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576601B3"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5C6862">
        <w:rPr>
          <w:rFonts w:ascii="Times New Roman" w:hAnsi="Times New Roman" w:cs="Times New Roman"/>
          <w:sz w:val="24"/>
          <w:szCs w:val="24"/>
        </w:rPr>
        <w:t xml:space="preserve">In an observational study </w:t>
      </w:r>
      <w:del w:id="2" w:author="John Barlow" w:date="2024-03-30T05:55:00Z">
        <w:r w:rsidR="00ED7086" w:rsidRPr="00780EDF" w:rsidDel="00CB2481">
          <w:rPr>
            <w:rFonts w:ascii="Times New Roman" w:hAnsi="Times New Roman" w:cs="Times New Roman"/>
            <w:sz w:val="24"/>
            <w:szCs w:val="24"/>
          </w:rPr>
          <w:delText>measuring these outcomes</w:delText>
        </w:r>
        <w:r w:rsidR="00211B48" w:rsidRPr="005C6862" w:rsidDel="00CB2481">
          <w:rPr>
            <w:rFonts w:ascii="Times New Roman" w:hAnsi="Times New Roman" w:cs="Times New Roman"/>
            <w:sz w:val="24"/>
            <w:szCs w:val="24"/>
          </w:rPr>
          <w:delText xml:space="preserve"> </w:delText>
        </w:r>
      </w:del>
      <w:ins w:id="3" w:author="Caitlin Jeffrey" w:date="2024-03-16T11:58:00Z">
        <w:del w:id="4" w:author="John Barlow" w:date="2024-03-30T05:55:00Z">
          <w:r w:rsidR="00C20E04" w:rsidRPr="005C6862" w:rsidDel="00CB2481">
            <w:rPr>
              <w:rFonts w:ascii="Times New Roman" w:hAnsi="Times New Roman" w:cs="Times New Roman"/>
              <w:sz w:val="24"/>
              <w:szCs w:val="24"/>
            </w:rPr>
            <w:delText xml:space="preserve">metrics </w:delText>
          </w:r>
        </w:del>
      </w:ins>
      <w:del w:id="5" w:author="John Barlow" w:date="2024-03-30T05:55:00Z">
        <w:r w:rsidR="00211B48" w:rsidRPr="005C6862" w:rsidDel="00CB2481">
          <w:rPr>
            <w:rFonts w:ascii="Times New Roman" w:hAnsi="Times New Roman" w:cs="Times New Roman"/>
            <w:sz w:val="24"/>
            <w:szCs w:val="24"/>
          </w:rPr>
          <w:delText xml:space="preserve">during the non-grazing season </w:delText>
        </w:r>
      </w:del>
      <w:ins w:id="6" w:author="Caitlin Jeffrey" w:date="2024-03-15T12:35:00Z">
        <w:del w:id="7" w:author="John Barlow" w:date="2024-03-30T05:55:00Z">
          <w:r w:rsidR="002806AC" w:rsidRPr="005C6862" w:rsidDel="00CB2481">
            <w:rPr>
              <w:rFonts w:ascii="Times New Roman" w:hAnsi="Times New Roman" w:cs="Times New Roman"/>
              <w:sz w:val="24"/>
              <w:szCs w:val="24"/>
            </w:rPr>
            <w:delText xml:space="preserve">(typically November-May) </w:delText>
          </w:r>
        </w:del>
      </w:ins>
      <w:del w:id="8" w:author="John Barlow" w:date="2024-03-30T05:55:00Z">
        <w:r w:rsidR="00211B48" w:rsidRPr="005C6862" w:rsidDel="00CB2481">
          <w:rPr>
            <w:rFonts w:ascii="Times New Roman" w:hAnsi="Times New Roman" w:cs="Times New Roman"/>
            <w:sz w:val="24"/>
            <w:szCs w:val="24"/>
          </w:rPr>
          <w:delText xml:space="preserve">on </w:delText>
        </w:r>
      </w:del>
      <w:ins w:id="9" w:author="John Barlow" w:date="2024-03-30T05:55:00Z">
        <w:r w:rsidR="00CB2481" w:rsidRPr="005C6862">
          <w:rPr>
            <w:rFonts w:ascii="Times New Roman" w:hAnsi="Times New Roman" w:cs="Times New Roman"/>
            <w:sz w:val="24"/>
            <w:szCs w:val="24"/>
            <w:rPrChange w:id="10" w:author="Caitlin Jeffrey" w:date="2024-03-31T10:02:00Z">
              <w:rPr>
                <w:rFonts w:ascii="Times New Roman" w:hAnsi="Times New Roman" w:cs="Times New Roman"/>
                <w:sz w:val="24"/>
                <w:szCs w:val="24"/>
                <w:highlight w:val="yellow"/>
              </w:rPr>
            </w:rPrChange>
          </w:rPr>
          <w:t>of</w:t>
        </w:r>
        <w:r w:rsidR="00CB2481" w:rsidRPr="005C6862">
          <w:rPr>
            <w:rFonts w:ascii="Times New Roman" w:hAnsi="Times New Roman" w:cs="Times New Roman"/>
            <w:sz w:val="24"/>
            <w:szCs w:val="24"/>
          </w:rPr>
          <w:t xml:space="preserve"> </w:t>
        </w:r>
      </w:ins>
      <w:r w:rsidR="00753E80" w:rsidRPr="005C6862">
        <w:rPr>
          <w:rFonts w:ascii="Times New Roman" w:hAnsi="Times New Roman" w:cs="Times New Roman"/>
          <w:sz w:val="24"/>
          <w:szCs w:val="24"/>
        </w:rPr>
        <w:t xml:space="preserve">21 </w:t>
      </w:r>
      <w:r w:rsidR="00211B48" w:rsidRPr="005C6862">
        <w:rPr>
          <w:rFonts w:ascii="Times New Roman" w:hAnsi="Times New Roman" w:cs="Times New Roman"/>
          <w:sz w:val="24"/>
          <w:szCs w:val="24"/>
        </w:rPr>
        <w:t>organic dairies in Vermont</w:t>
      </w:r>
      <w:ins w:id="11" w:author="John Barlow" w:date="2024-03-30T05:55:00Z">
        <w:r w:rsidR="00CB2481" w:rsidRPr="00CB2481">
          <w:t xml:space="preserve"> </w:t>
        </w:r>
        <w:r w:rsidR="00CB2481" w:rsidRPr="00CB2481">
          <w:rPr>
            <w:rFonts w:ascii="Times New Roman" w:hAnsi="Times New Roman" w:cs="Times New Roman"/>
            <w:sz w:val="24"/>
            <w:szCs w:val="24"/>
          </w:rPr>
          <w:t>during the non-grazing season (</w:t>
        </w:r>
        <w:del w:id="12" w:author="Caitlin Jeffrey" w:date="2024-03-31T10:00:00Z">
          <w:r w:rsidR="00CB2481" w:rsidRPr="00CB2481" w:rsidDel="001971A4">
            <w:rPr>
              <w:rFonts w:ascii="Times New Roman" w:hAnsi="Times New Roman" w:cs="Times New Roman"/>
              <w:sz w:val="24"/>
              <w:szCs w:val="24"/>
            </w:rPr>
            <w:delText xml:space="preserve">typically </w:delText>
          </w:r>
        </w:del>
        <w:r w:rsidR="00CB2481" w:rsidRPr="00CB2481">
          <w:rPr>
            <w:rFonts w:ascii="Times New Roman" w:hAnsi="Times New Roman" w:cs="Times New Roman"/>
            <w:sz w:val="24"/>
            <w:szCs w:val="24"/>
          </w:rPr>
          <w:t>November-May)</w:t>
        </w:r>
      </w:ins>
      <w:r w:rsidR="00ED7086"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 xml:space="preserve">, </w:t>
      </w:r>
      <w:r w:rsidR="00546D0C" w:rsidRPr="005C6862">
        <w:rPr>
          <w:rFonts w:ascii="Times New Roman" w:hAnsi="Times New Roman" w:cs="Times New Roman"/>
          <w:sz w:val="24"/>
          <w:szCs w:val="24"/>
          <w:highlight w:val="yellow"/>
          <w:rPrChange w:id="14" w:author="Caitlin Jeffrey" w:date="2024-03-31T10:03:00Z">
            <w:rPr>
              <w:rFonts w:ascii="Times New Roman" w:hAnsi="Times New Roman" w:cs="Times New Roman"/>
              <w:sz w:val="24"/>
              <w:szCs w:val="24"/>
            </w:rPr>
          </w:rPrChange>
        </w:rPr>
        <w:t xml:space="preserve">bedded packs </w:t>
      </w:r>
      <w:r w:rsidR="002F38AA" w:rsidRPr="005C6862">
        <w:rPr>
          <w:rFonts w:ascii="Times New Roman" w:hAnsi="Times New Roman" w:cs="Times New Roman"/>
          <w:sz w:val="24"/>
          <w:szCs w:val="24"/>
          <w:highlight w:val="yellow"/>
          <w:rPrChange w:id="15" w:author="Caitlin Jeffrey" w:date="2024-03-31T10:03:00Z">
            <w:rPr>
              <w:rFonts w:ascii="Times New Roman" w:hAnsi="Times New Roman" w:cs="Times New Roman"/>
              <w:sz w:val="24"/>
              <w:szCs w:val="24"/>
            </w:rPr>
          </w:rPrChange>
        </w:rPr>
        <w:t xml:space="preserve">were similar </w:t>
      </w:r>
      <w:r w:rsidR="00546D0C" w:rsidRPr="005C6862">
        <w:rPr>
          <w:rFonts w:ascii="Times New Roman" w:hAnsi="Times New Roman" w:cs="Times New Roman"/>
          <w:sz w:val="24"/>
          <w:szCs w:val="24"/>
          <w:highlight w:val="yellow"/>
          <w:rPrChange w:id="16" w:author="Caitlin Jeffrey" w:date="2024-03-31T10:03:00Z">
            <w:rPr>
              <w:rFonts w:ascii="Times New Roman" w:hAnsi="Times New Roman" w:cs="Times New Roman"/>
              <w:sz w:val="24"/>
              <w:szCs w:val="24"/>
            </w:rPr>
          </w:rPrChange>
        </w:rPr>
        <w:t>to tiestall</w:t>
      </w:r>
      <w:r w:rsidR="00635686" w:rsidRPr="005C6862">
        <w:rPr>
          <w:rFonts w:ascii="Times New Roman" w:hAnsi="Times New Roman" w:cs="Times New Roman"/>
          <w:sz w:val="24"/>
          <w:szCs w:val="24"/>
          <w:highlight w:val="yellow"/>
          <w:rPrChange w:id="17" w:author="Caitlin Jeffrey" w:date="2024-03-31T10:03:00Z">
            <w:rPr>
              <w:rFonts w:ascii="Times New Roman" w:hAnsi="Times New Roman" w:cs="Times New Roman"/>
              <w:sz w:val="24"/>
              <w:szCs w:val="24"/>
            </w:rPr>
          </w:rPrChange>
        </w:rPr>
        <w:t>s</w:t>
      </w:r>
      <w:r w:rsidR="00546D0C" w:rsidRPr="005C6862">
        <w:rPr>
          <w:rFonts w:ascii="Times New Roman" w:hAnsi="Times New Roman" w:cs="Times New Roman"/>
          <w:sz w:val="24"/>
          <w:szCs w:val="24"/>
          <w:highlight w:val="yellow"/>
          <w:rPrChange w:id="18" w:author="Caitlin Jeffrey" w:date="2024-03-31T10:03:00Z">
            <w:rPr>
              <w:rFonts w:ascii="Times New Roman" w:hAnsi="Times New Roman" w:cs="Times New Roman"/>
              <w:sz w:val="24"/>
              <w:szCs w:val="24"/>
            </w:rPr>
          </w:rPrChange>
        </w:rPr>
        <w:t xml:space="preserve"> and freestall</w:t>
      </w:r>
      <w:r w:rsidR="00635686" w:rsidRPr="005C6862">
        <w:rPr>
          <w:rFonts w:ascii="Times New Roman" w:hAnsi="Times New Roman" w:cs="Times New Roman"/>
          <w:sz w:val="24"/>
          <w:szCs w:val="24"/>
          <w:highlight w:val="yellow"/>
          <w:rPrChange w:id="19" w:author="Caitlin Jeffrey" w:date="2024-03-31T10:03:00Z">
            <w:rPr>
              <w:rFonts w:ascii="Times New Roman" w:hAnsi="Times New Roman" w:cs="Times New Roman"/>
              <w:sz w:val="24"/>
              <w:szCs w:val="24"/>
            </w:rPr>
          </w:rPrChange>
        </w:rPr>
        <w:t>s</w:t>
      </w:r>
      <w:ins w:id="20" w:author="Caitlin Jeffrey" w:date="2024-03-31T10:00:00Z">
        <w:r w:rsidR="001971A4" w:rsidRPr="005C6862">
          <w:rPr>
            <w:rFonts w:ascii="Times New Roman" w:hAnsi="Times New Roman" w:cs="Times New Roman"/>
            <w:sz w:val="24"/>
            <w:szCs w:val="24"/>
            <w:highlight w:val="yellow"/>
          </w:rPr>
          <w:t xml:space="preserve"> in their</w:t>
        </w:r>
      </w:ins>
      <w:ins w:id="21" w:author="Caitlin Jeffrey" w:date="2024-03-16T11:57:00Z">
        <w:r w:rsidR="00EA38CD" w:rsidRPr="005C6862">
          <w:rPr>
            <w:rFonts w:ascii="Times New Roman" w:hAnsi="Times New Roman" w:cs="Times New Roman"/>
            <w:sz w:val="24"/>
            <w:szCs w:val="24"/>
            <w:highlight w:val="yellow"/>
            <w:rPrChange w:id="22" w:author="Caitlin Jeffrey" w:date="2024-03-31T10:03:00Z">
              <w:rPr>
                <w:rFonts w:ascii="Times New Roman" w:hAnsi="Times New Roman" w:cs="Times New Roman"/>
                <w:sz w:val="24"/>
                <w:szCs w:val="24"/>
              </w:rPr>
            </w:rPrChange>
          </w:rPr>
          <w:t xml:space="preserve"> </w:t>
        </w:r>
      </w:ins>
      <w:ins w:id="23" w:author="John Barlow" w:date="2024-03-30T05:56:00Z">
        <w:r w:rsidR="00CB2481" w:rsidRPr="005C6862">
          <w:rPr>
            <w:rFonts w:ascii="Times New Roman" w:hAnsi="Times New Roman" w:cs="Times New Roman"/>
            <w:sz w:val="24"/>
            <w:szCs w:val="24"/>
            <w:highlight w:val="yellow"/>
            <w:rPrChange w:id="24" w:author="Caitlin Jeffrey" w:date="2024-03-31T10:03:00Z">
              <w:rPr>
                <w:rFonts w:ascii="Times New Roman" w:hAnsi="Times New Roman" w:cs="Times New Roman"/>
                <w:sz w:val="24"/>
                <w:szCs w:val="24"/>
              </w:rPr>
            </w:rPrChange>
          </w:rPr>
          <w:t>bulk tank milk quality, udder health, udder hygiene and milk production</w:t>
        </w:r>
      </w:ins>
      <w:ins w:id="25" w:author="Caitlin Jeffrey" w:date="2024-03-16T11:57:00Z">
        <w:del w:id="26" w:author="John Barlow" w:date="2024-03-30T05:56:00Z">
          <w:r w:rsidR="00C20E04" w:rsidRPr="005C6862" w:rsidDel="00CB2481">
            <w:rPr>
              <w:rFonts w:ascii="Times New Roman" w:hAnsi="Times New Roman" w:cs="Times New Roman"/>
              <w:sz w:val="24"/>
              <w:szCs w:val="24"/>
            </w:rPr>
            <w:delText>in the afore</w:delText>
          </w:r>
        </w:del>
      </w:ins>
      <w:ins w:id="27" w:author="Caitlin Jeffrey" w:date="2024-03-16T11:58:00Z">
        <w:del w:id="28" w:author="John Barlow" w:date="2024-03-30T05:56:00Z">
          <w:r w:rsidR="00C20E04" w:rsidRPr="005C6862" w:rsidDel="00CB2481">
            <w:rPr>
              <w:rFonts w:ascii="Times New Roman" w:hAnsi="Times New Roman" w:cs="Times New Roman"/>
              <w:sz w:val="24"/>
              <w:szCs w:val="24"/>
            </w:rPr>
            <w:delText>mentioned outcomes</w:delText>
          </w:r>
        </w:del>
      </w:ins>
      <w:r w:rsidR="00057217" w:rsidRPr="005C6862">
        <w:rPr>
          <w:rFonts w:ascii="Times New Roman" w:hAnsi="Times New Roman" w:cs="Times New Roman"/>
          <w:sz w:val="24"/>
          <w:szCs w:val="24"/>
        </w:rPr>
        <w:t>.</w:t>
      </w:r>
      <w:r w:rsidR="00057217">
        <w:rPr>
          <w:rFonts w:ascii="Times New Roman" w:hAnsi="Times New Roman" w:cs="Times New Roman"/>
          <w:sz w:val="24"/>
          <w:szCs w:val="24"/>
        </w:rPr>
        <w:t xml:space="preserve"> </w:t>
      </w:r>
      <w:bookmarkEnd w:id="1"/>
      <w:del w:id="29" w:author="Caitlin Jeffrey" w:date="2024-03-31T10:00:00Z">
        <w:r w:rsidR="008E10BB" w:rsidDel="001C3CDE">
          <w:rPr>
            <w:rFonts w:ascii="Times New Roman" w:hAnsi="Times New Roman" w:cs="Times New Roman"/>
            <w:sz w:val="24"/>
            <w:szCs w:val="24"/>
          </w:rPr>
          <w:delText xml:space="preserve">We conclude that </w:delText>
        </w:r>
      </w:del>
      <w:ins w:id="30" w:author="John Barlow" w:date="2024-03-30T05:57:00Z">
        <w:del w:id="31" w:author="Caitlin Jeffrey" w:date="2024-03-31T10:00:00Z">
          <w:r w:rsidR="00CB2481" w:rsidDel="001C3CDE">
            <w:rPr>
              <w:rFonts w:ascii="Times New Roman" w:hAnsi="Times New Roman" w:cs="Times New Roman"/>
              <w:sz w:val="24"/>
              <w:szCs w:val="24"/>
            </w:rPr>
            <w:delText>f</w:delText>
          </w:r>
        </w:del>
      </w:ins>
      <w:ins w:id="32" w:author="Caitlin Jeffrey" w:date="2024-03-31T10:00:00Z">
        <w:r w:rsidR="001C3CDE">
          <w:rPr>
            <w:rFonts w:ascii="Times New Roman" w:hAnsi="Times New Roman" w:cs="Times New Roman"/>
            <w:sz w:val="24"/>
            <w:szCs w:val="24"/>
          </w:rPr>
          <w:t>F</w:t>
        </w:r>
      </w:ins>
      <w:ins w:id="33" w:author="John Barlow" w:date="2024-03-30T05:57:00Z">
        <w:r w:rsidR="00CB2481">
          <w:rPr>
            <w:rFonts w:ascii="Times New Roman" w:hAnsi="Times New Roman" w:cs="Times New Roman"/>
            <w:sz w:val="24"/>
            <w:szCs w:val="24"/>
          </w:rPr>
          <w:t>or producers considering a transition from tie</w:t>
        </w:r>
        <w:del w:id="34" w:author="Caitlin Jeffrey" w:date="2024-03-31T10:00:00Z">
          <w:r w:rsidR="00CB2481" w:rsidDel="001C3CDE">
            <w:rPr>
              <w:rFonts w:ascii="Times New Roman" w:hAnsi="Times New Roman" w:cs="Times New Roman"/>
              <w:sz w:val="24"/>
              <w:szCs w:val="24"/>
            </w:rPr>
            <w:delText xml:space="preserve"> </w:delText>
          </w:r>
        </w:del>
        <w:r w:rsidR="00CB2481">
          <w:rPr>
            <w:rFonts w:ascii="Times New Roman" w:hAnsi="Times New Roman" w:cs="Times New Roman"/>
            <w:sz w:val="24"/>
            <w:szCs w:val="24"/>
          </w:rPr>
          <w:t xml:space="preserve">stalls, </w:t>
        </w:r>
      </w:ins>
      <w:r w:rsidR="008E10BB">
        <w:rPr>
          <w:rFonts w:ascii="Times New Roman" w:hAnsi="Times New Roman" w:cs="Times New Roman"/>
          <w:sz w:val="24"/>
          <w:szCs w:val="24"/>
        </w:rPr>
        <w:t>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35" w:author="Caitlin Jeffrey" w:date="2024-03-31T10:00:00Z">
        <w:r w:rsidR="000D5E92" w:rsidDel="001C3CDE">
          <w:rPr>
            <w:rFonts w:ascii="Times New Roman" w:hAnsi="Times New Roman" w:cs="Times New Roman"/>
            <w:sz w:val="24"/>
            <w:szCs w:val="24"/>
          </w:rPr>
          <w:delText>are</w:delText>
        </w:r>
        <w:r w:rsidR="00546D0C" w:rsidRPr="00604EDE" w:rsidDel="001C3CDE">
          <w:rPr>
            <w:rFonts w:ascii="Times New Roman" w:hAnsi="Times New Roman" w:cs="Times New Roman"/>
            <w:sz w:val="24"/>
            <w:szCs w:val="24"/>
          </w:rPr>
          <w:delText xml:space="preserve"> </w:delText>
        </w:r>
      </w:del>
      <w:ins w:id="36" w:author="Caitlin Jeffrey" w:date="2024-03-31T10:00:00Z">
        <w:r w:rsidR="001C3CDE">
          <w:rPr>
            <w:rFonts w:ascii="Times New Roman" w:hAnsi="Times New Roman" w:cs="Times New Roman"/>
            <w:sz w:val="24"/>
            <w:szCs w:val="24"/>
          </w:rPr>
          <w:t>may be</w:t>
        </w:r>
        <w:r w:rsidR="001C3CDE" w:rsidRPr="00604EDE">
          <w:rPr>
            <w:rFonts w:ascii="Times New Roman" w:hAnsi="Times New Roman" w:cs="Times New Roman"/>
            <w:sz w:val="24"/>
            <w:szCs w:val="24"/>
          </w:rPr>
          <w:t xml:space="preserve"> </w:t>
        </w:r>
      </w:ins>
      <w:r w:rsidR="00546D0C" w:rsidRPr="00604EDE">
        <w:rPr>
          <w:rFonts w:ascii="Times New Roman" w:hAnsi="Times New Roman" w:cs="Times New Roman"/>
          <w:sz w:val="24"/>
          <w:szCs w:val="24"/>
        </w:rPr>
        <w:t>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w:t>
      </w:r>
      <w:del w:id="37" w:author="Caitlin Jeffrey" w:date="2024-03-31T10:02:00Z">
        <w:r w:rsidR="00546D0C" w:rsidDel="000A3A5E">
          <w:rPr>
            <w:rFonts w:ascii="Times New Roman" w:hAnsi="Times New Roman" w:cs="Times New Roman"/>
            <w:sz w:val="24"/>
            <w:szCs w:val="24"/>
          </w:rPr>
          <w:delText>during</w:delText>
        </w:r>
        <w:r w:rsidR="00546D0C" w:rsidRPr="00604EDE" w:rsidDel="000A3A5E">
          <w:rPr>
            <w:rFonts w:ascii="Times New Roman" w:hAnsi="Times New Roman" w:cs="Times New Roman"/>
            <w:sz w:val="24"/>
            <w:szCs w:val="24"/>
          </w:rPr>
          <w:delText xml:space="preserve"> </w:delText>
        </w:r>
        <w:r w:rsidR="001247FA" w:rsidDel="000A3A5E">
          <w:rPr>
            <w:rFonts w:ascii="Times New Roman" w:hAnsi="Times New Roman" w:cs="Times New Roman"/>
            <w:sz w:val="24"/>
            <w:szCs w:val="24"/>
          </w:rPr>
          <w:delText xml:space="preserve">the non-grazing season </w:delText>
        </w:r>
      </w:del>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34E14C52"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w:t>
      </w:r>
      <w:del w:id="38" w:author="John Barlow" w:date="2024-03-27T04:15:00Z">
        <w:r w:rsidR="00185A8E" w:rsidRPr="00604EDE" w:rsidDel="000A684E">
          <w:rPr>
            <w:rFonts w:ascii="Times New Roman" w:hAnsi="Times New Roman" w:cs="Times New Roman"/>
            <w:sz w:val="24"/>
            <w:szCs w:val="24"/>
          </w:rPr>
          <w:delText xml:space="preserve">on organic dairies </w:delText>
        </w:r>
      </w:del>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w:t>
      </w:r>
      <w:ins w:id="39" w:author="John Barlow" w:date="2024-03-27T04:15:00Z">
        <w:r w:rsidR="000A684E" w:rsidRPr="000A684E">
          <w:t xml:space="preserve"> </w:t>
        </w:r>
        <w:r w:rsidR="000A684E" w:rsidRPr="000A684E">
          <w:rPr>
            <w:rFonts w:ascii="Times New Roman" w:hAnsi="Times New Roman" w:cs="Times New Roman"/>
            <w:sz w:val="24"/>
            <w:szCs w:val="24"/>
          </w:rPr>
          <w:t>on organic dairies</w:t>
        </w:r>
      </w:ins>
      <w:r w:rsidR="00185A8E" w:rsidRPr="00604EDE">
        <w:rPr>
          <w:rFonts w:ascii="Times New Roman" w:hAnsi="Times New Roman" w:cs="Times New Roman"/>
          <w:sz w:val="24"/>
          <w:szCs w:val="24"/>
        </w:rPr>
        <w:t xml:space="preserv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40"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41"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42" w:author="Caitlin Jeffrey" w:date="2024-03-20T09:21:00Z">
            <w:rPr>
              <w:rFonts w:ascii="Times New Roman" w:hAnsi="Times New Roman" w:cs="Times New Roman"/>
              <w:sz w:val="24"/>
              <w:szCs w:val="24"/>
            </w:rPr>
          </w:rPrChange>
        </w:rPr>
        <w:t xml:space="preserve">. </w:t>
      </w:r>
      <w:ins w:id="43" w:author="Caitlin Jeffrey" w:date="2024-03-20T09:20:00Z">
        <w:r w:rsidR="008675B7" w:rsidRPr="00641B1C">
          <w:rPr>
            <w:rFonts w:ascii="Times New Roman" w:hAnsi="Times New Roman" w:cs="Times New Roman"/>
            <w:sz w:val="24"/>
            <w:szCs w:val="24"/>
            <w:highlight w:val="yellow"/>
            <w:rPrChange w:id="44" w:author="Caitlin Jeffrey" w:date="2024-03-20T09:21:00Z">
              <w:rPr>
                <w:rFonts w:ascii="Times New Roman" w:hAnsi="Times New Roman" w:cs="Times New Roman"/>
                <w:sz w:val="24"/>
                <w:szCs w:val="24"/>
              </w:rPr>
            </w:rPrChange>
          </w:rPr>
          <w:t xml:space="preserve"> </w:t>
        </w:r>
      </w:ins>
      <w:ins w:id="45" w:author="John Barlow" w:date="2024-03-30T06:09:00Z">
        <w:r w:rsidR="009F3AA1" w:rsidRPr="009F3AA1">
          <w:rPr>
            <w:rFonts w:ascii="Times New Roman" w:hAnsi="Times New Roman" w:cs="Times New Roman"/>
            <w:sz w:val="24"/>
            <w:szCs w:val="24"/>
          </w:rPr>
          <w:t xml:space="preserve">Variation in bedded pack management practices was observed, with two general styles, </w:t>
        </w:r>
      </w:ins>
      <w:ins w:id="46" w:author="John Barlow" w:date="2024-03-30T06:10:00Z">
        <w:r w:rsidR="009F3AA1">
          <w:rPr>
            <w:rFonts w:ascii="Times New Roman" w:hAnsi="Times New Roman" w:cs="Times New Roman"/>
            <w:sz w:val="24"/>
            <w:szCs w:val="24"/>
          </w:rPr>
          <w:t>cultivated be</w:t>
        </w:r>
      </w:ins>
      <w:ins w:id="47" w:author="John Barlow" w:date="2024-03-30T06:11:00Z">
        <w:r w:rsidR="009F3AA1">
          <w:rPr>
            <w:rFonts w:ascii="Times New Roman" w:hAnsi="Times New Roman" w:cs="Times New Roman"/>
            <w:sz w:val="24"/>
            <w:szCs w:val="24"/>
          </w:rPr>
          <w:t>dded packs</w:t>
        </w:r>
      </w:ins>
      <w:ins w:id="48" w:author="John Barlow" w:date="2024-03-30T06:10:00Z">
        <w:r w:rsidR="009F3AA1">
          <w:rPr>
            <w:rFonts w:ascii="Times New Roman" w:hAnsi="Times New Roman" w:cs="Times New Roman"/>
            <w:sz w:val="24"/>
            <w:szCs w:val="24"/>
          </w:rPr>
          <w:t xml:space="preserve"> and untilled deep bedded packs. </w:t>
        </w:r>
      </w:ins>
      <w:ins w:id="49" w:author="Caitlin Jeffrey" w:date="2024-03-20T09:20:00Z">
        <w:r w:rsidR="008675B7" w:rsidRPr="00641B1C">
          <w:rPr>
            <w:rFonts w:ascii="Times New Roman" w:hAnsi="Times New Roman" w:cs="Times New Roman"/>
            <w:sz w:val="24"/>
            <w:szCs w:val="24"/>
            <w:highlight w:val="yellow"/>
            <w:rPrChange w:id="50" w:author="Caitlin Jeffrey" w:date="2024-03-20T09:21:00Z">
              <w:rPr>
                <w:rFonts w:ascii="Times New Roman" w:hAnsi="Times New Roman" w:cs="Times New Roman"/>
                <w:sz w:val="24"/>
                <w:szCs w:val="24"/>
              </w:rPr>
            </w:rPrChange>
          </w:rPr>
          <w:t xml:space="preserve">Due to the limited </w:t>
        </w:r>
        <w:del w:id="51" w:author="John Barlow" w:date="2024-03-27T04:22:00Z">
          <w:r w:rsidR="008675B7" w:rsidRPr="00641B1C" w:rsidDel="000A684E">
            <w:rPr>
              <w:rFonts w:ascii="Times New Roman" w:hAnsi="Times New Roman" w:cs="Times New Roman"/>
              <w:sz w:val="24"/>
              <w:szCs w:val="24"/>
              <w:highlight w:val="yellow"/>
              <w:rPrChange w:id="52" w:author="Caitlin Jeffrey" w:date="2024-03-20T09:21:00Z">
                <w:rPr>
                  <w:rFonts w:ascii="Times New Roman" w:hAnsi="Times New Roman" w:cs="Times New Roman"/>
                  <w:sz w:val="24"/>
                  <w:szCs w:val="24"/>
                </w:rPr>
              </w:rPrChange>
            </w:rPr>
            <w:delText>sample size available</w:delText>
          </w:r>
        </w:del>
      </w:ins>
      <w:ins w:id="53" w:author="John Barlow" w:date="2024-03-27T04:22:00Z">
        <w:r w:rsidR="000A684E">
          <w:rPr>
            <w:rFonts w:ascii="Times New Roman" w:hAnsi="Times New Roman" w:cs="Times New Roman"/>
            <w:sz w:val="24"/>
            <w:szCs w:val="24"/>
            <w:highlight w:val="yellow"/>
          </w:rPr>
          <w:t>number of herds</w:t>
        </w:r>
      </w:ins>
      <w:ins w:id="54" w:author="Caitlin Jeffrey" w:date="2024-03-20T09:20:00Z">
        <w:r w:rsidR="008675B7" w:rsidRPr="00641B1C">
          <w:rPr>
            <w:rFonts w:ascii="Times New Roman" w:hAnsi="Times New Roman" w:cs="Times New Roman"/>
            <w:sz w:val="24"/>
            <w:szCs w:val="24"/>
            <w:highlight w:val="yellow"/>
            <w:rPrChange w:id="55" w:author="Caitlin Jeffrey" w:date="2024-03-20T09:21:00Z">
              <w:rPr>
                <w:rFonts w:ascii="Times New Roman" w:hAnsi="Times New Roman" w:cs="Times New Roman"/>
                <w:sz w:val="24"/>
                <w:szCs w:val="24"/>
              </w:rPr>
            </w:rPrChange>
          </w:rPr>
          <w:t xml:space="preserve"> using bedded packs </w:t>
        </w:r>
        <w:del w:id="56" w:author="John Barlow" w:date="2024-03-27T04:23:00Z">
          <w:r w:rsidR="008675B7" w:rsidRPr="00641B1C" w:rsidDel="000A684E">
            <w:rPr>
              <w:rFonts w:ascii="Times New Roman" w:hAnsi="Times New Roman" w:cs="Times New Roman"/>
              <w:sz w:val="24"/>
              <w:szCs w:val="24"/>
              <w:highlight w:val="yellow"/>
              <w:rPrChange w:id="57" w:author="Caitlin Jeffrey" w:date="2024-03-20T09:21:00Z">
                <w:rPr>
                  <w:rFonts w:ascii="Times New Roman" w:hAnsi="Times New Roman" w:cs="Times New Roman"/>
                  <w:sz w:val="24"/>
                  <w:szCs w:val="24"/>
                </w:rPr>
              </w:rPrChange>
            </w:rPr>
            <w:delText xml:space="preserve">in the state </w:delText>
          </w:r>
        </w:del>
        <w:r w:rsidR="008675B7" w:rsidRPr="00641B1C">
          <w:rPr>
            <w:rFonts w:ascii="Times New Roman" w:hAnsi="Times New Roman" w:cs="Times New Roman"/>
            <w:sz w:val="24"/>
            <w:szCs w:val="24"/>
            <w:highlight w:val="yellow"/>
            <w:rPrChange w:id="58" w:author="Caitlin Jeffrey" w:date="2024-03-20T09:21:00Z">
              <w:rPr>
                <w:rFonts w:ascii="Times New Roman" w:hAnsi="Times New Roman" w:cs="Times New Roman"/>
                <w:sz w:val="24"/>
                <w:szCs w:val="24"/>
              </w:rPr>
            </w:rPrChange>
          </w:rPr>
          <w:t>to house lactating dairy cattle</w:t>
        </w:r>
      </w:ins>
      <w:ins w:id="59" w:author="John Barlow" w:date="2024-03-27T04:24:00Z">
        <w:r w:rsidR="000A684E">
          <w:rPr>
            <w:rFonts w:ascii="Times New Roman" w:hAnsi="Times New Roman" w:cs="Times New Roman"/>
            <w:sz w:val="24"/>
            <w:szCs w:val="24"/>
            <w:highlight w:val="yellow"/>
          </w:rPr>
          <w:t xml:space="preserve"> in Vermont</w:t>
        </w:r>
      </w:ins>
      <w:ins w:id="60" w:author="John Barlow" w:date="2024-03-27T04:22:00Z">
        <w:r w:rsidR="000A684E">
          <w:rPr>
            <w:rFonts w:ascii="Times New Roman" w:hAnsi="Times New Roman" w:cs="Times New Roman"/>
            <w:sz w:val="24"/>
            <w:szCs w:val="24"/>
            <w:highlight w:val="yellow"/>
          </w:rPr>
          <w:t xml:space="preserve"> (target population)</w:t>
        </w:r>
      </w:ins>
      <w:ins w:id="61" w:author="Caitlin Jeffrey" w:date="2024-03-20T09:20:00Z">
        <w:r w:rsidR="008675B7" w:rsidRPr="00641B1C">
          <w:rPr>
            <w:rFonts w:ascii="Times New Roman" w:hAnsi="Times New Roman" w:cs="Times New Roman"/>
            <w:sz w:val="24"/>
            <w:szCs w:val="24"/>
            <w:highlight w:val="yellow"/>
            <w:rPrChange w:id="62" w:author="Caitlin Jeffrey" w:date="2024-03-20T09:21:00Z">
              <w:rPr>
                <w:rFonts w:ascii="Times New Roman" w:hAnsi="Times New Roman" w:cs="Times New Roman"/>
                <w:sz w:val="24"/>
                <w:szCs w:val="24"/>
              </w:rPr>
            </w:rPrChange>
          </w:rPr>
          <w:t xml:space="preserve">, </w:t>
        </w:r>
        <w:del w:id="63" w:author="John Barlow" w:date="2024-03-27T04:22:00Z">
          <w:r w:rsidR="008675B7" w:rsidRPr="00641B1C" w:rsidDel="000A684E">
            <w:rPr>
              <w:rFonts w:ascii="Times New Roman" w:hAnsi="Times New Roman" w:cs="Times New Roman"/>
              <w:sz w:val="24"/>
              <w:szCs w:val="24"/>
              <w:highlight w:val="yellow"/>
              <w:rPrChange w:id="64" w:author="Caitlin Jeffrey" w:date="2024-03-20T09:21:00Z">
                <w:rPr>
                  <w:rFonts w:ascii="Times New Roman" w:hAnsi="Times New Roman" w:cs="Times New Roman"/>
                  <w:sz w:val="24"/>
                  <w:szCs w:val="24"/>
                </w:rPr>
              </w:rPrChange>
            </w:rPr>
            <w:delText>it was necessary to</w:delText>
          </w:r>
        </w:del>
      </w:ins>
      <w:ins w:id="65" w:author="John Barlow" w:date="2024-03-27T04:22:00Z">
        <w:r w:rsidR="000A684E">
          <w:rPr>
            <w:rFonts w:ascii="Times New Roman" w:hAnsi="Times New Roman" w:cs="Times New Roman"/>
            <w:sz w:val="24"/>
            <w:szCs w:val="24"/>
            <w:highlight w:val="yellow"/>
          </w:rPr>
          <w:t>we</w:t>
        </w:r>
      </w:ins>
      <w:ins w:id="66" w:author="Caitlin Jeffrey" w:date="2024-03-20T09:20:00Z">
        <w:r w:rsidR="008675B7" w:rsidRPr="00641B1C">
          <w:rPr>
            <w:rFonts w:ascii="Times New Roman" w:hAnsi="Times New Roman" w:cs="Times New Roman"/>
            <w:sz w:val="24"/>
            <w:szCs w:val="24"/>
            <w:highlight w:val="yellow"/>
            <w:rPrChange w:id="67" w:author="Caitlin Jeffrey" w:date="2024-03-20T09:21:00Z">
              <w:rPr>
                <w:rFonts w:ascii="Times New Roman" w:hAnsi="Times New Roman" w:cs="Times New Roman"/>
                <w:sz w:val="24"/>
                <w:szCs w:val="24"/>
              </w:rPr>
            </w:rPrChange>
          </w:rPr>
          <w:t xml:space="preserve"> combine</w:t>
        </w:r>
      </w:ins>
      <w:ins w:id="68" w:author="John Barlow" w:date="2024-03-27T04:22:00Z">
        <w:r w:rsidR="000A684E">
          <w:rPr>
            <w:rFonts w:ascii="Times New Roman" w:hAnsi="Times New Roman" w:cs="Times New Roman"/>
            <w:sz w:val="24"/>
            <w:szCs w:val="24"/>
            <w:highlight w:val="yellow"/>
          </w:rPr>
          <w:t>d</w:t>
        </w:r>
      </w:ins>
      <w:ins w:id="69" w:author="Caitlin Jeffrey" w:date="2024-03-20T09:20:00Z">
        <w:r w:rsidR="008675B7" w:rsidRPr="00641B1C">
          <w:rPr>
            <w:rFonts w:ascii="Times New Roman" w:hAnsi="Times New Roman" w:cs="Times New Roman"/>
            <w:sz w:val="24"/>
            <w:szCs w:val="24"/>
            <w:highlight w:val="yellow"/>
            <w:rPrChange w:id="70" w:author="Caitlin Jeffrey" w:date="2024-03-20T09:21:00Z">
              <w:rPr>
                <w:rFonts w:ascii="Times New Roman" w:hAnsi="Times New Roman" w:cs="Times New Roman"/>
                <w:sz w:val="24"/>
                <w:szCs w:val="24"/>
              </w:rPr>
            </w:rPrChange>
          </w:rPr>
          <w:t xml:space="preserve"> </w:t>
        </w:r>
        <w:del w:id="71" w:author="John Barlow" w:date="2024-03-27T04:23:00Z">
          <w:r w:rsidR="008675B7" w:rsidRPr="00641B1C" w:rsidDel="000A684E">
            <w:rPr>
              <w:rFonts w:ascii="Times New Roman" w:hAnsi="Times New Roman" w:cs="Times New Roman"/>
              <w:sz w:val="24"/>
              <w:szCs w:val="24"/>
              <w:highlight w:val="yellow"/>
              <w:rPrChange w:id="72" w:author="Caitlin Jeffrey" w:date="2024-03-20T09:21:00Z">
                <w:rPr>
                  <w:rFonts w:ascii="Times New Roman" w:hAnsi="Times New Roman" w:cs="Times New Roman"/>
                  <w:sz w:val="24"/>
                  <w:szCs w:val="24"/>
                </w:rPr>
              </w:rPrChange>
            </w:rPr>
            <w:delText xml:space="preserve">both </w:delText>
          </w:r>
        </w:del>
        <w:r w:rsidR="008675B7" w:rsidRPr="00641B1C">
          <w:rPr>
            <w:rFonts w:ascii="Times New Roman" w:hAnsi="Times New Roman" w:cs="Times New Roman"/>
            <w:sz w:val="24"/>
            <w:szCs w:val="24"/>
            <w:highlight w:val="yellow"/>
            <w:rPrChange w:id="73" w:author="Caitlin Jeffrey" w:date="2024-03-20T09:21:00Z">
              <w:rPr>
                <w:rFonts w:ascii="Times New Roman" w:hAnsi="Times New Roman" w:cs="Times New Roman"/>
                <w:sz w:val="24"/>
                <w:szCs w:val="24"/>
              </w:rPr>
            </w:rPrChange>
          </w:rPr>
          <w:t>untilled and cultivated bedded pack systems</w:t>
        </w:r>
      </w:ins>
      <w:ins w:id="74" w:author="Caitlin Jeffrey" w:date="2024-03-20T09:21:00Z">
        <w:r w:rsidR="00641B1C" w:rsidRPr="00641B1C">
          <w:rPr>
            <w:rFonts w:ascii="Times New Roman" w:hAnsi="Times New Roman" w:cs="Times New Roman"/>
            <w:sz w:val="24"/>
            <w:szCs w:val="24"/>
            <w:highlight w:val="yellow"/>
            <w:rPrChange w:id="75" w:author="Caitlin Jeffrey" w:date="2024-03-20T09:21:00Z">
              <w:rPr>
                <w:rFonts w:ascii="Times New Roman" w:hAnsi="Times New Roman" w:cs="Times New Roman"/>
                <w:sz w:val="24"/>
                <w:szCs w:val="24"/>
              </w:rPr>
            </w:rPrChange>
          </w:rPr>
          <w:t xml:space="preserve"> for analysis</w:t>
        </w:r>
      </w:ins>
      <w:ins w:id="76" w:author="Caitlin Jeffrey" w:date="2024-03-20T09:20:00Z">
        <w:r w:rsidR="008675B7" w:rsidRPr="00641B1C">
          <w:rPr>
            <w:rFonts w:ascii="Times New Roman" w:hAnsi="Times New Roman" w:cs="Times New Roman"/>
            <w:sz w:val="24"/>
            <w:szCs w:val="24"/>
            <w:highlight w:val="yellow"/>
            <w:rPrChange w:id="77" w:author="Caitlin Jeffrey" w:date="2024-03-20T09:21:00Z">
              <w:rPr>
                <w:rFonts w:ascii="Times New Roman" w:hAnsi="Times New Roman" w:cs="Times New Roman"/>
                <w:sz w:val="24"/>
                <w:szCs w:val="24"/>
              </w:rPr>
            </w:rPrChange>
          </w:rPr>
          <w:t xml:space="preserve"> in </w:t>
        </w:r>
        <w:r w:rsidR="008675B7" w:rsidRPr="00641B1C">
          <w:rPr>
            <w:rFonts w:ascii="Times New Roman" w:hAnsi="Times New Roman" w:cs="Times New Roman"/>
            <w:sz w:val="24"/>
            <w:szCs w:val="24"/>
            <w:highlight w:val="yellow"/>
            <w:rPrChange w:id="78" w:author="Caitlin Jeffrey" w:date="2024-03-20T09:21:00Z">
              <w:rPr>
                <w:rFonts w:ascii="Times New Roman" w:hAnsi="Times New Roman" w:cs="Times New Roman"/>
                <w:sz w:val="24"/>
                <w:szCs w:val="24"/>
              </w:rPr>
            </w:rPrChange>
          </w:rPr>
          <w:lastRenderedPageBreak/>
          <w:t>order to achieve our objective of describing udder hygiene, milk quality, and udder health on these loose-housing systems deeply-bedded with organic material.</w:t>
        </w:r>
      </w:ins>
      <w:ins w:id="79"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80"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80"/>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81"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82"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commentRangeStart w:id="83"/>
      <w:del w:id="84" w:author="Caitlin Jeffrey" w:date="2024-03-31T13:21:00Z">
        <w:r w:rsidR="0073047F" w:rsidDel="00547D80">
          <w:rPr>
            <w:rFonts w:ascii="Times New Roman" w:hAnsi="Times New Roman" w:cs="Times New Roman"/>
            <w:sz w:val="24"/>
            <w:szCs w:val="24"/>
          </w:rPr>
          <w:delText>Because</w:delText>
        </w:r>
        <w:r w:rsidR="00185A8E" w:rsidRPr="00604EDE" w:rsidDel="00547D80">
          <w:rPr>
            <w:rFonts w:ascii="Times New Roman" w:hAnsi="Times New Roman" w:cs="Times New Roman"/>
            <w:sz w:val="24"/>
            <w:szCs w:val="24"/>
          </w:rPr>
          <w:delText xml:space="preserve"> </w:delText>
        </w:r>
      </w:del>
      <w:ins w:id="85" w:author="John Barlow" w:date="2024-03-30T06:16:00Z">
        <w:del w:id="86" w:author="Caitlin Jeffrey" w:date="2024-03-31T13:21:00Z">
          <w:r w:rsidR="007660A1" w:rsidDel="00547D80">
            <w:rPr>
              <w:rFonts w:ascii="Times New Roman" w:hAnsi="Times New Roman" w:cs="Times New Roman"/>
              <w:sz w:val="24"/>
              <w:szCs w:val="24"/>
            </w:rPr>
            <w:delText>we</w:delText>
          </w:r>
        </w:del>
      </w:ins>
      <w:ins w:id="87" w:author="Caitlin Jeffrey" w:date="2024-03-31T13:21:00Z">
        <w:r w:rsidR="00547D80">
          <w:rPr>
            <w:rFonts w:ascii="Times New Roman" w:hAnsi="Times New Roman" w:cs="Times New Roman"/>
            <w:sz w:val="24"/>
            <w:szCs w:val="24"/>
          </w:rPr>
          <w:t>We</w:t>
        </w:r>
      </w:ins>
      <w:ins w:id="88" w:author="John Barlow" w:date="2024-03-30T06:16:00Z">
        <w:r w:rsidR="007660A1">
          <w:rPr>
            <w:rFonts w:ascii="Times New Roman" w:hAnsi="Times New Roman" w:cs="Times New Roman"/>
            <w:sz w:val="24"/>
            <w:szCs w:val="24"/>
          </w:rPr>
          <w:t xml:space="preserve"> could not reject the null hypothesis that milk quality and udder health </w:t>
        </w:r>
      </w:ins>
      <w:r w:rsidR="00185A8E" w:rsidRPr="00604EDE">
        <w:rPr>
          <w:rFonts w:ascii="Times New Roman" w:hAnsi="Times New Roman" w:cs="Times New Roman"/>
          <w:sz w:val="24"/>
          <w:szCs w:val="24"/>
        </w:rPr>
        <w:t xml:space="preserve">outcomes </w:t>
      </w:r>
      <w:del w:id="89" w:author="John Barlow" w:date="2024-03-30T06:16:00Z">
        <w:r w:rsidR="00185A8E" w:rsidRPr="00604EDE" w:rsidDel="007660A1">
          <w:rPr>
            <w:rFonts w:ascii="Times New Roman" w:hAnsi="Times New Roman" w:cs="Times New Roman"/>
            <w:sz w:val="24"/>
            <w:szCs w:val="24"/>
          </w:rPr>
          <w:delText xml:space="preserve">for </w:delText>
        </w:r>
      </w:del>
      <w:ins w:id="90" w:author="John Barlow" w:date="2024-03-30T06:16:00Z">
        <w:r w:rsidR="007660A1">
          <w:rPr>
            <w:rFonts w:ascii="Times New Roman" w:hAnsi="Times New Roman" w:cs="Times New Roman"/>
            <w:sz w:val="24"/>
            <w:szCs w:val="24"/>
          </w:rPr>
          <w:t>differ</w:t>
        </w:r>
      </w:ins>
      <w:ins w:id="91" w:author="Caitlin Jeffrey" w:date="2024-03-31T13:21:00Z">
        <w:r w:rsidR="00547D80">
          <w:rPr>
            <w:rFonts w:ascii="Times New Roman" w:hAnsi="Times New Roman" w:cs="Times New Roman"/>
            <w:sz w:val="24"/>
            <w:szCs w:val="24"/>
          </w:rPr>
          <w:t>ed</w:t>
        </w:r>
      </w:ins>
      <w:ins w:id="92" w:author="John Barlow" w:date="2024-03-30T06:17:00Z">
        <w:r w:rsidR="007660A1">
          <w:rPr>
            <w:rFonts w:ascii="Times New Roman" w:hAnsi="Times New Roman" w:cs="Times New Roman"/>
            <w:sz w:val="24"/>
            <w:szCs w:val="24"/>
          </w:rPr>
          <w:t xml:space="preserve"> by </w:t>
        </w:r>
        <w:del w:id="93" w:author="Caitlin Jeffrey" w:date="2024-03-31T13:20:00Z">
          <w:r w:rsidR="007660A1" w:rsidDel="00390D03">
            <w:rPr>
              <w:rFonts w:ascii="Times New Roman" w:hAnsi="Times New Roman" w:cs="Times New Roman"/>
              <w:sz w:val="24"/>
              <w:szCs w:val="24"/>
            </w:rPr>
            <w:delText>facilty</w:delText>
          </w:r>
        </w:del>
      </w:ins>
      <w:ins w:id="94" w:author="Caitlin Jeffrey" w:date="2024-03-31T13:20:00Z">
        <w:r w:rsidR="00390D03">
          <w:rPr>
            <w:rFonts w:ascii="Times New Roman" w:hAnsi="Times New Roman" w:cs="Times New Roman"/>
            <w:sz w:val="24"/>
            <w:szCs w:val="24"/>
          </w:rPr>
          <w:t>facility</w:t>
        </w:r>
      </w:ins>
      <w:ins w:id="95" w:author="John Barlow" w:date="2024-03-30T06:17:00Z">
        <w:r w:rsidR="007660A1">
          <w:rPr>
            <w:rFonts w:ascii="Times New Roman" w:hAnsi="Times New Roman" w:cs="Times New Roman"/>
            <w:sz w:val="24"/>
            <w:szCs w:val="24"/>
          </w:rPr>
          <w:t xml:space="preserve"> type</w:t>
        </w:r>
      </w:ins>
      <w:ins w:id="96" w:author="Caitlin Jeffrey" w:date="2024-04-01T13:42:00Z">
        <w:r w:rsidR="00E235DE">
          <w:rPr>
            <w:rFonts w:ascii="Times New Roman" w:hAnsi="Times New Roman" w:cs="Times New Roman"/>
            <w:sz w:val="24"/>
            <w:szCs w:val="24"/>
          </w:rPr>
          <w:t>.</w:t>
        </w:r>
      </w:ins>
      <w:del w:id="97" w:author="John Barlow" w:date="2024-03-30T06:17:00Z">
        <w:r w:rsidR="00185A8E" w:rsidRPr="00604EDE" w:rsidDel="007660A1">
          <w:rPr>
            <w:rFonts w:ascii="Times New Roman" w:hAnsi="Times New Roman" w:cs="Times New Roman"/>
            <w:sz w:val="24"/>
            <w:szCs w:val="24"/>
          </w:rPr>
          <w:delText xml:space="preserve">bedded packs were </w:delText>
        </w:r>
        <w:r w:rsidR="00185A8E" w:rsidRPr="00604EDE" w:rsidDel="007660A1">
          <w:rPr>
            <w:rFonts w:ascii="Times New Roman" w:hAnsi="Times New Roman" w:cs="Times New Roman"/>
            <w:sz w:val="24"/>
            <w:szCs w:val="24"/>
          </w:rPr>
          <w:lastRenderedPageBreak/>
          <w:delText xml:space="preserve">comparable to more </w:delText>
        </w:r>
        <w:r w:rsidR="00DB2194" w:rsidDel="007660A1">
          <w:rPr>
            <w:rFonts w:ascii="Times New Roman" w:hAnsi="Times New Roman" w:cs="Times New Roman"/>
            <w:sz w:val="24"/>
            <w:szCs w:val="24"/>
          </w:rPr>
          <w:delText>frequently</w:delText>
        </w:r>
        <w:r w:rsidR="00DB2194" w:rsidRPr="00604EDE" w:rsidDel="007660A1">
          <w:rPr>
            <w:rFonts w:ascii="Times New Roman" w:hAnsi="Times New Roman" w:cs="Times New Roman"/>
            <w:sz w:val="24"/>
            <w:szCs w:val="24"/>
          </w:rPr>
          <w:delText xml:space="preserve"> </w:delText>
        </w:r>
        <w:r w:rsidR="00185A8E" w:rsidRPr="00604EDE" w:rsidDel="007660A1">
          <w:rPr>
            <w:rFonts w:ascii="Times New Roman" w:hAnsi="Times New Roman" w:cs="Times New Roman"/>
            <w:sz w:val="24"/>
            <w:szCs w:val="24"/>
          </w:rPr>
          <w:delText>used</w:delText>
        </w:r>
        <w:r w:rsidR="00D06D71" w:rsidDel="007660A1">
          <w:rPr>
            <w:rFonts w:ascii="Times New Roman" w:hAnsi="Times New Roman" w:cs="Times New Roman"/>
            <w:sz w:val="24"/>
            <w:szCs w:val="24"/>
          </w:rPr>
          <w:delText xml:space="preserve"> indoor</w:delText>
        </w:r>
        <w:r w:rsidR="00185A8E" w:rsidRPr="00604EDE" w:rsidDel="007660A1">
          <w:rPr>
            <w:rFonts w:ascii="Times New Roman" w:hAnsi="Times New Roman" w:cs="Times New Roman"/>
            <w:sz w:val="24"/>
            <w:szCs w:val="24"/>
          </w:rPr>
          <w:delText xml:space="preserve"> housing systems</w:delText>
        </w:r>
        <w:r w:rsidR="00137497" w:rsidDel="007660A1">
          <w:rPr>
            <w:rFonts w:ascii="Times New Roman" w:hAnsi="Times New Roman" w:cs="Times New Roman"/>
            <w:sz w:val="24"/>
            <w:szCs w:val="24"/>
          </w:rPr>
          <w:delText xml:space="preserve"> (tiestalls and freestalls)</w:delText>
        </w:r>
      </w:del>
      <w:del w:id="98" w:author="Caitlin Jeffrey" w:date="2024-03-31T13:22:00Z">
        <w:r w:rsidR="00137497" w:rsidDel="00A11600">
          <w:rPr>
            <w:rFonts w:ascii="Times New Roman" w:hAnsi="Times New Roman" w:cs="Times New Roman"/>
            <w:sz w:val="24"/>
            <w:szCs w:val="24"/>
          </w:rPr>
          <w:delText>,</w:delText>
        </w:r>
        <w:r w:rsidR="00185A8E" w:rsidRPr="00604EDE" w:rsidDel="00A11600">
          <w:rPr>
            <w:rFonts w:ascii="Times New Roman" w:hAnsi="Times New Roman" w:cs="Times New Roman"/>
            <w:sz w:val="24"/>
            <w:szCs w:val="24"/>
          </w:rPr>
          <w:delText xml:space="preserve"> </w:delText>
        </w:r>
        <w:r w:rsidR="00885044" w:rsidDel="00A11600">
          <w:rPr>
            <w:rFonts w:ascii="Times New Roman" w:hAnsi="Times New Roman" w:cs="Times New Roman"/>
            <w:sz w:val="24"/>
            <w:szCs w:val="24"/>
          </w:rPr>
          <w:delText>we conclude that</w:delText>
        </w:r>
      </w:del>
      <w:r w:rsidR="00885044">
        <w:rPr>
          <w:rFonts w:ascii="Times New Roman" w:hAnsi="Times New Roman" w:cs="Times New Roman"/>
          <w:sz w:val="24"/>
          <w:szCs w:val="24"/>
        </w:rPr>
        <w:t xml:space="preserve"> </w:t>
      </w:r>
      <w:ins w:id="99" w:author="Caitlin Jeffrey" w:date="2024-03-31T13:22:00Z">
        <w:r w:rsidR="00A11600" w:rsidRPr="00E235DE">
          <w:rPr>
            <w:rFonts w:ascii="Times New Roman" w:hAnsi="Times New Roman" w:cs="Times New Roman"/>
            <w:sz w:val="24"/>
            <w:szCs w:val="24"/>
            <w:highlight w:val="yellow"/>
            <w:rPrChange w:id="100" w:author="Caitlin Jeffrey" w:date="2024-04-01T13:42:00Z">
              <w:rPr>
                <w:rFonts w:ascii="Times New Roman" w:hAnsi="Times New Roman" w:cs="Times New Roman"/>
                <w:sz w:val="24"/>
                <w:szCs w:val="24"/>
              </w:rPr>
            </w:rPrChange>
          </w:rPr>
          <w:t>B</w:t>
        </w:r>
      </w:ins>
      <w:del w:id="101" w:author="Caitlin Jeffrey" w:date="2024-03-31T13:22:00Z">
        <w:r w:rsidR="00885044" w:rsidRPr="00E235DE" w:rsidDel="00A11600">
          <w:rPr>
            <w:rFonts w:ascii="Times New Roman" w:hAnsi="Times New Roman" w:cs="Times New Roman"/>
            <w:sz w:val="24"/>
            <w:szCs w:val="24"/>
            <w:highlight w:val="yellow"/>
            <w:rPrChange w:id="102" w:author="Caitlin Jeffrey" w:date="2024-04-01T13:42:00Z">
              <w:rPr>
                <w:rFonts w:ascii="Times New Roman" w:hAnsi="Times New Roman" w:cs="Times New Roman"/>
                <w:sz w:val="24"/>
                <w:szCs w:val="24"/>
              </w:rPr>
            </w:rPrChange>
          </w:rPr>
          <w:delText>b</w:delText>
        </w:r>
      </w:del>
      <w:r w:rsidR="00885044" w:rsidRPr="00E235DE">
        <w:rPr>
          <w:rFonts w:ascii="Times New Roman" w:hAnsi="Times New Roman" w:cs="Times New Roman"/>
          <w:sz w:val="24"/>
          <w:szCs w:val="24"/>
          <w:highlight w:val="yellow"/>
          <w:rPrChange w:id="103" w:author="Caitlin Jeffrey" w:date="2024-04-01T13:42:00Z">
            <w:rPr>
              <w:rFonts w:ascii="Times New Roman" w:hAnsi="Times New Roman" w:cs="Times New Roman"/>
              <w:sz w:val="24"/>
              <w:szCs w:val="24"/>
            </w:rPr>
          </w:rPrChange>
        </w:rPr>
        <w:t xml:space="preserve">edded pack facilities </w:t>
      </w:r>
      <w:del w:id="104" w:author="John Barlow" w:date="2024-03-30T06:17:00Z">
        <w:r w:rsidR="00F92285" w:rsidRPr="00E235DE" w:rsidDel="007660A1">
          <w:rPr>
            <w:rFonts w:ascii="Times New Roman" w:hAnsi="Times New Roman" w:cs="Times New Roman"/>
            <w:sz w:val="24"/>
            <w:szCs w:val="24"/>
            <w:highlight w:val="yellow"/>
            <w:rPrChange w:id="105" w:author="Caitlin Jeffrey" w:date="2024-04-01T13:42:00Z">
              <w:rPr>
                <w:rFonts w:ascii="Times New Roman" w:hAnsi="Times New Roman" w:cs="Times New Roman"/>
                <w:sz w:val="24"/>
                <w:szCs w:val="24"/>
              </w:rPr>
            </w:rPrChange>
          </w:rPr>
          <w:delText xml:space="preserve">are </w:delText>
        </w:r>
      </w:del>
      <w:ins w:id="106" w:author="John Barlow" w:date="2024-03-30T06:17:00Z">
        <w:r w:rsidR="007660A1" w:rsidRPr="00E235DE">
          <w:rPr>
            <w:rFonts w:ascii="Times New Roman" w:hAnsi="Times New Roman" w:cs="Times New Roman"/>
            <w:sz w:val="24"/>
            <w:szCs w:val="24"/>
            <w:highlight w:val="yellow"/>
            <w:rPrChange w:id="107" w:author="Caitlin Jeffrey" w:date="2024-04-01T13:42:00Z">
              <w:rPr>
                <w:rFonts w:ascii="Times New Roman" w:hAnsi="Times New Roman" w:cs="Times New Roman"/>
                <w:sz w:val="24"/>
                <w:szCs w:val="24"/>
              </w:rPr>
            </w:rPrChange>
          </w:rPr>
          <w:t xml:space="preserve">may be </w:t>
        </w:r>
      </w:ins>
      <w:r w:rsidR="00185A8E" w:rsidRPr="00E235DE">
        <w:rPr>
          <w:rFonts w:ascii="Times New Roman" w:hAnsi="Times New Roman" w:cs="Times New Roman"/>
          <w:sz w:val="24"/>
          <w:szCs w:val="24"/>
          <w:highlight w:val="yellow"/>
          <w:rPrChange w:id="108" w:author="Caitlin Jeffrey" w:date="2024-04-01T13:42:00Z">
            <w:rPr>
              <w:rFonts w:ascii="Times New Roman" w:hAnsi="Times New Roman" w:cs="Times New Roman"/>
              <w:sz w:val="24"/>
              <w:szCs w:val="24"/>
            </w:rPr>
          </w:rPrChange>
        </w:rPr>
        <w:t>a viable option for</w:t>
      </w:r>
      <w:r w:rsidR="002848F4" w:rsidRPr="00E235DE">
        <w:rPr>
          <w:rFonts w:ascii="Times New Roman" w:hAnsi="Times New Roman" w:cs="Times New Roman"/>
          <w:sz w:val="24"/>
          <w:szCs w:val="24"/>
          <w:highlight w:val="yellow"/>
          <w:rPrChange w:id="109" w:author="Caitlin Jeffrey" w:date="2024-04-01T13:42:00Z">
            <w:rPr>
              <w:rFonts w:ascii="Times New Roman" w:hAnsi="Times New Roman" w:cs="Times New Roman"/>
              <w:sz w:val="24"/>
              <w:szCs w:val="24"/>
            </w:rPr>
          </w:rPrChange>
        </w:rPr>
        <w:t xml:space="preserve"> confinement during the non-grazing season for</w:t>
      </w:r>
      <w:r w:rsidR="00185A8E" w:rsidRPr="00E235DE">
        <w:rPr>
          <w:rFonts w:ascii="Times New Roman" w:hAnsi="Times New Roman" w:cs="Times New Roman"/>
          <w:sz w:val="24"/>
          <w:szCs w:val="24"/>
          <w:highlight w:val="yellow"/>
          <w:rPrChange w:id="110" w:author="Caitlin Jeffrey" w:date="2024-04-01T13:42:00Z">
            <w:rPr>
              <w:rFonts w:ascii="Times New Roman" w:hAnsi="Times New Roman" w:cs="Times New Roman"/>
              <w:sz w:val="24"/>
              <w:szCs w:val="24"/>
            </w:rPr>
          </w:rPrChange>
        </w:rPr>
        <w:t xml:space="preserve"> pasture-based herds interested in a loose-housing system in </w:t>
      </w:r>
      <w:r w:rsidR="00372221" w:rsidRPr="00E235DE">
        <w:rPr>
          <w:rFonts w:ascii="Times New Roman" w:hAnsi="Times New Roman" w:cs="Times New Roman"/>
          <w:sz w:val="24"/>
          <w:szCs w:val="24"/>
          <w:highlight w:val="yellow"/>
          <w:rPrChange w:id="111" w:author="Caitlin Jeffrey" w:date="2024-04-01T13:42:00Z">
            <w:rPr>
              <w:rFonts w:ascii="Times New Roman" w:hAnsi="Times New Roman" w:cs="Times New Roman"/>
              <w:sz w:val="24"/>
              <w:szCs w:val="24"/>
            </w:rPr>
          </w:rPrChange>
        </w:rPr>
        <w:t>the Northeast</w:t>
      </w:r>
      <w:r w:rsidR="00A26B22" w:rsidRPr="00E235DE">
        <w:rPr>
          <w:rFonts w:ascii="Times New Roman" w:hAnsi="Times New Roman" w:cs="Times New Roman"/>
          <w:sz w:val="24"/>
          <w:szCs w:val="24"/>
          <w:highlight w:val="yellow"/>
          <w:rPrChange w:id="112" w:author="Caitlin Jeffrey" w:date="2024-04-01T13:42:00Z">
            <w:rPr>
              <w:rFonts w:ascii="Times New Roman" w:hAnsi="Times New Roman" w:cs="Times New Roman"/>
              <w:sz w:val="24"/>
              <w:szCs w:val="24"/>
            </w:rPr>
          </w:rPrChange>
        </w:rPr>
        <w:t>ern US</w:t>
      </w:r>
      <w:ins w:id="113" w:author="John Barlow" w:date="2024-03-30T06:17:00Z">
        <w:r w:rsidR="007660A1" w:rsidRPr="00E235DE">
          <w:rPr>
            <w:rFonts w:ascii="Times New Roman" w:hAnsi="Times New Roman" w:cs="Times New Roman"/>
            <w:sz w:val="24"/>
            <w:szCs w:val="24"/>
            <w:highlight w:val="yellow"/>
            <w:rPrChange w:id="114" w:author="Caitlin Jeffrey" w:date="2024-04-01T13:42:00Z">
              <w:rPr>
                <w:rFonts w:ascii="Times New Roman" w:hAnsi="Times New Roman" w:cs="Times New Roman"/>
                <w:sz w:val="24"/>
                <w:szCs w:val="24"/>
              </w:rPr>
            </w:rPrChange>
          </w:rPr>
          <w:t xml:space="preserve">, </w:t>
        </w:r>
        <w:del w:id="115" w:author="Caitlin Jeffrey" w:date="2024-03-31T13:22:00Z">
          <w:r w:rsidR="007660A1" w:rsidRPr="00E235DE" w:rsidDel="009B638A">
            <w:rPr>
              <w:rFonts w:ascii="Times New Roman" w:hAnsi="Times New Roman" w:cs="Times New Roman"/>
              <w:sz w:val="24"/>
              <w:szCs w:val="24"/>
              <w:highlight w:val="yellow"/>
              <w:rPrChange w:id="116" w:author="Caitlin Jeffrey" w:date="2024-04-01T13:42:00Z">
                <w:rPr>
                  <w:rFonts w:ascii="Times New Roman" w:hAnsi="Times New Roman" w:cs="Times New Roman"/>
                  <w:sz w:val="24"/>
                  <w:szCs w:val="24"/>
                </w:rPr>
              </w:rPrChange>
            </w:rPr>
            <w:delText>and</w:delText>
          </w:r>
        </w:del>
      </w:ins>
      <w:ins w:id="117" w:author="Caitlin Jeffrey" w:date="2024-03-31T13:22:00Z">
        <w:r w:rsidR="009B638A" w:rsidRPr="00E235DE">
          <w:rPr>
            <w:rFonts w:ascii="Times New Roman" w:hAnsi="Times New Roman" w:cs="Times New Roman"/>
            <w:sz w:val="24"/>
            <w:szCs w:val="24"/>
            <w:highlight w:val="yellow"/>
            <w:rPrChange w:id="118" w:author="Caitlin Jeffrey" w:date="2024-04-01T13:42:00Z">
              <w:rPr>
                <w:rFonts w:ascii="Times New Roman" w:hAnsi="Times New Roman" w:cs="Times New Roman"/>
                <w:sz w:val="24"/>
                <w:szCs w:val="24"/>
              </w:rPr>
            </w:rPrChange>
          </w:rPr>
          <w:t>but</w:t>
        </w:r>
      </w:ins>
      <w:ins w:id="119" w:author="John Barlow" w:date="2024-03-30T06:17:00Z">
        <w:r w:rsidR="007660A1" w:rsidRPr="00E235DE">
          <w:rPr>
            <w:rFonts w:ascii="Times New Roman" w:hAnsi="Times New Roman" w:cs="Times New Roman"/>
            <w:sz w:val="24"/>
            <w:szCs w:val="24"/>
            <w:highlight w:val="yellow"/>
            <w:rPrChange w:id="120" w:author="Caitlin Jeffrey" w:date="2024-04-01T13:42:00Z">
              <w:rPr>
                <w:rFonts w:ascii="Times New Roman" w:hAnsi="Times New Roman" w:cs="Times New Roman"/>
                <w:sz w:val="24"/>
                <w:szCs w:val="24"/>
              </w:rPr>
            </w:rPrChange>
          </w:rPr>
          <w:t xml:space="preserve"> more resea</w:t>
        </w:r>
      </w:ins>
      <w:ins w:id="121" w:author="John Barlow" w:date="2024-03-30T06:18:00Z">
        <w:r w:rsidR="007660A1" w:rsidRPr="00E235DE">
          <w:rPr>
            <w:rFonts w:ascii="Times New Roman" w:hAnsi="Times New Roman" w:cs="Times New Roman"/>
            <w:sz w:val="24"/>
            <w:szCs w:val="24"/>
            <w:highlight w:val="yellow"/>
            <w:rPrChange w:id="122" w:author="Caitlin Jeffrey" w:date="2024-04-01T13:42:00Z">
              <w:rPr>
                <w:rFonts w:ascii="Times New Roman" w:hAnsi="Times New Roman" w:cs="Times New Roman"/>
                <w:sz w:val="24"/>
                <w:szCs w:val="24"/>
              </w:rPr>
            </w:rPrChange>
          </w:rPr>
          <w:t>rch</w:t>
        </w:r>
      </w:ins>
      <w:ins w:id="123" w:author="Caitlin Jeffrey" w:date="2024-03-31T13:22:00Z">
        <w:r w:rsidR="009B638A" w:rsidRPr="00E235DE">
          <w:rPr>
            <w:rFonts w:ascii="Times New Roman" w:hAnsi="Times New Roman" w:cs="Times New Roman"/>
            <w:sz w:val="24"/>
            <w:szCs w:val="24"/>
            <w:highlight w:val="yellow"/>
            <w:rPrChange w:id="124" w:author="Caitlin Jeffrey" w:date="2024-04-01T13:42:00Z">
              <w:rPr>
                <w:rFonts w:ascii="Times New Roman" w:hAnsi="Times New Roman" w:cs="Times New Roman"/>
                <w:sz w:val="24"/>
                <w:szCs w:val="24"/>
              </w:rPr>
            </w:rPrChange>
          </w:rPr>
          <w:t xml:space="preserve"> including a larger number of herds</w:t>
        </w:r>
      </w:ins>
      <w:ins w:id="125" w:author="John Barlow" w:date="2024-03-30T06:18:00Z">
        <w:r w:rsidR="007660A1" w:rsidRPr="00E235DE">
          <w:rPr>
            <w:rFonts w:ascii="Times New Roman" w:hAnsi="Times New Roman" w:cs="Times New Roman"/>
            <w:sz w:val="24"/>
            <w:szCs w:val="24"/>
            <w:highlight w:val="yellow"/>
            <w:rPrChange w:id="126" w:author="Caitlin Jeffrey" w:date="2024-04-01T13:42:00Z">
              <w:rPr>
                <w:rFonts w:ascii="Times New Roman" w:hAnsi="Times New Roman" w:cs="Times New Roman"/>
                <w:sz w:val="24"/>
                <w:szCs w:val="24"/>
              </w:rPr>
            </w:rPrChange>
          </w:rPr>
          <w:t xml:space="preserve"> is needed to test this hypothesis</w:t>
        </w:r>
      </w:ins>
      <w:r w:rsidR="00185A8E" w:rsidRPr="00E235DE">
        <w:rPr>
          <w:rFonts w:ascii="Times New Roman" w:hAnsi="Times New Roman" w:cs="Times New Roman"/>
          <w:sz w:val="24"/>
          <w:szCs w:val="24"/>
          <w:highlight w:val="yellow"/>
          <w:rPrChange w:id="127" w:author="Caitlin Jeffrey" w:date="2024-04-01T13:42:00Z">
            <w:rPr>
              <w:rFonts w:ascii="Times New Roman" w:hAnsi="Times New Roman" w:cs="Times New Roman"/>
              <w:sz w:val="24"/>
              <w:szCs w:val="24"/>
            </w:rPr>
          </w:rPrChange>
        </w:rPr>
        <w:t>.</w:t>
      </w:r>
      <w:commentRangeEnd w:id="83"/>
      <w:r w:rsidR="000A684E" w:rsidRPr="00E235DE">
        <w:rPr>
          <w:rStyle w:val="CommentReference"/>
          <w:rFonts w:eastAsiaTheme="minorEastAsia"/>
          <w:highlight w:val="yellow"/>
          <w:rPrChange w:id="128" w:author="Caitlin Jeffrey" w:date="2024-04-01T13:42:00Z">
            <w:rPr>
              <w:rStyle w:val="CommentReference"/>
              <w:rFonts w:eastAsiaTheme="minorEastAsia"/>
            </w:rPr>
          </w:rPrChange>
        </w:rPr>
        <w:commentReference w:id="83"/>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66D157CA" w14:textId="77777777" w:rsidR="00736E7A" w:rsidRDefault="00EB7520" w:rsidP="002359D1">
      <w:pPr>
        <w:spacing w:line="480" w:lineRule="auto"/>
        <w:ind w:firstLine="720"/>
        <w:rPr>
          <w:ins w:id="129" w:author="Caitlin Jeffrey" w:date="2024-04-01T13:49: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del w:id="130" w:author="John Barlow" w:date="2024-03-30T07:04:00Z">
        <w:r w:rsidDel="005730A8">
          <w:rPr>
            <w:rFonts w:ascii="Times New Roman" w:eastAsia="Times New Roman" w:hAnsi="Times New Roman" w:cs="Times New Roman"/>
            <w:color w:val="0E101A"/>
            <w:sz w:val="24"/>
            <w:szCs w:val="24"/>
          </w:rPr>
          <w:delText>which</w:delText>
        </w:r>
        <w:r w:rsidRPr="00604EDE" w:rsidDel="005730A8">
          <w:rPr>
            <w:rFonts w:ascii="Times New Roman" w:eastAsia="Times New Roman" w:hAnsi="Times New Roman" w:cs="Times New Roman"/>
            <w:color w:val="0E101A"/>
            <w:sz w:val="24"/>
            <w:szCs w:val="24"/>
          </w:rPr>
          <w:delText xml:space="preserve"> </w:delText>
        </w:r>
      </w:del>
      <w:ins w:id="131" w:author="John Barlow" w:date="2024-03-30T07:04:00Z">
        <w:r w:rsidR="005730A8">
          <w:rPr>
            <w:rFonts w:ascii="Times New Roman" w:eastAsia="Times New Roman" w:hAnsi="Times New Roman" w:cs="Times New Roman"/>
            <w:color w:val="0E101A"/>
            <w:sz w:val="24"/>
            <w:szCs w:val="24"/>
          </w:rPr>
          <w:t>that</w:t>
        </w:r>
        <w:r w:rsidR="005730A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w:t>
      </w:r>
    </w:p>
    <w:p w14:paraId="63B0411B" w14:textId="7CD93882" w:rsidR="005B1196" w:rsidRDefault="00EB7520" w:rsidP="002359D1">
      <w:pPr>
        <w:spacing w:line="480" w:lineRule="auto"/>
        <w:ind w:firstLine="720"/>
        <w:rPr>
          <w:ins w:id="132" w:author="Caitlin Jeffrey" w:date="2024-04-01T14:04:00Z"/>
          <w:rFonts w:ascii="Times New Roman" w:hAnsi="Times New Roman" w:cs="Times New Roman"/>
          <w:sz w:val="24"/>
          <w:szCs w:val="24"/>
          <w:highlight w:val="yellow"/>
        </w:rPr>
      </w:pPr>
      <w:r>
        <w:rPr>
          <w:rFonts w:ascii="Times New Roman" w:eastAsia="Times New Roman" w:hAnsi="Times New Roman" w:cs="Times New Roman"/>
          <w:color w:val="0E101A"/>
          <w:sz w:val="24"/>
          <w:szCs w:val="24"/>
        </w:rPr>
        <w:lastRenderedPageBreak/>
        <w:t xml:space="preserve"> </w:t>
      </w:r>
      <w:ins w:id="133" w:author="Caitlin Jeffrey" w:date="2024-03-18T13:37:00Z">
        <w:r w:rsidR="00001759" w:rsidRPr="007C5861">
          <w:rPr>
            <w:rFonts w:ascii="Times New Roman" w:eastAsia="Times New Roman" w:hAnsi="Times New Roman" w:cs="Times New Roman"/>
            <w:color w:val="0E101A"/>
            <w:sz w:val="24"/>
            <w:szCs w:val="24"/>
            <w:highlight w:val="yellow"/>
            <w:rPrChange w:id="134" w:author="Caitlin Jeffrey" w:date="2024-03-20T09:34:00Z">
              <w:rPr>
                <w:rFonts w:ascii="Times New Roman" w:eastAsia="Times New Roman" w:hAnsi="Times New Roman" w:cs="Times New Roman"/>
                <w:color w:val="0E101A"/>
                <w:sz w:val="24"/>
                <w:szCs w:val="24"/>
              </w:rPr>
            </w:rPrChange>
          </w:rPr>
          <w:t>T</w:t>
        </w:r>
      </w:ins>
      <w:ins w:id="135" w:author="Caitlin Jeffrey" w:date="2024-03-18T13:19:00Z">
        <w:r w:rsidR="005319E9" w:rsidRPr="00B80EA8">
          <w:rPr>
            <w:rFonts w:ascii="Times New Roman" w:eastAsia="Times New Roman" w:hAnsi="Times New Roman" w:cs="Times New Roman"/>
            <w:color w:val="0E101A"/>
            <w:sz w:val="24"/>
            <w:szCs w:val="24"/>
            <w:highlight w:val="yellow"/>
            <w:rPrChange w:id="136"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137"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138"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139"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140"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141"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142" w:author="Caitlin Jeffrey" w:date="2024-03-18T13:22:00Z">
            <w:rPr>
              <w:rFonts w:ascii="Times New Roman" w:eastAsia="Times New Roman" w:hAnsi="Times New Roman" w:cs="Times New Roman"/>
              <w:color w:val="0E101A"/>
              <w:sz w:val="24"/>
              <w:szCs w:val="24"/>
            </w:rPr>
          </w:rPrChange>
        </w:rPr>
        <w:fldChar w:fldCharType="end"/>
      </w:r>
      <w:ins w:id="143" w:author="Caitlin Jeffrey" w:date="2024-03-18T13:19:00Z">
        <w:r w:rsidR="005319E9" w:rsidRPr="00B80EA8">
          <w:rPr>
            <w:rFonts w:ascii="Times New Roman" w:eastAsia="Times New Roman" w:hAnsi="Times New Roman" w:cs="Times New Roman"/>
            <w:color w:val="0E101A"/>
            <w:sz w:val="24"/>
            <w:szCs w:val="24"/>
            <w:highlight w:val="yellow"/>
            <w:rPrChange w:id="144" w:author="Caitlin Jeffrey" w:date="2024-03-18T13:22:00Z">
              <w:rPr>
                <w:rFonts w:ascii="Times New Roman" w:eastAsia="Times New Roman" w:hAnsi="Times New Roman" w:cs="Times New Roman"/>
                <w:color w:val="0E101A"/>
                <w:sz w:val="24"/>
                <w:szCs w:val="24"/>
              </w:rPr>
            </w:rPrChange>
          </w:rPr>
          <w:t xml:space="preserve">, </w:t>
        </w:r>
      </w:ins>
      <w:ins w:id="145"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146" w:author="Caitlin Jeffrey" w:date="2024-03-18T13:39:00Z">
        <w:r w:rsidR="00383ED1">
          <w:rPr>
            <w:rFonts w:ascii="Times New Roman" w:eastAsia="Times New Roman" w:hAnsi="Times New Roman" w:cs="Times New Roman"/>
            <w:color w:val="0E101A"/>
            <w:sz w:val="24"/>
            <w:szCs w:val="24"/>
            <w:highlight w:val="yellow"/>
          </w:rPr>
          <w:t>compost</w:t>
        </w:r>
      </w:ins>
      <w:ins w:id="147" w:author="Caitlin Jeffrey" w:date="2024-03-18T13:54:00Z">
        <w:r w:rsidR="00CE0022">
          <w:rPr>
            <w:rFonts w:ascii="Times New Roman" w:eastAsia="Times New Roman" w:hAnsi="Times New Roman" w:cs="Times New Roman"/>
            <w:color w:val="0E101A"/>
            <w:sz w:val="24"/>
            <w:szCs w:val="24"/>
            <w:highlight w:val="yellow"/>
          </w:rPr>
          <w:t xml:space="preserve"> </w:t>
        </w:r>
      </w:ins>
      <w:ins w:id="148" w:author="Caitlin Jeffrey" w:date="2024-03-18T13:39:00Z">
        <w:r w:rsidR="000E4C25">
          <w:rPr>
            <w:rFonts w:ascii="Times New Roman" w:eastAsia="Times New Roman" w:hAnsi="Times New Roman" w:cs="Times New Roman"/>
            <w:color w:val="0E101A"/>
            <w:sz w:val="24"/>
            <w:szCs w:val="24"/>
            <w:highlight w:val="yellow"/>
          </w:rPr>
          <w:t>bedded</w:t>
        </w:r>
      </w:ins>
      <w:ins w:id="149" w:author="Caitlin Jeffrey" w:date="2024-03-18T13:54:00Z">
        <w:r w:rsidR="00CE0022">
          <w:rPr>
            <w:rFonts w:ascii="Times New Roman" w:eastAsia="Times New Roman" w:hAnsi="Times New Roman" w:cs="Times New Roman"/>
            <w:color w:val="0E101A"/>
            <w:sz w:val="24"/>
            <w:szCs w:val="24"/>
            <w:highlight w:val="yellow"/>
          </w:rPr>
          <w:t>-</w:t>
        </w:r>
      </w:ins>
      <w:ins w:id="150" w:author="Caitlin Jeffrey" w:date="2024-03-18T13:39:00Z">
        <w:r w:rsidR="000E4C25">
          <w:rPr>
            <w:rFonts w:ascii="Times New Roman" w:eastAsia="Times New Roman" w:hAnsi="Times New Roman" w:cs="Times New Roman"/>
            <w:color w:val="0E101A"/>
            <w:sz w:val="24"/>
            <w:szCs w:val="24"/>
            <w:highlight w:val="yellow"/>
          </w:rPr>
          <w:t>packs</w:t>
        </w:r>
      </w:ins>
      <w:ins w:id="151" w:author="Caitlin Jeffrey" w:date="2024-03-18T13:50:00Z">
        <w:r w:rsidR="000B53DA">
          <w:rPr>
            <w:rFonts w:ascii="Times New Roman" w:eastAsia="Times New Roman" w:hAnsi="Times New Roman" w:cs="Times New Roman"/>
            <w:color w:val="0E101A"/>
            <w:sz w:val="24"/>
            <w:szCs w:val="24"/>
            <w:highlight w:val="yellow"/>
          </w:rPr>
          <w:t xml:space="preserve"> (CBP)</w:t>
        </w:r>
      </w:ins>
      <w:ins w:id="152" w:author="Caitlin Jeffrey" w:date="2024-03-18T13:39:00Z">
        <w:r w:rsidR="000E4C25">
          <w:rPr>
            <w:rFonts w:ascii="Times New Roman" w:eastAsia="Times New Roman" w:hAnsi="Times New Roman" w:cs="Times New Roman"/>
            <w:color w:val="0E101A"/>
            <w:sz w:val="24"/>
            <w:szCs w:val="24"/>
            <w:highlight w:val="yellow"/>
          </w:rPr>
          <w:t>, which</w:t>
        </w:r>
      </w:ins>
      <w:ins w:id="153"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54" w:author="Caitlin Jeffrey" w:date="2024-04-01T13:48: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155" w:author="Caitlin Jeffrey" w:date="2024-03-18T13:38:00Z">
        <w:r w:rsidR="00001759" w:rsidRPr="00D33258">
          <w:rPr>
            <w:rFonts w:ascii="Times New Roman" w:hAnsi="Times New Roman" w:cs="Times New Roman"/>
            <w:sz w:val="24"/>
            <w:szCs w:val="24"/>
            <w:highlight w:val="yellow"/>
          </w:rPr>
          <w:t>as</w:t>
        </w:r>
      </w:ins>
      <w:ins w:id="156" w:author="John Barlow" w:date="2024-03-27T05:05:00Z">
        <w:r w:rsidR="00F17C9F">
          <w:rPr>
            <w:rFonts w:ascii="Times New Roman" w:hAnsi="Times New Roman" w:cs="Times New Roman"/>
            <w:sz w:val="24"/>
            <w:szCs w:val="24"/>
            <w:highlight w:val="yellow"/>
          </w:rPr>
          <w:t xml:space="preserve"> “conventional</w:t>
        </w:r>
      </w:ins>
      <w:ins w:id="157" w:author="Caitlin Jeffrey" w:date="2024-04-01T13:49:00Z">
        <w:r w:rsidR="00736E7A">
          <w:rPr>
            <w:rFonts w:ascii="Times New Roman" w:hAnsi="Times New Roman" w:cs="Times New Roman"/>
            <w:sz w:val="24"/>
            <w:szCs w:val="24"/>
            <w:highlight w:val="yellow"/>
          </w:rPr>
          <w:t>,</w:t>
        </w:r>
      </w:ins>
      <w:ins w:id="158" w:author="John Barlow" w:date="2024-03-27T05:05:00Z">
        <w:r w:rsidR="00F17C9F">
          <w:rPr>
            <w:rFonts w:ascii="Times New Roman" w:hAnsi="Times New Roman" w:cs="Times New Roman"/>
            <w:sz w:val="24"/>
            <w:szCs w:val="24"/>
            <w:highlight w:val="yellow"/>
          </w:rPr>
          <w:t>”</w:t>
        </w:r>
      </w:ins>
      <w:ins w:id="159" w:author="Caitlin Jeffrey" w:date="2024-04-01T13:49:00Z">
        <w:r w:rsidR="00736E7A">
          <w:rPr>
            <w:rFonts w:ascii="Times New Roman" w:hAnsi="Times New Roman" w:cs="Times New Roman"/>
            <w:sz w:val="24"/>
            <w:szCs w:val="24"/>
            <w:highlight w:val="yellow"/>
          </w:rPr>
          <w:t xml:space="preserve"> </w:t>
        </w:r>
      </w:ins>
      <w:ins w:id="160" w:author="John Barlow" w:date="2024-03-27T05:05:00Z">
        <w:del w:id="161" w:author="Caitlin Jeffrey" w:date="2024-04-01T13:49:00Z">
          <w:r w:rsidR="00F17C9F" w:rsidDel="00736E7A">
            <w:rPr>
              <w:rFonts w:ascii="Times New Roman" w:hAnsi="Times New Roman" w:cs="Times New Roman"/>
              <w:sz w:val="24"/>
              <w:szCs w:val="24"/>
              <w:highlight w:val="yellow"/>
            </w:rPr>
            <w:delText>,</w:delText>
          </w:r>
        </w:del>
      </w:ins>
      <w:ins w:id="162" w:author="Caitlin Jeffrey" w:date="2024-03-18T13:38:00Z">
        <w:r w:rsidR="00001759" w:rsidRPr="00D33258">
          <w:rPr>
            <w:rFonts w:ascii="Times New Roman" w:hAnsi="Times New Roman" w:cs="Times New Roman"/>
            <w:sz w:val="24"/>
            <w:szCs w:val="24"/>
            <w:highlight w:val="yellow"/>
          </w:rPr>
          <w:t>“traditional</w:t>
        </w:r>
      </w:ins>
      <w:ins w:id="163" w:author="Caitlin Jeffrey" w:date="2024-04-01T13:49:00Z">
        <w:r w:rsidR="00736E7A">
          <w:rPr>
            <w:rFonts w:ascii="Times New Roman" w:hAnsi="Times New Roman" w:cs="Times New Roman"/>
            <w:sz w:val="24"/>
            <w:szCs w:val="24"/>
            <w:highlight w:val="yellow"/>
          </w:rPr>
          <w:t>,</w:t>
        </w:r>
      </w:ins>
      <w:ins w:id="164" w:author="Caitlin Jeffrey" w:date="2024-03-18T13:38:00Z">
        <w:r w:rsidR="00001759" w:rsidRPr="00D33258">
          <w:rPr>
            <w:rFonts w:ascii="Times New Roman" w:hAnsi="Times New Roman" w:cs="Times New Roman"/>
            <w:sz w:val="24"/>
            <w:szCs w:val="24"/>
            <w:highlight w:val="yellow"/>
          </w:rPr>
          <w:t>” or “deep bedded pack</w:t>
        </w:r>
      </w:ins>
      <w:ins w:id="165" w:author="Caitlin Jeffrey" w:date="2024-03-18T13:39:00Z">
        <w:r w:rsidR="000E4C25">
          <w:rPr>
            <w:rFonts w:ascii="Times New Roman" w:hAnsi="Times New Roman" w:cs="Times New Roman"/>
            <w:sz w:val="24"/>
            <w:szCs w:val="24"/>
            <w:highlight w:val="yellow"/>
          </w:rPr>
          <w:t>s</w:t>
        </w:r>
      </w:ins>
      <w:ins w:id="166" w:author="Caitlin Jeffrey" w:date="2024-03-18T13:38:00Z">
        <w:r w:rsidR="00001759" w:rsidRPr="00D33258">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67" w:author="Caitlin Jeffrey" w:date="2024-04-01T13:47: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ins>
      <w:r w:rsidR="00C46400">
        <w:rPr>
          <w:rFonts w:ascii="Times New Roman" w:hAnsi="Times New Roman" w:cs="Times New Roman"/>
          <w:sz w:val="24"/>
          <w:szCs w:val="24"/>
          <w:highlight w:val="yellow"/>
        </w:rPr>
        <w:instrText xml:space="preserve"> ADDIN EN.CITE </w:instrText>
      </w:r>
      <w:r w:rsidR="00C46400">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C46400">
        <w:rPr>
          <w:rFonts w:ascii="Times New Roman" w:hAnsi="Times New Roman" w:cs="Times New Roman"/>
          <w:sz w:val="24"/>
          <w:szCs w:val="24"/>
          <w:highlight w:val="yellow"/>
        </w:rPr>
        <w:instrText xml:space="preserve"> ADDIN EN.CITE.DATA </w:instrText>
      </w:r>
      <w:r w:rsidR="00C46400">
        <w:rPr>
          <w:rFonts w:ascii="Times New Roman" w:hAnsi="Times New Roman" w:cs="Times New Roman"/>
          <w:sz w:val="24"/>
          <w:szCs w:val="24"/>
          <w:highlight w:val="yellow"/>
        </w:rPr>
      </w:r>
      <w:r w:rsidR="00C46400">
        <w:rPr>
          <w:rFonts w:ascii="Times New Roman" w:hAnsi="Times New Roman" w:cs="Times New Roman"/>
          <w:sz w:val="24"/>
          <w:szCs w:val="24"/>
          <w:highlight w:val="yellow"/>
        </w:rPr>
        <w:fldChar w:fldCharType="end"/>
      </w:r>
      <w:ins w:id="168" w:author="Caitlin Jeffrey" w:date="2024-03-18T13:38:00Z">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separate"/>
        </w:r>
      </w:ins>
      <w:r w:rsidR="00C46400">
        <w:rPr>
          <w:rFonts w:ascii="Times New Roman" w:hAnsi="Times New Roman" w:cs="Times New Roman"/>
          <w:noProof/>
          <w:sz w:val="24"/>
          <w:szCs w:val="24"/>
          <w:highlight w:val="yellow"/>
        </w:rPr>
        <w:t>(Thurgood, 2009; Benson, 2012; Bewley et al., 2017)</w:t>
      </w:r>
      <w:ins w:id="169" w:author="Caitlin Jeffrey" w:date="2024-03-18T13:38:00Z">
        <w:r w:rsidR="00001759">
          <w:rPr>
            <w:rFonts w:ascii="Times New Roman" w:hAnsi="Times New Roman" w:cs="Times New Roman"/>
            <w:sz w:val="24"/>
            <w:szCs w:val="24"/>
            <w:highlight w:val="yellow"/>
          </w:rPr>
          <w:fldChar w:fldCharType="end"/>
        </w:r>
      </w:ins>
      <w:ins w:id="170" w:author="Caitlin Jeffrey" w:date="2024-03-18T13:45:00Z">
        <w:r w:rsidR="008E3F3D">
          <w:rPr>
            <w:rFonts w:ascii="Times New Roman" w:hAnsi="Times New Roman" w:cs="Times New Roman"/>
            <w:sz w:val="24"/>
            <w:szCs w:val="24"/>
            <w:highlight w:val="yellow"/>
          </w:rPr>
          <w:t>.</w:t>
        </w:r>
      </w:ins>
      <w:ins w:id="171" w:author="Caitlin Jeffrey" w:date="2024-03-18T13:38:00Z">
        <w:r w:rsidR="00001759">
          <w:rPr>
            <w:rFonts w:ascii="Times New Roman" w:hAnsi="Times New Roman" w:cs="Times New Roman"/>
            <w:sz w:val="24"/>
            <w:szCs w:val="24"/>
            <w:highlight w:val="yellow"/>
          </w:rPr>
          <w:t xml:space="preserve"> </w:t>
        </w:r>
      </w:ins>
      <w:ins w:id="172" w:author="John Barlow" w:date="2024-03-27T04:54:00Z">
        <w:del w:id="173" w:author="Caitlin Jeffrey" w:date="2024-04-01T13:48:00Z">
          <w:r w:rsidR="000961DB" w:rsidDel="00901812">
            <w:rPr>
              <w:rFonts w:ascii="Times New Roman" w:hAnsi="Times New Roman" w:cs="Times New Roman"/>
              <w:sz w:val="24"/>
              <w:szCs w:val="24"/>
              <w:highlight w:val="yellow"/>
            </w:rPr>
            <w:delText xml:space="preserve">In </w:delText>
          </w:r>
        </w:del>
        <w:del w:id="174" w:author="Caitlin Jeffrey" w:date="2024-04-01T13:49:00Z">
          <w:r w:rsidR="000961DB" w:rsidDel="00235ADD">
            <w:rPr>
              <w:rFonts w:ascii="Times New Roman" w:hAnsi="Times New Roman" w:cs="Times New Roman"/>
              <w:sz w:val="24"/>
              <w:szCs w:val="24"/>
              <w:highlight w:val="yellow"/>
            </w:rPr>
            <w:delText>c</w:delText>
          </w:r>
        </w:del>
      </w:ins>
      <w:ins w:id="175" w:author="Caitlin Jeffrey" w:date="2024-04-01T14:18:00Z">
        <w:r w:rsidR="00B97343">
          <w:rPr>
            <w:rFonts w:ascii="Times New Roman" w:hAnsi="Times New Roman" w:cs="Times New Roman"/>
            <w:sz w:val="24"/>
            <w:szCs w:val="24"/>
            <w:highlight w:val="yellow"/>
          </w:rPr>
          <w:t xml:space="preserve">CBP </w:t>
        </w:r>
      </w:ins>
      <w:ins w:id="176" w:author="John Barlow" w:date="2024-03-27T04:54:00Z">
        <w:del w:id="177" w:author="Caitlin Jeffrey" w:date="2024-04-01T14:18:00Z">
          <w:r w:rsidR="000961DB" w:rsidDel="00B97343">
            <w:rPr>
              <w:rFonts w:ascii="Times New Roman" w:hAnsi="Times New Roman" w:cs="Times New Roman"/>
              <w:sz w:val="24"/>
              <w:szCs w:val="24"/>
              <w:highlight w:val="yellow"/>
            </w:rPr>
            <w:delText>ompost bedded</w:delText>
          </w:r>
        </w:del>
        <w:del w:id="178" w:author="Caitlin Jeffrey" w:date="2024-04-01T13:48:00Z">
          <w:r w:rsidR="000961DB" w:rsidDel="00901812">
            <w:rPr>
              <w:rFonts w:ascii="Times New Roman" w:hAnsi="Times New Roman" w:cs="Times New Roman"/>
              <w:sz w:val="24"/>
              <w:szCs w:val="24"/>
              <w:highlight w:val="yellow"/>
            </w:rPr>
            <w:delText xml:space="preserve"> </w:delText>
          </w:r>
        </w:del>
        <w:del w:id="179" w:author="Caitlin Jeffrey" w:date="2024-04-01T14:18:00Z">
          <w:r w:rsidR="000961DB" w:rsidDel="00B97343">
            <w:rPr>
              <w:rFonts w:ascii="Times New Roman" w:hAnsi="Times New Roman" w:cs="Times New Roman"/>
              <w:sz w:val="24"/>
              <w:szCs w:val="24"/>
              <w:highlight w:val="yellow"/>
            </w:rPr>
            <w:delText xml:space="preserve">packs </w:delText>
          </w:r>
        </w:del>
        <w:del w:id="180" w:author="Caitlin Jeffrey" w:date="2024-04-01T13:49:00Z">
          <w:r w:rsidR="000961DB" w:rsidDel="00235ADD">
            <w:rPr>
              <w:rFonts w:ascii="Times New Roman" w:hAnsi="Times New Roman" w:cs="Times New Roman"/>
              <w:sz w:val="24"/>
              <w:szCs w:val="24"/>
              <w:highlight w:val="yellow"/>
            </w:rPr>
            <w:delText>variation may occur</w:delText>
          </w:r>
        </w:del>
      </w:ins>
      <w:ins w:id="181" w:author="Caitlin Jeffrey" w:date="2024-04-01T13:49:00Z">
        <w:r w:rsidR="00235ADD">
          <w:rPr>
            <w:rFonts w:ascii="Times New Roman" w:hAnsi="Times New Roman" w:cs="Times New Roman"/>
            <w:sz w:val="24"/>
            <w:szCs w:val="24"/>
            <w:highlight w:val="yellow"/>
          </w:rPr>
          <w:t>can vary in</w:t>
        </w:r>
      </w:ins>
      <w:ins w:id="182" w:author="John Barlow" w:date="2024-03-27T05:13:00Z">
        <w:del w:id="183" w:author="Caitlin Jeffrey" w:date="2024-04-01T13:49:00Z">
          <w:r w:rsidR="008B0342" w:rsidDel="00235ADD">
            <w:rPr>
              <w:rFonts w:ascii="Times New Roman" w:hAnsi="Times New Roman" w:cs="Times New Roman"/>
              <w:sz w:val="24"/>
              <w:szCs w:val="24"/>
              <w:highlight w:val="yellow"/>
            </w:rPr>
            <w:delText xml:space="preserve"> in the</w:delText>
          </w:r>
        </w:del>
        <w:r w:rsidR="008B0342">
          <w:rPr>
            <w:rFonts w:ascii="Times New Roman" w:hAnsi="Times New Roman" w:cs="Times New Roman"/>
            <w:sz w:val="24"/>
            <w:szCs w:val="24"/>
            <w:highlight w:val="yellow"/>
          </w:rPr>
          <w:t xml:space="preserve"> </w:t>
        </w:r>
      </w:ins>
      <w:ins w:id="184" w:author="John Barlow" w:date="2024-03-27T05:20:00Z">
        <w:del w:id="185" w:author="Caitlin Jeffrey" w:date="2024-04-01T13:57:00Z">
          <w:r w:rsidR="008B0342" w:rsidDel="002D10D8">
            <w:rPr>
              <w:rFonts w:ascii="Times New Roman" w:hAnsi="Times New Roman" w:cs="Times New Roman"/>
              <w:sz w:val="24"/>
              <w:szCs w:val="24"/>
              <w:highlight w:val="yellow"/>
            </w:rPr>
            <w:delText>pack</w:delText>
          </w:r>
        </w:del>
        <w:del w:id="186" w:author="Caitlin Jeffrey" w:date="2024-04-01T13:56:00Z">
          <w:r w:rsidR="008B0342" w:rsidDel="002D10D8">
            <w:rPr>
              <w:rFonts w:ascii="Times New Roman" w:hAnsi="Times New Roman" w:cs="Times New Roman"/>
              <w:sz w:val="24"/>
              <w:szCs w:val="24"/>
              <w:highlight w:val="yellow"/>
            </w:rPr>
            <w:delText xml:space="preserve"> </w:delText>
          </w:r>
        </w:del>
        <w:r w:rsidR="008B0342">
          <w:rPr>
            <w:rFonts w:ascii="Times New Roman" w:hAnsi="Times New Roman" w:cs="Times New Roman"/>
            <w:sz w:val="24"/>
            <w:szCs w:val="24"/>
            <w:highlight w:val="yellow"/>
          </w:rPr>
          <w:t xml:space="preserve">depth, </w:t>
        </w:r>
      </w:ins>
      <w:ins w:id="187" w:author="John Barlow" w:date="2024-03-27T05:13:00Z">
        <w:r w:rsidR="008B0342">
          <w:rPr>
            <w:rFonts w:ascii="Times New Roman" w:hAnsi="Times New Roman" w:cs="Times New Roman"/>
            <w:sz w:val="24"/>
            <w:szCs w:val="24"/>
            <w:highlight w:val="yellow"/>
          </w:rPr>
          <w:t xml:space="preserve">frequency </w:t>
        </w:r>
      </w:ins>
      <w:ins w:id="188" w:author="Caitlin Jeffrey" w:date="2024-04-01T13:57:00Z">
        <w:r w:rsidR="0006293A">
          <w:rPr>
            <w:rFonts w:ascii="Times New Roman" w:hAnsi="Times New Roman" w:cs="Times New Roman"/>
            <w:sz w:val="24"/>
            <w:szCs w:val="24"/>
            <w:highlight w:val="yellow"/>
          </w:rPr>
          <w:t xml:space="preserve">and depth </w:t>
        </w:r>
      </w:ins>
      <w:ins w:id="189" w:author="John Barlow" w:date="2024-03-27T05:13:00Z">
        <w:r w:rsidR="008B0342">
          <w:rPr>
            <w:rFonts w:ascii="Times New Roman" w:hAnsi="Times New Roman" w:cs="Times New Roman"/>
            <w:sz w:val="24"/>
            <w:szCs w:val="24"/>
            <w:highlight w:val="yellow"/>
          </w:rPr>
          <w:t xml:space="preserve">of aeration (tilling), </w:t>
        </w:r>
        <w:del w:id="190" w:author="Caitlin Jeffrey" w:date="2024-04-01T13:50:00Z">
          <w:r w:rsidR="008B0342" w:rsidDel="00235ADD">
            <w:rPr>
              <w:rFonts w:ascii="Times New Roman" w:hAnsi="Times New Roman" w:cs="Times New Roman"/>
              <w:sz w:val="24"/>
              <w:szCs w:val="24"/>
              <w:highlight w:val="yellow"/>
            </w:rPr>
            <w:delText xml:space="preserve">the </w:delText>
          </w:r>
        </w:del>
        <w:del w:id="191" w:author="Caitlin Jeffrey" w:date="2024-04-01T13:57:00Z">
          <w:r w:rsidR="008B0342" w:rsidDel="0006293A">
            <w:rPr>
              <w:rFonts w:ascii="Times New Roman" w:hAnsi="Times New Roman" w:cs="Times New Roman"/>
              <w:sz w:val="24"/>
              <w:szCs w:val="24"/>
              <w:highlight w:val="yellow"/>
            </w:rPr>
            <w:delText xml:space="preserve">depth of tilling, </w:delText>
          </w:r>
        </w:del>
        <w:del w:id="192" w:author="Caitlin Jeffrey" w:date="2024-04-01T13:50:00Z">
          <w:r w:rsidR="008B0342" w:rsidDel="00C909D3">
            <w:rPr>
              <w:rFonts w:ascii="Times New Roman" w:hAnsi="Times New Roman" w:cs="Times New Roman"/>
              <w:sz w:val="24"/>
              <w:szCs w:val="24"/>
              <w:highlight w:val="yellow"/>
            </w:rPr>
            <w:delText xml:space="preserve">the </w:delText>
          </w:r>
        </w:del>
        <w:r w:rsidR="008B0342">
          <w:rPr>
            <w:rFonts w:ascii="Times New Roman" w:hAnsi="Times New Roman" w:cs="Times New Roman"/>
            <w:sz w:val="24"/>
            <w:szCs w:val="24"/>
            <w:highlight w:val="yellow"/>
          </w:rPr>
          <w:t>type of bedding material</w:t>
        </w:r>
      </w:ins>
      <w:ins w:id="193" w:author="Caitlin Jeffrey" w:date="2024-04-01T13:50:00Z">
        <w:r w:rsidR="00C909D3">
          <w:rPr>
            <w:rFonts w:ascii="Times New Roman" w:hAnsi="Times New Roman" w:cs="Times New Roman"/>
            <w:sz w:val="24"/>
            <w:szCs w:val="24"/>
            <w:highlight w:val="yellow"/>
          </w:rPr>
          <w:t xml:space="preserve"> used</w:t>
        </w:r>
      </w:ins>
      <w:ins w:id="194" w:author="John Barlow" w:date="2024-03-27T05:21:00Z">
        <w:r w:rsidR="008B0342">
          <w:rPr>
            <w:rFonts w:ascii="Times New Roman" w:hAnsi="Times New Roman" w:cs="Times New Roman"/>
            <w:sz w:val="24"/>
            <w:szCs w:val="24"/>
            <w:highlight w:val="yellow"/>
          </w:rPr>
          <w:t xml:space="preserve">, and </w:t>
        </w:r>
      </w:ins>
      <w:ins w:id="195" w:author="John Barlow" w:date="2024-03-27T05:23:00Z">
        <w:r w:rsidR="004569A6">
          <w:rPr>
            <w:rFonts w:ascii="Times New Roman" w:hAnsi="Times New Roman" w:cs="Times New Roman"/>
            <w:sz w:val="24"/>
            <w:szCs w:val="24"/>
            <w:highlight w:val="yellow"/>
          </w:rPr>
          <w:t xml:space="preserve">in some regions </w:t>
        </w:r>
      </w:ins>
      <w:ins w:id="196" w:author="John Barlow" w:date="2024-03-27T05:21:00Z">
        <w:r w:rsidR="008B0342">
          <w:rPr>
            <w:rFonts w:ascii="Times New Roman" w:hAnsi="Times New Roman" w:cs="Times New Roman"/>
            <w:sz w:val="24"/>
            <w:szCs w:val="24"/>
            <w:highlight w:val="yellow"/>
          </w:rPr>
          <w:t xml:space="preserve">the inclusion of forced air </w:t>
        </w:r>
      </w:ins>
      <w:ins w:id="197" w:author="John Barlow" w:date="2024-03-27T05:22:00Z">
        <w:r w:rsidR="008B0342">
          <w:rPr>
            <w:rFonts w:ascii="Times New Roman" w:hAnsi="Times New Roman" w:cs="Times New Roman"/>
            <w:sz w:val="24"/>
            <w:szCs w:val="24"/>
            <w:highlight w:val="yellow"/>
          </w:rPr>
          <w:t>system</w:t>
        </w:r>
      </w:ins>
      <w:ins w:id="198" w:author="John Barlow" w:date="2024-03-27T05:26:00Z">
        <w:r w:rsidR="004569A6">
          <w:rPr>
            <w:rFonts w:ascii="Times New Roman" w:hAnsi="Times New Roman" w:cs="Times New Roman"/>
            <w:sz w:val="24"/>
            <w:szCs w:val="24"/>
            <w:highlight w:val="yellow"/>
          </w:rPr>
          <w:t>s</w:t>
        </w:r>
      </w:ins>
      <w:ins w:id="199" w:author="John Barlow" w:date="2024-03-27T05:22:00Z">
        <w:r w:rsidR="008B0342">
          <w:rPr>
            <w:rFonts w:ascii="Times New Roman" w:hAnsi="Times New Roman" w:cs="Times New Roman"/>
            <w:sz w:val="24"/>
            <w:szCs w:val="24"/>
            <w:highlight w:val="yellow"/>
          </w:rPr>
          <w:t xml:space="preserve"> to </w:t>
        </w:r>
        <w:del w:id="200" w:author="Caitlin Jeffrey" w:date="2024-04-01T13:57:00Z">
          <w:r w:rsidR="008B0342" w:rsidDel="0006293A">
            <w:rPr>
              <w:rFonts w:ascii="Times New Roman" w:hAnsi="Times New Roman" w:cs="Times New Roman"/>
              <w:sz w:val="24"/>
              <w:szCs w:val="24"/>
              <w:highlight w:val="yellow"/>
            </w:rPr>
            <w:delText xml:space="preserve">drive air </w:delText>
          </w:r>
          <w:r w:rsidR="004569A6" w:rsidDel="0006293A">
            <w:rPr>
              <w:rFonts w:ascii="Times New Roman" w:hAnsi="Times New Roman" w:cs="Times New Roman"/>
              <w:sz w:val="24"/>
              <w:szCs w:val="24"/>
              <w:highlight w:val="yellow"/>
            </w:rPr>
            <w:delText>through</w:delText>
          </w:r>
        </w:del>
      </w:ins>
      <w:ins w:id="201" w:author="Caitlin Jeffrey" w:date="2024-04-01T13:57:00Z">
        <w:r w:rsidR="0006293A">
          <w:rPr>
            <w:rFonts w:ascii="Times New Roman" w:hAnsi="Times New Roman" w:cs="Times New Roman"/>
            <w:sz w:val="24"/>
            <w:szCs w:val="24"/>
            <w:highlight w:val="yellow"/>
          </w:rPr>
          <w:t>dry</w:t>
        </w:r>
      </w:ins>
      <w:ins w:id="202" w:author="John Barlow" w:date="2024-03-27T05:22:00Z">
        <w:r w:rsidR="004569A6">
          <w:rPr>
            <w:rFonts w:ascii="Times New Roman" w:hAnsi="Times New Roman" w:cs="Times New Roman"/>
            <w:sz w:val="24"/>
            <w:szCs w:val="24"/>
            <w:highlight w:val="yellow"/>
          </w:rPr>
          <w:t xml:space="preserve"> the be</w:t>
        </w:r>
      </w:ins>
      <w:ins w:id="203" w:author="John Barlow" w:date="2024-03-27T05:23:00Z">
        <w:r w:rsidR="004569A6">
          <w:rPr>
            <w:rFonts w:ascii="Times New Roman" w:hAnsi="Times New Roman" w:cs="Times New Roman"/>
            <w:sz w:val="24"/>
            <w:szCs w:val="24"/>
            <w:highlight w:val="yellow"/>
          </w:rPr>
          <w:t>dding (</w:t>
        </w:r>
      </w:ins>
      <w:ins w:id="204" w:author="John Barlow" w:date="2024-03-27T05:26:00Z">
        <w:r w:rsidR="004569A6">
          <w:rPr>
            <w:rFonts w:ascii="Times New Roman" w:hAnsi="Times New Roman" w:cs="Times New Roman"/>
            <w:sz w:val="24"/>
            <w:szCs w:val="24"/>
            <w:highlight w:val="yellow"/>
          </w:rPr>
          <w:t>Leso et al., 2020).</w:t>
        </w:r>
      </w:ins>
      <w:ins w:id="205" w:author="John Barlow" w:date="2024-03-27T04:54:00Z">
        <w:r w:rsidR="000961DB">
          <w:rPr>
            <w:rFonts w:ascii="Times New Roman" w:hAnsi="Times New Roman" w:cs="Times New Roman"/>
            <w:sz w:val="24"/>
            <w:szCs w:val="24"/>
            <w:highlight w:val="yellow"/>
          </w:rPr>
          <w:t xml:space="preserve"> </w:t>
        </w:r>
      </w:ins>
      <w:ins w:id="206" w:author="John Barlow" w:date="2024-03-30T07:06:00Z">
        <w:del w:id="207" w:author="Caitlin Jeffrey" w:date="2024-04-01T13:51:00Z">
          <w:r w:rsidR="005730A8" w:rsidDel="009C408A">
            <w:rPr>
              <w:rFonts w:ascii="Times New Roman" w:hAnsi="Times New Roman" w:cs="Times New Roman"/>
              <w:sz w:val="24"/>
              <w:szCs w:val="24"/>
              <w:highlight w:val="yellow"/>
            </w:rPr>
            <w:delText>the</w:delText>
          </w:r>
        </w:del>
      </w:ins>
      <w:ins w:id="208" w:author="John Barlow" w:date="2024-03-27T05:27:00Z">
        <w:del w:id="209" w:author="Caitlin Jeffrey" w:date="2024-04-01T13:58:00Z">
          <w:r w:rsidR="004569A6" w:rsidDel="006F6D5D">
            <w:rPr>
              <w:rFonts w:ascii="Times New Roman" w:hAnsi="Times New Roman" w:cs="Times New Roman"/>
              <w:sz w:val="24"/>
              <w:szCs w:val="24"/>
              <w:highlight w:val="yellow"/>
            </w:rPr>
            <w:delText xml:space="preserve">deep </w:delText>
          </w:r>
        </w:del>
      </w:ins>
      <w:ins w:id="210" w:author="John Barlow" w:date="2024-03-30T07:06:00Z">
        <w:del w:id="211" w:author="Caitlin Jeffrey" w:date="2024-04-01T13:58:00Z">
          <w:r w:rsidR="005730A8" w:rsidDel="006F6D5D">
            <w:rPr>
              <w:rFonts w:ascii="Times New Roman" w:hAnsi="Times New Roman" w:cs="Times New Roman"/>
              <w:sz w:val="24"/>
              <w:szCs w:val="24"/>
              <w:highlight w:val="yellow"/>
            </w:rPr>
            <w:delText>s being used i</w:delText>
          </w:r>
        </w:del>
      </w:ins>
      <w:ins w:id="212" w:author="Caitlin Jeffrey" w:date="2024-04-01T13:58:00Z">
        <w:r w:rsidR="006F6D5D">
          <w:rPr>
            <w:rFonts w:ascii="Times New Roman" w:hAnsi="Times New Roman" w:cs="Times New Roman"/>
            <w:sz w:val="24"/>
            <w:szCs w:val="24"/>
            <w:highlight w:val="yellow"/>
          </w:rPr>
          <w:t>I</w:t>
        </w:r>
      </w:ins>
      <w:ins w:id="213" w:author="John Barlow" w:date="2024-03-30T07:06:00Z">
        <w:r w:rsidR="005730A8">
          <w:rPr>
            <w:rFonts w:ascii="Times New Roman" w:hAnsi="Times New Roman" w:cs="Times New Roman"/>
            <w:sz w:val="24"/>
            <w:szCs w:val="24"/>
            <w:highlight w:val="yellow"/>
          </w:rPr>
          <w:t>n the Northeastern U</w:t>
        </w:r>
      </w:ins>
      <w:ins w:id="214" w:author="Caitlin Jeffrey" w:date="2024-04-01T13:51:00Z">
        <w:r w:rsidR="0085735C">
          <w:rPr>
            <w:rFonts w:ascii="Times New Roman" w:hAnsi="Times New Roman" w:cs="Times New Roman"/>
            <w:sz w:val="24"/>
            <w:szCs w:val="24"/>
            <w:highlight w:val="yellow"/>
          </w:rPr>
          <w:t>.</w:t>
        </w:r>
      </w:ins>
      <w:ins w:id="215" w:author="John Barlow" w:date="2024-03-30T07:06:00Z">
        <w:r w:rsidR="005730A8">
          <w:rPr>
            <w:rFonts w:ascii="Times New Roman" w:hAnsi="Times New Roman" w:cs="Times New Roman"/>
            <w:sz w:val="24"/>
            <w:szCs w:val="24"/>
            <w:highlight w:val="yellow"/>
          </w:rPr>
          <w:t>S</w:t>
        </w:r>
      </w:ins>
      <w:ins w:id="216" w:author="Caitlin Jeffrey" w:date="2024-04-01T13:51:00Z">
        <w:r w:rsidR="0085735C">
          <w:rPr>
            <w:rFonts w:ascii="Times New Roman" w:hAnsi="Times New Roman" w:cs="Times New Roman"/>
            <w:sz w:val="24"/>
            <w:szCs w:val="24"/>
            <w:highlight w:val="yellow"/>
          </w:rPr>
          <w:t>.</w:t>
        </w:r>
      </w:ins>
      <w:ins w:id="217" w:author="Caitlin Jeffrey" w:date="2024-03-18T13:46:00Z">
        <w:r w:rsidR="004A5E84">
          <w:rPr>
            <w:rFonts w:ascii="Times New Roman" w:hAnsi="Times New Roman" w:cs="Times New Roman"/>
            <w:sz w:val="24"/>
            <w:szCs w:val="24"/>
            <w:highlight w:val="yellow"/>
          </w:rPr>
          <w:t xml:space="preserve">, </w:t>
        </w:r>
      </w:ins>
      <w:ins w:id="218" w:author="Caitlin Jeffrey" w:date="2024-04-01T13:58:00Z">
        <w:r w:rsidR="006F6D5D">
          <w:rPr>
            <w:rFonts w:ascii="Times New Roman" w:hAnsi="Times New Roman" w:cs="Times New Roman"/>
            <w:sz w:val="24"/>
            <w:szCs w:val="24"/>
            <w:highlight w:val="yellow"/>
          </w:rPr>
          <w:t xml:space="preserve">some producers are using deep bedded pack systems where </w:t>
        </w:r>
      </w:ins>
      <w:ins w:id="219"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220" w:author="Caitlin Jeffrey" w:date="2024-03-18T13:38:00Z">
        <w:r w:rsidR="00001759" w:rsidRPr="00D33258">
          <w:rPr>
            <w:rFonts w:ascii="Times New Roman" w:hAnsi="Times New Roman" w:cs="Times New Roman"/>
            <w:sz w:val="24"/>
            <w:szCs w:val="24"/>
            <w:highlight w:val="yellow"/>
          </w:rPr>
          <w:t>an untilled s</w:t>
        </w:r>
        <w:del w:id="221" w:author="John Barlow" w:date="2024-03-27T05:27:00Z">
          <w:r w:rsidR="00001759" w:rsidRPr="00D33258" w:rsidDel="004569A6">
            <w:rPr>
              <w:rFonts w:ascii="Times New Roman" w:hAnsi="Times New Roman" w:cs="Times New Roman"/>
              <w:sz w:val="24"/>
              <w:szCs w:val="24"/>
              <w:highlight w:val="yellow"/>
            </w:rPr>
            <w:delText>ystem</w:delText>
          </w:r>
        </w:del>
      </w:ins>
      <w:ins w:id="222" w:author="John Barlow" w:date="2024-03-27T05:27:00Z">
        <w:r w:rsidR="004569A6">
          <w:rPr>
            <w:rFonts w:ascii="Times New Roman" w:hAnsi="Times New Roman" w:cs="Times New Roman"/>
            <w:sz w:val="24"/>
            <w:szCs w:val="24"/>
            <w:highlight w:val="yellow"/>
          </w:rPr>
          <w:t>urface</w:t>
        </w:r>
      </w:ins>
      <w:ins w:id="223" w:author="Caitlin Jeffrey" w:date="2024-03-18T13:38:00Z">
        <w:r w:rsidR="00001759" w:rsidRPr="00D33258">
          <w:rPr>
            <w:rFonts w:ascii="Times New Roman" w:hAnsi="Times New Roman" w:cs="Times New Roman"/>
            <w:sz w:val="24"/>
            <w:szCs w:val="24"/>
            <w:highlight w:val="yellow"/>
          </w:rPr>
          <w:t xml:space="preserve"> in which strata of bedding and waste accumulate throughout the period of time when cows are housed on it</w:t>
        </w:r>
      </w:ins>
      <w:ins w:id="224" w:author="Caitlin Jeffrey" w:date="2024-04-01T14:00:00Z">
        <w:r w:rsidR="00C46400">
          <w:rPr>
            <w:rFonts w:ascii="Times New Roman" w:hAnsi="Times New Roman" w:cs="Times New Roman"/>
            <w:sz w:val="24"/>
            <w:szCs w:val="24"/>
            <w:highlight w:val="yellow"/>
          </w:rPr>
          <w:t xml:space="preserve"> </w:t>
        </w:r>
      </w:ins>
      <w:r w:rsidR="00C46400">
        <w:rPr>
          <w:rFonts w:ascii="Times New Roman" w:hAnsi="Times New Roman" w:cs="Times New Roman"/>
          <w:sz w:val="24"/>
          <w:szCs w:val="24"/>
          <w:highlight w:val="yellow"/>
        </w:rPr>
        <w:fldChar w:fldCharType="begin"/>
      </w:r>
      <w:r w:rsidR="00C46400">
        <w:rPr>
          <w:rFonts w:ascii="Times New Roman" w:hAnsi="Times New Roman" w:cs="Times New Roman"/>
          <w:sz w:val="24"/>
          <w:szCs w:val="24"/>
          <w:highlight w:val="yellow"/>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C46400">
        <w:rPr>
          <w:rFonts w:ascii="Times New Roman" w:hAnsi="Times New Roman" w:cs="Times New Roman"/>
          <w:sz w:val="24"/>
          <w:szCs w:val="24"/>
          <w:highlight w:val="yellow"/>
        </w:rPr>
        <w:fldChar w:fldCharType="separate"/>
      </w:r>
      <w:r w:rsidR="00C46400">
        <w:rPr>
          <w:rFonts w:ascii="Times New Roman" w:hAnsi="Times New Roman" w:cs="Times New Roman"/>
          <w:noProof/>
          <w:sz w:val="24"/>
          <w:szCs w:val="24"/>
          <w:highlight w:val="yellow"/>
        </w:rPr>
        <w:t>(Benson, 2012)</w:t>
      </w:r>
      <w:r w:rsidR="00C46400">
        <w:rPr>
          <w:rFonts w:ascii="Times New Roman" w:hAnsi="Times New Roman" w:cs="Times New Roman"/>
          <w:sz w:val="24"/>
          <w:szCs w:val="24"/>
          <w:highlight w:val="yellow"/>
        </w:rPr>
        <w:fldChar w:fldCharType="end"/>
      </w:r>
      <w:ins w:id="225" w:author="Caitlin Jeffrey" w:date="2024-04-01T13:52:00Z">
        <w:r w:rsidR="00F50F0C">
          <w:rPr>
            <w:rFonts w:ascii="Times New Roman" w:hAnsi="Times New Roman" w:cs="Times New Roman"/>
            <w:sz w:val="24"/>
            <w:szCs w:val="24"/>
            <w:highlight w:val="yellow"/>
          </w:rPr>
          <w:t>.</w:t>
        </w:r>
      </w:ins>
      <w:ins w:id="226" w:author="Caitlin Jeffrey" w:date="2024-03-18T13:38:00Z">
        <w:r w:rsidR="00001759" w:rsidRPr="00D33258">
          <w:rPr>
            <w:rFonts w:ascii="Times New Roman" w:hAnsi="Times New Roman" w:cs="Times New Roman"/>
            <w:sz w:val="24"/>
            <w:szCs w:val="24"/>
            <w:highlight w:val="yellow"/>
          </w:rPr>
          <w:t xml:space="preserve"> </w:t>
        </w:r>
      </w:ins>
      <w:ins w:id="227" w:author="Caitlin Jeffrey" w:date="2024-04-01T13:52:00Z">
        <w:r w:rsidR="00F50F0C">
          <w:rPr>
            <w:rFonts w:ascii="Times New Roman" w:hAnsi="Times New Roman" w:cs="Times New Roman"/>
            <w:sz w:val="24"/>
            <w:szCs w:val="24"/>
            <w:highlight w:val="yellow"/>
          </w:rPr>
          <w:t>O</w:t>
        </w:r>
      </w:ins>
      <w:ins w:id="228" w:author="Caitlin Jeffrey" w:date="2024-03-18T13:38:00Z">
        <w:r w:rsidR="00001759" w:rsidRPr="00D33258">
          <w:rPr>
            <w:rFonts w:ascii="Times New Roman" w:hAnsi="Times New Roman" w:cs="Times New Roman"/>
            <w:sz w:val="24"/>
            <w:szCs w:val="24"/>
            <w:highlight w:val="yellow"/>
          </w:rPr>
          <w:t>xygen is retained in the system by the selection of bedding material and the timing of its application</w:t>
        </w:r>
      </w:ins>
      <w:ins w:id="229" w:author="Caitlin Jeffrey" w:date="2024-03-18T13:43:00Z">
        <w:r w:rsidR="001E44B1">
          <w:rPr>
            <w:rFonts w:ascii="Times New Roman" w:hAnsi="Times New Roman" w:cs="Times New Roman"/>
            <w:sz w:val="24"/>
            <w:szCs w:val="24"/>
            <w:highlight w:val="yellow"/>
          </w:rPr>
          <w:t xml:space="preserve"> </w:t>
        </w:r>
      </w:ins>
      <w:commentRangeStart w:id="230"/>
      <w:r w:rsidR="001E44B1">
        <w:rPr>
          <w:rFonts w:ascii="Times New Roman" w:hAnsi="Times New Roman" w:cs="Times New Roman"/>
          <w:sz w:val="24"/>
          <w:szCs w:val="24"/>
          <w:highlight w:val="yellow"/>
        </w:rPr>
        <w:fldChar w:fldCharType="begin"/>
      </w:r>
      <w:r w:rsidR="00BC6BA9">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BC6BA9">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commentRangeEnd w:id="230"/>
      <w:r w:rsidR="004569A6">
        <w:rPr>
          <w:rStyle w:val="CommentReference"/>
          <w:rFonts w:eastAsiaTheme="minorEastAsia"/>
        </w:rPr>
        <w:commentReference w:id="230"/>
      </w:r>
      <w:ins w:id="231" w:author="Caitlin Jeffrey" w:date="2024-03-18T13:40:00Z">
        <w:r w:rsidR="002359D1">
          <w:rPr>
            <w:rFonts w:ascii="Times New Roman" w:eastAsia="Times New Roman" w:hAnsi="Times New Roman" w:cs="Times New Roman"/>
            <w:color w:val="0E101A"/>
            <w:sz w:val="24"/>
            <w:szCs w:val="24"/>
            <w:highlight w:val="yellow"/>
          </w:rPr>
          <w:t xml:space="preserve">. </w:t>
        </w:r>
        <w:commentRangeStart w:id="232"/>
        <w:r w:rsidR="002359D1">
          <w:rPr>
            <w:rFonts w:ascii="Times New Roman" w:eastAsia="Times New Roman" w:hAnsi="Times New Roman" w:cs="Times New Roman"/>
            <w:color w:val="0E101A"/>
            <w:sz w:val="24"/>
            <w:szCs w:val="24"/>
            <w:highlight w:val="yellow"/>
          </w:rPr>
          <w:t>F</w:t>
        </w:r>
      </w:ins>
      <w:ins w:id="233" w:author="Caitlin Jeffrey" w:date="2024-03-18T13:19:00Z">
        <w:r w:rsidR="005319E9" w:rsidRPr="00B80EA8">
          <w:rPr>
            <w:rFonts w:ascii="Times New Roman" w:eastAsia="Times New Roman" w:hAnsi="Times New Roman" w:cs="Times New Roman"/>
            <w:color w:val="0E101A"/>
            <w:sz w:val="24"/>
            <w:szCs w:val="24"/>
            <w:highlight w:val="yellow"/>
            <w:rPrChange w:id="234" w:author="Caitlin Jeffrey" w:date="2024-03-18T13:22:00Z">
              <w:rPr>
                <w:rFonts w:ascii="Times New Roman" w:eastAsia="Times New Roman" w:hAnsi="Times New Roman" w:cs="Times New Roman"/>
                <w:color w:val="0E101A"/>
                <w:sz w:val="24"/>
                <w:szCs w:val="24"/>
              </w:rPr>
            </w:rPrChange>
          </w:rPr>
          <w:t xml:space="preserve">or the </w:t>
        </w:r>
        <w:del w:id="235" w:author="John Barlow" w:date="2024-03-27T04:49:00Z">
          <w:r w:rsidR="005319E9" w:rsidRPr="00B80EA8" w:rsidDel="00373F45">
            <w:rPr>
              <w:rFonts w:ascii="Times New Roman" w:eastAsia="Times New Roman" w:hAnsi="Times New Roman" w:cs="Times New Roman"/>
              <w:color w:val="0E101A"/>
              <w:sz w:val="24"/>
              <w:szCs w:val="24"/>
              <w:highlight w:val="yellow"/>
              <w:rPrChange w:id="236" w:author="Caitlin Jeffrey" w:date="2024-03-18T13:22:00Z">
                <w:rPr>
                  <w:rFonts w:ascii="Times New Roman" w:eastAsia="Times New Roman" w:hAnsi="Times New Roman" w:cs="Times New Roman"/>
                  <w:color w:val="0E101A"/>
                  <w:sz w:val="24"/>
                  <w:szCs w:val="24"/>
                </w:rPr>
              </w:rPrChange>
            </w:rPr>
            <w:delText xml:space="preserve">current </w:delText>
          </w:r>
        </w:del>
        <w:r w:rsidR="005319E9" w:rsidRPr="00B80EA8">
          <w:rPr>
            <w:rFonts w:ascii="Times New Roman" w:eastAsia="Times New Roman" w:hAnsi="Times New Roman" w:cs="Times New Roman"/>
            <w:color w:val="0E101A"/>
            <w:sz w:val="24"/>
            <w:szCs w:val="24"/>
            <w:highlight w:val="yellow"/>
            <w:rPrChange w:id="237" w:author="Caitlin Jeffrey" w:date="2024-03-18T13:22:00Z">
              <w:rPr>
                <w:rFonts w:ascii="Times New Roman" w:eastAsia="Times New Roman" w:hAnsi="Times New Roman" w:cs="Times New Roman"/>
                <w:color w:val="0E101A"/>
                <w:sz w:val="24"/>
                <w:szCs w:val="24"/>
              </w:rPr>
            </w:rPrChange>
          </w:rPr>
          <w:t>purposes of th</w:t>
        </w:r>
      </w:ins>
      <w:ins w:id="238" w:author="Caitlin Jeffrey" w:date="2024-04-01T14:06:00Z">
        <w:r w:rsidR="009137CF">
          <w:rPr>
            <w:rFonts w:ascii="Times New Roman" w:eastAsia="Times New Roman" w:hAnsi="Times New Roman" w:cs="Times New Roman"/>
            <w:color w:val="0E101A"/>
            <w:sz w:val="24"/>
            <w:szCs w:val="24"/>
            <w:highlight w:val="yellow"/>
          </w:rPr>
          <w:t>is</w:t>
        </w:r>
      </w:ins>
      <w:ins w:id="239" w:author="Caitlin Jeffrey" w:date="2024-03-18T13:19:00Z">
        <w:r w:rsidR="005319E9" w:rsidRPr="00B80EA8">
          <w:rPr>
            <w:rFonts w:ascii="Times New Roman" w:eastAsia="Times New Roman" w:hAnsi="Times New Roman" w:cs="Times New Roman"/>
            <w:color w:val="0E101A"/>
            <w:sz w:val="24"/>
            <w:szCs w:val="24"/>
            <w:highlight w:val="yellow"/>
            <w:rPrChange w:id="240" w:author="Caitlin Jeffrey" w:date="2024-03-18T13:22:00Z">
              <w:rPr>
                <w:rFonts w:ascii="Times New Roman" w:eastAsia="Times New Roman" w:hAnsi="Times New Roman" w:cs="Times New Roman"/>
                <w:color w:val="0E101A"/>
                <w:sz w:val="24"/>
                <w:szCs w:val="24"/>
              </w:rPr>
            </w:rPrChange>
          </w:rPr>
          <w:t xml:space="preserve"> study</w:t>
        </w:r>
      </w:ins>
      <w:ins w:id="241" w:author="Caitlin Jeffrey" w:date="2024-03-18T13:40:00Z">
        <w:r w:rsidR="002359D1">
          <w:rPr>
            <w:rFonts w:ascii="Times New Roman" w:eastAsia="Times New Roman" w:hAnsi="Times New Roman" w:cs="Times New Roman"/>
            <w:color w:val="0E101A"/>
            <w:sz w:val="24"/>
            <w:szCs w:val="24"/>
            <w:highlight w:val="yellow"/>
          </w:rPr>
          <w:t xml:space="preserve">, the </w:t>
        </w:r>
      </w:ins>
      <w:ins w:id="242"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243" w:author="Caitlin Jeffrey" w:date="2024-03-18T13:40:00Z">
        <w:r w:rsidR="002359D1">
          <w:rPr>
            <w:rFonts w:ascii="Times New Roman" w:eastAsia="Times New Roman" w:hAnsi="Times New Roman" w:cs="Times New Roman"/>
            <w:color w:val="0E101A"/>
            <w:sz w:val="24"/>
            <w:szCs w:val="24"/>
            <w:highlight w:val="yellow"/>
          </w:rPr>
          <w:t>term “bedded pack”</w:t>
        </w:r>
      </w:ins>
      <w:ins w:id="244" w:author="Caitlin Jeffrey" w:date="2024-03-18T13:19:00Z">
        <w:r w:rsidR="005319E9" w:rsidRPr="00B80EA8">
          <w:rPr>
            <w:rFonts w:ascii="Times New Roman" w:eastAsia="Times New Roman" w:hAnsi="Times New Roman" w:cs="Times New Roman"/>
            <w:color w:val="0E101A"/>
            <w:sz w:val="24"/>
            <w:szCs w:val="24"/>
            <w:highlight w:val="yellow"/>
            <w:rPrChange w:id="245" w:author="Caitlin Jeffrey" w:date="2024-03-18T13:22:00Z">
              <w:rPr>
                <w:rFonts w:ascii="Times New Roman" w:eastAsia="Times New Roman" w:hAnsi="Times New Roman" w:cs="Times New Roman"/>
                <w:color w:val="0E101A"/>
                <w:sz w:val="24"/>
                <w:szCs w:val="24"/>
              </w:rPr>
            </w:rPrChange>
          </w:rPr>
          <w:t xml:space="preserve"> </w:t>
        </w:r>
      </w:ins>
      <w:ins w:id="246" w:author="Caitlin Jeffrey" w:date="2024-04-01T14:01:00Z">
        <w:r w:rsidR="00C46400">
          <w:rPr>
            <w:rFonts w:ascii="Times New Roman" w:eastAsia="Times New Roman" w:hAnsi="Times New Roman" w:cs="Times New Roman"/>
            <w:color w:val="0E101A"/>
            <w:sz w:val="24"/>
            <w:szCs w:val="24"/>
            <w:highlight w:val="yellow"/>
          </w:rPr>
          <w:t>i</w:t>
        </w:r>
      </w:ins>
      <w:ins w:id="247" w:author="Caitlin Jeffrey" w:date="2024-03-18T13:19:00Z">
        <w:r w:rsidR="005319E9" w:rsidRPr="00B80EA8">
          <w:rPr>
            <w:rFonts w:ascii="Times New Roman" w:eastAsia="Times New Roman" w:hAnsi="Times New Roman" w:cs="Times New Roman"/>
            <w:color w:val="0E101A"/>
            <w:sz w:val="24"/>
            <w:szCs w:val="24"/>
            <w:highlight w:val="yellow"/>
            <w:rPrChange w:id="248" w:author="Caitlin Jeffrey" w:date="2024-03-18T13:22:00Z">
              <w:rPr>
                <w:rFonts w:ascii="Times New Roman" w:eastAsia="Times New Roman" w:hAnsi="Times New Roman" w:cs="Times New Roman"/>
                <w:color w:val="0E101A"/>
                <w:sz w:val="24"/>
                <w:szCs w:val="24"/>
              </w:rPr>
            </w:rPrChange>
          </w:rPr>
          <w:t xml:space="preserve">s </w:t>
        </w:r>
      </w:ins>
      <w:ins w:id="249" w:author="Caitlin Jeffrey" w:date="2024-03-18T13:42:00Z">
        <w:r w:rsidR="009C74DD">
          <w:rPr>
            <w:rFonts w:ascii="Times New Roman" w:hAnsi="Times New Roman" w:cs="Times New Roman"/>
            <w:sz w:val="24"/>
            <w:szCs w:val="24"/>
            <w:highlight w:val="yellow"/>
          </w:rPr>
          <w:t>used to e</w:t>
        </w:r>
      </w:ins>
      <w:ins w:id="250" w:author="Caitlin Jeffrey" w:date="2024-03-18T13:43:00Z">
        <w:r w:rsidR="009C74DD">
          <w:rPr>
            <w:rFonts w:ascii="Times New Roman" w:hAnsi="Times New Roman" w:cs="Times New Roman"/>
            <w:sz w:val="24"/>
            <w:szCs w:val="24"/>
            <w:highlight w:val="yellow"/>
          </w:rPr>
          <w:t>n</w:t>
        </w:r>
      </w:ins>
      <w:ins w:id="251" w:author="Caitlin Jeffrey" w:date="2024-03-18T13:42:00Z">
        <w:r w:rsidR="009C74DD">
          <w:rPr>
            <w:rFonts w:ascii="Times New Roman" w:hAnsi="Times New Roman" w:cs="Times New Roman"/>
            <w:sz w:val="24"/>
            <w:szCs w:val="24"/>
            <w:highlight w:val="yellow"/>
          </w:rPr>
          <w:t xml:space="preserve">compass both </w:t>
        </w:r>
      </w:ins>
      <w:ins w:id="252" w:author="Caitlin Jeffrey" w:date="2024-04-01T14:18:00Z">
        <w:r w:rsidR="00B97343">
          <w:rPr>
            <w:rFonts w:ascii="Times New Roman" w:hAnsi="Times New Roman" w:cs="Times New Roman"/>
            <w:sz w:val="24"/>
            <w:szCs w:val="24"/>
            <w:highlight w:val="yellow"/>
          </w:rPr>
          <w:t>CBP</w:t>
        </w:r>
      </w:ins>
      <w:ins w:id="253" w:author="Caitlin Jeffrey" w:date="2024-04-01T13:52:00Z">
        <w:r w:rsidR="00E93903">
          <w:rPr>
            <w:rFonts w:ascii="Times New Roman" w:hAnsi="Times New Roman" w:cs="Times New Roman"/>
            <w:sz w:val="24"/>
            <w:szCs w:val="24"/>
            <w:highlight w:val="yellow"/>
          </w:rPr>
          <w:t xml:space="preserve"> and deep b</w:t>
        </w:r>
      </w:ins>
      <w:ins w:id="254" w:author="Caitlin Jeffrey" w:date="2024-04-01T13:53:00Z">
        <w:r w:rsidR="00E93903">
          <w:rPr>
            <w:rFonts w:ascii="Times New Roman" w:hAnsi="Times New Roman" w:cs="Times New Roman"/>
            <w:sz w:val="24"/>
            <w:szCs w:val="24"/>
            <w:highlight w:val="yellow"/>
          </w:rPr>
          <w:t>edded packs</w:t>
        </w:r>
      </w:ins>
      <w:ins w:id="255" w:author="Caitlin Jeffrey" w:date="2024-03-18T13:43:00Z">
        <w:r w:rsidR="009C0190">
          <w:rPr>
            <w:rFonts w:ascii="Times New Roman" w:hAnsi="Times New Roman" w:cs="Times New Roman"/>
            <w:sz w:val="24"/>
            <w:szCs w:val="24"/>
            <w:highlight w:val="yellow"/>
          </w:rPr>
          <w:t xml:space="preserve">, </w:t>
        </w:r>
      </w:ins>
      <w:ins w:id="256" w:author="Caitlin Jeffrey" w:date="2024-03-18T13:46:00Z">
        <w:r w:rsidR="0058039A">
          <w:rPr>
            <w:rFonts w:ascii="Times New Roman" w:hAnsi="Times New Roman" w:cs="Times New Roman"/>
            <w:sz w:val="24"/>
            <w:szCs w:val="24"/>
            <w:highlight w:val="yellow"/>
          </w:rPr>
          <w:t>and</w:t>
        </w:r>
      </w:ins>
      <w:ins w:id="257" w:author="Caitlin Jeffrey" w:date="2024-03-18T13:43:00Z">
        <w:r w:rsidR="009C0190">
          <w:rPr>
            <w:rFonts w:ascii="Times New Roman" w:hAnsi="Times New Roman" w:cs="Times New Roman"/>
            <w:sz w:val="24"/>
            <w:szCs w:val="24"/>
            <w:highlight w:val="yellow"/>
          </w:rPr>
          <w:t xml:space="preserve"> was defined</w:t>
        </w:r>
      </w:ins>
      <w:ins w:id="258"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259"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260" w:author="Caitlin Jeffrey" w:date="2024-03-18T13:58:00Z">
        <w:r w:rsidR="008E7495" w:rsidRPr="00B80EA8">
          <w:rPr>
            <w:rFonts w:ascii="Times New Roman" w:hAnsi="Times New Roman" w:cs="Times New Roman"/>
            <w:sz w:val="24"/>
            <w:szCs w:val="24"/>
            <w:highlight w:val="yellow"/>
          </w:rPr>
          <w:t>6–8-month</w:t>
        </w:r>
      </w:ins>
      <w:ins w:id="261" w:author="Caitlin Jeffrey" w:date="2024-03-18T13:22:00Z">
        <w:r w:rsidR="009958DC" w:rsidRPr="00B80EA8">
          <w:rPr>
            <w:rFonts w:ascii="Times New Roman" w:hAnsi="Times New Roman" w:cs="Times New Roman"/>
            <w:sz w:val="24"/>
            <w:szCs w:val="24"/>
            <w:highlight w:val="yellow"/>
          </w:rPr>
          <w:t xml:space="preserve"> </w:t>
        </w:r>
      </w:ins>
      <w:ins w:id="262" w:author="Caitlin Jeffrey" w:date="2024-03-18T13:21:00Z">
        <w:r w:rsidR="001D551F" w:rsidRPr="00B80EA8">
          <w:rPr>
            <w:rFonts w:ascii="Times New Roman" w:hAnsi="Times New Roman" w:cs="Times New Roman"/>
            <w:sz w:val="24"/>
            <w:szCs w:val="24"/>
            <w:highlight w:val="yellow"/>
          </w:rPr>
          <w:t>period of time when cows are housed on it</w:t>
        </w:r>
      </w:ins>
      <w:ins w:id="263" w:author="Caitlin Jeffrey" w:date="2024-03-18T13:18:00Z">
        <w:r w:rsidR="00050068" w:rsidRPr="00B80EA8">
          <w:rPr>
            <w:rFonts w:ascii="Times New Roman" w:hAnsi="Times New Roman" w:cs="Times New Roman"/>
            <w:sz w:val="24"/>
            <w:szCs w:val="24"/>
            <w:highlight w:val="yellow"/>
          </w:rPr>
          <w:t xml:space="preserve"> </w:t>
        </w:r>
      </w:ins>
      <w:ins w:id="264"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265"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266"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w:t>
        </w:r>
      </w:ins>
      <w:ins w:id="267" w:author="Caitlin Jeffrey" w:date="2024-04-01T13:53:00Z">
        <w:r w:rsidR="00241A2D">
          <w:rPr>
            <w:rFonts w:ascii="Times New Roman" w:hAnsi="Times New Roman" w:cs="Times New Roman"/>
            <w:sz w:val="24"/>
            <w:szCs w:val="24"/>
            <w:highlight w:val="yellow"/>
          </w:rPr>
          <w:t>.</w:t>
        </w:r>
      </w:ins>
      <w:ins w:id="268" w:author="Caitlin Jeffrey" w:date="2024-03-18T14:00:00Z">
        <w:r w:rsidR="00213550" w:rsidRPr="00D33258">
          <w:rPr>
            <w:rFonts w:ascii="Times New Roman" w:hAnsi="Times New Roman" w:cs="Times New Roman"/>
            <w:sz w:val="24"/>
            <w:szCs w:val="24"/>
            <w:highlight w:val="yellow"/>
          </w:rPr>
          <w:t xml:space="preserve"> </w:t>
        </w:r>
      </w:ins>
      <w:ins w:id="269" w:author="Caitlin Jeffrey" w:date="2024-04-01T13:54:00Z">
        <w:r w:rsidR="00241A2D">
          <w:rPr>
            <w:rFonts w:ascii="Times New Roman" w:hAnsi="Times New Roman" w:cs="Times New Roman"/>
            <w:sz w:val="24"/>
            <w:szCs w:val="24"/>
            <w:highlight w:val="yellow"/>
          </w:rPr>
          <w:t>U</w:t>
        </w:r>
      </w:ins>
      <w:ins w:id="270" w:author="Caitlin Jeffrey" w:date="2024-03-18T14:00:00Z">
        <w:r w:rsidR="00213550" w:rsidRPr="00D33258">
          <w:rPr>
            <w:rFonts w:ascii="Times New Roman" w:hAnsi="Times New Roman" w:cs="Times New Roman"/>
            <w:sz w:val="24"/>
            <w:szCs w:val="24"/>
            <w:highlight w:val="yellow"/>
          </w:rPr>
          <w:t>rine and manure are not removed when bedding material is renewed, in contrast with other housing systems</w:t>
        </w:r>
      </w:ins>
      <w:commentRangeEnd w:id="232"/>
      <w:r w:rsidR="004569A6">
        <w:rPr>
          <w:rStyle w:val="CommentReference"/>
          <w:rFonts w:eastAsiaTheme="minorEastAsia"/>
        </w:rPr>
        <w:commentReference w:id="232"/>
      </w:r>
      <w:ins w:id="271" w:author="Caitlin Jeffrey" w:date="2024-03-18T14:00:00Z">
        <w:r w:rsidR="00213550" w:rsidRPr="00D33258">
          <w:rPr>
            <w:rFonts w:ascii="Times New Roman" w:hAnsi="Times New Roman" w:cs="Times New Roman"/>
            <w:sz w:val="24"/>
            <w:szCs w:val="24"/>
            <w:highlight w:val="yellow"/>
          </w:rPr>
          <w:t>.</w:t>
        </w:r>
        <w:r w:rsidR="00213550">
          <w:rPr>
            <w:rFonts w:ascii="Times New Roman" w:hAnsi="Times New Roman" w:cs="Times New Roman"/>
            <w:sz w:val="24"/>
            <w:szCs w:val="24"/>
            <w:highlight w:val="yellow"/>
          </w:rPr>
          <w:t xml:space="preserve"> </w:t>
        </w:r>
      </w:ins>
      <w:ins w:id="272" w:author="John Barlow" w:date="2024-03-27T05:55:00Z">
        <w:r w:rsidR="00524267">
          <w:rPr>
            <w:rFonts w:ascii="Times New Roman" w:hAnsi="Times New Roman" w:cs="Times New Roman"/>
            <w:sz w:val="24"/>
            <w:szCs w:val="24"/>
            <w:highlight w:val="yellow"/>
          </w:rPr>
          <w:t xml:space="preserve">A number of authors </w:t>
        </w:r>
      </w:ins>
      <w:ins w:id="273" w:author="John Barlow" w:date="2024-03-27T05:31:00Z">
        <w:r w:rsidR="004569A6">
          <w:rPr>
            <w:rFonts w:ascii="Times New Roman" w:hAnsi="Times New Roman" w:cs="Times New Roman"/>
            <w:sz w:val="24"/>
            <w:szCs w:val="24"/>
            <w:highlight w:val="yellow"/>
          </w:rPr>
          <w:t xml:space="preserve">suggest </w:t>
        </w:r>
      </w:ins>
      <w:ins w:id="274" w:author="John Barlow" w:date="2024-03-27T05:32:00Z">
        <w:del w:id="275" w:author="Caitlin Jeffrey" w:date="2024-04-01T14:03:00Z">
          <w:r w:rsidR="004569A6" w:rsidRPr="004569A6" w:rsidDel="00DF056B">
            <w:rPr>
              <w:rFonts w:ascii="Times New Roman" w:hAnsi="Times New Roman" w:cs="Times New Roman"/>
              <w:sz w:val="24"/>
              <w:szCs w:val="24"/>
            </w:rPr>
            <w:delText>conventional</w:delText>
          </w:r>
        </w:del>
      </w:ins>
      <w:ins w:id="276" w:author="Caitlin Jeffrey" w:date="2024-04-01T14:03:00Z">
        <w:r w:rsidR="00DF056B">
          <w:rPr>
            <w:rFonts w:ascii="Times New Roman" w:hAnsi="Times New Roman" w:cs="Times New Roman"/>
            <w:sz w:val="24"/>
            <w:szCs w:val="24"/>
          </w:rPr>
          <w:t>deep</w:t>
        </w:r>
      </w:ins>
      <w:ins w:id="277" w:author="John Barlow" w:date="2024-03-27T05:32:00Z">
        <w:r w:rsidR="004569A6" w:rsidRPr="004569A6">
          <w:rPr>
            <w:rFonts w:ascii="Times New Roman" w:hAnsi="Times New Roman" w:cs="Times New Roman"/>
            <w:sz w:val="24"/>
            <w:szCs w:val="24"/>
          </w:rPr>
          <w:t xml:space="preserve"> bedded</w:t>
        </w:r>
      </w:ins>
      <w:ins w:id="278" w:author="Caitlin Jeffrey" w:date="2024-04-01T14:02:00Z">
        <w:r w:rsidR="00E137DE">
          <w:rPr>
            <w:rFonts w:ascii="Times New Roman" w:hAnsi="Times New Roman" w:cs="Times New Roman"/>
            <w:sz w:val="24"/>
            <w:szCs w:val="24"/>
          </w:rPr>
          <w:t xml:space="preserve"> </w:t>
        </w:r>
      </w:ins>
      <w:ins w:id="279" w:author="John Barlow" w:date="2024-03-27T05:32:00Z">
        <w:del w:id="280" w:author="Caitlin Jeffrey" w:date="2024-04-01T14:02:00Z">
          <w:r w:rsidR="004569A6" w:rsidRPr="004569A6" w:rsidDel="00E137DE">
            <w:rPr>
              <w:rFonts w:ascii="Times New Roman" w:hAnsi="Times New Roman" w:cs="Times New Roman"/>
              <w:sz w:val="24"/>
              <w:szCs w:val="24"/>
            </w:rPr>
            <w:delText>-</w:delText>
          </w:r>
        </w:del>
        <w:r w:rsidR="004569A6" w:rsidRPr="004569A6">
          <w:rPr>
            <w:rFonts w:ascii="Times New Roman" w:hAnsi="Times New Roman" w:cs="Times New Roman"/>
            <w:sz w:val="24"/>
            <w:szCs w:val="24"/>
          </w:rPr>
          <w:t>pack barns</w:t>
        </w:r>
        <w:r w:rsidR="003D74AC">
          <w:rPr>
            <w:rFonts w:ascii="Times New Roman" w:hAnsi="Times New Roman" w:cs="Times New Roman"/>
            <w:sz w:val="24"/>
            <w:szCs w:val="24"/>
            <w:highlight w:val="yellow"/>
          </w:rPr>
          <w:t xml:space="preserve"> are </w:t>
        </w:r>
      </w:ins>
      <w:ins w:id="281" w:author="John Barlow" w:date="2024-03-27T05:33:00Z">
        <w:r w:rsidR="003D74AC">
          <w:rPr>
            <w:rFonts w:ascii="Times New Roman" w:hAnsi="Times New Roman" w:cs="Times New Roman"/>
            <w:sz w:val="24"/>
            <w:szCs w:val="24"/>
            <w:highlight w:val="yellow"/>
          </w:rPr>
          <w:t>synonymous with traditional straw yard housing systems</w:t>
        </w:r>
      </w:ins>
      <w:ins w:id="282" w:author="John Barlow" w:date="2024-03-27T05:56:00Z">
        <w:r w:rsidR="00524267" w:rsidRPr="00524267">
          <w:t xml:space="preserve"> </w:t>
        </w:r>
        <w:r w:rsidR="00524267">
          <w:t>(</w:t>
        </w:r>
        <w:r w:rsidR="00524267" w:rsidRPr="00524267">
          <w:rPr>
            <w:rFonts w:ascii="Times New Roman" w:hAnsi="Times New Roman" w:cs="Times New Roman"/>
            <w:sz w:val="24"/>
            <w:szCs w:val="24"/>
          </w:rPr>
          <w:t>Bewley et al., 2017</w:t>
        </w:r>
      </w:ins>
      <w:ins w:id="283" w:author="John Barlow" w:date="2024-03-27T06:09:00Z">
        <w:r w:rsidR="00955376">
          <w:rPr>
            <w:rFonts w:ascii="Times New Roman" w:hAnsi="Times New Roman" w:cs="Times New Roman"/>
            <w:sz w:val="24"/>
            <w:szCs w:val="24"/>
          </w:rPr>
          <w:t xml:space="preserve">; </w:t>
        </w:r>
      </w:ins>
      <w:ins w:id="284" w:author="John Barlow" w:date="2024-03-27T05:56:00Z">
        <w:r w:rsidR="00524267" w:rsidRPr="00524267">
          <w:rPr>
            <w:rFonts w:ascii="Times New Roman" w:hAnsi="Times New Roman" w:cs="Times New Roman"/>
            <w:sz w:val="24"/>
            <w:szCs w:val="24"/>
          </w:rPr>
          <w:t>Leso et al., 2020</w:t>
        </w:r>
      </w:ins>
      <w:ins w:id="285" w:author="John Barlow" w:date="2024-03-27T06:09:00Z">
        <w:r w:rsidR="00955376">
          <w:rPr>
            <w:rFonts w:ascii="Times New Roman" w:hAnsi="Times New Roman" w:cs="Times New Roman"/>
            <w:sz w:val="24"/>
            <w:szCs w:val="24"/>
          </w:rPr>
          <w:t xml:space="preserve">; </w:t>
        </w:r>
        <w:commentRangeStart w:id="286"/>
        <w:r w:rsidR="00955376">
          <w:rPr>
            <w:rFonts w:ascii="Times New Roman" w:hAnsi="Times New Roman" w:cs="Times New Roman"/>
            <w:sz w:val="24"/>
            <w:szCs w:val="24"/>
          </w:rPr>
          <w:t>Ferraz et al., 2020</w:t>
        </w:r>
      </w:ins>
      <w:commentRangeEnd w:id="286"/>
      <w:ins w:id="287" w:author="John Barlow" w:date="2024-03-27T06:10:00Z">
        <w:r w:rsidR="00955376">
          <w:rPr>
            <w:rStyle w:val="CommentReference"/>
            <w:rFonts w:eastAsiaTheme="minorEastAsia"/>
          </w:rPr>
          <w:commentReference w:id="286"/>
        </w:r>
      </w:ins>
      <w:ins w:id="288" w:author="John Barlow" w:date="2024-03-27T06:13:00Z">
        <w:del w:id="289" w:author="Caitlin Jeffrey" w:date="2024-04-01T13:55:00Z">
          <w:r w:rsidR="00955376" w:rsidDel="00C403F6">
            <w:rPr>
              <w:rFonts w:ascii="Times New Roman" w:hAnsi="Times New Roman" w:cs="Times New Roman"/>
              <w:sz w:val="24"/>
              <w:szCs w:val="24"/>
            </w:rPr>
            <w:delText>;</w:delText>
          </w:r>
          <w:r w:rsidR="00955376" w:rsidDel="00D05020">
            <w:rPr>
              <w:rFonts w:ascii="Times New Roman" w:hAnsi="Times New Roman" w:cs="Times New Roman"/>
              <w:sz w:val="24"/>
              <w:szCs w:val="24"/>
            </w:rPr>
            <w:delText xml:space="preserve"> </w:delText>
          </w:r>
          <w:commentRangeStart w:id="290"/>
          <w:r w:rsidR="00955376" w:rsidDel="00D05020">
            <w:rPr>
              <w:rFonts w:ascii="Times New Roman" w:hAnsi="Times New Roman" w:cs="Times New Roman"/>
              <w:sz w:val="24"/>
              <w:szCs w:val="24"/>
            </w:rPr>
            <w:delText xml:space="preserve">The Dairyland initiative </w:delText>
          </w:r>
        </w:del>
      </w:ins>
      <w:commentRangeEnd w:id="290"/>
      <w:ins w:id="291" w:author="John Barlow" w:date="2024-03-30T09:19:00Z">
        <w:del w:id="292" w:author="Caitlin Jeffrey" w:date="2024-04-01T13:55:00Z">
          <w:r w:rsidR="00562CA4" w:rsidDel="00D05020">
            <w:rPr>
              <w:rStyle w:val="CommentReference"/>
              <w:rFonts w:eastAsiaTheme="minorEastAsia"/>
            </w:rPr>
            <w:commentReference w:id="290"/>
          </w:r>
        </w:del>
      </w:ins>
      <w:ins w:id="293" w:author="John Barlow" w:date="2024-03-27T06:09:00Z">
        <w:r w:rsidR="00955376">
          <w:rPr>
            <w:rFonts w:ascii="Times New Roman" w:hAnsi="Times New Roman" w:cs="Times New Roman"/>
            <w:sz w:val="24"/>
            <w:szCs w:val="24"/>
          </w:rPr>
          <w:t>)</w:t>
        </w:r>
      </w:ins>
      <w:ins w:id="294" w:author="John Barlow" w:date="2024-03-27T05:33:00Z">
        <w:r w:rsidR="003D74AC">
          <w:rPr>
            <w:rFonts w:ascii="Times New Roman" w:hAnsi="Times New Roman" w:cs="Times New Roman"/>
            <w:sz w:val="24"/>
            <w:szCs w:val="24"/>
            <w:highlight w:val="yellow"/>
          </w:rPr>
          <w:t xml:space="preserve">. However, </w:t>
        </w:r>
      </w:ins>
      <w:ins w:id="295" w:author="John Barlow" w:date="2024-03-27T06:00:00Z">
        <w:r w:rsidR="00524267">
          <w:rPr>
            <w:rFonts w:ascii="Times New Roman" w:hAnsi="Times New Roman" w:cs="Times New Roman"/>
            <w:sz w:val="24"/>
            <w:szCs w:val="24"/>
            <w:highlight w:val="yellow"/>
          </w:rPr>
          <w:t xml:space="preserve">we find the </w:t>
        </w:r>
      </w:ins>
      <w:ins w:id="296" w:author="John Barlow" w:date="2024-03-27T05:34:00Z">
        <w:del w:id="297" w:author="Caitlin Jeffrey" w:date="2024-04-01T14:03:00Z">
          <w:r w:rsidR="003D74AC" w:rsidDel="003E55DB">
            <w:rPr>
              <w:rFonts w:ascii="Times New Roman" w:hAnsi="Times New Roman" w:cs="Times New Roman"/>
              <w:sz w:val="24"/>
              <w:szCs w:val="24"/>
              <w:highlight w:val="yellow"/>
            </w:rPr>
            <w:delText xml:space="preserve">conventional </w:delText>
          </w:r>
        </w:del>
      </w:ins>
      <w:ins w:id="298" w:author="John Barlow" w:date="2024-03-27T05:33:00Z">
        <w:r w:rsidR="003D74AC">
          <w:rPr>
            <w:rFonts w:ascii="Times New Roman" w:hAnsi="Times New Roman" w:cs="Times New Roman"/>
            <w:sz w:val="24"/>
            <w:szCs w:val="24"/>
            <w:highlight w:val="yellow"/>
          </w:rPr>
          <w:t>deep bedded packs</w:t>
        </w:r>
      </w:ins>
      <w:ins w:id="299" w:author="John Barlow" w:date="2024-03-27T05:34:00Z">
        <w:r w:rsidR="003D74AC">
          <w:rPr>
            <w:rFonts w:ascii="Times New Roman" w:hAnsi="Times New Roman" w:cs="Times New Roman"/>
            <w:sz w:val="24"/>
            <w:szCs w:val="24"/>
            <w:highlight w:val="yellow"/>
          </w:rPr>
          <w:t xml:space="preserve"> </w:t>
        </w:r>
      </w:ins>
      <w:ins w:id="300" w:author="John Barlow" w:date="2024-03-27T06:00:00Z">
        <w:r w:rsidR="00524267">
          <w:rPr>
            <w:rFonts w:ascii="Times New Roman" w:hAnsi="Times New Roman" w:cs="Times New Roman"/>
            <w:sz w:val="24"/>
            <w:szCs w:val="24"/>
            <w:highlight w:val="yellow"/>
          </w:rPr>
          <w:t xml:space="preserve">being constructed on dairy </w:t>
        </w:r>
        <w:r w:rsidR="00524267">
          <w:rPr>
            <w:rFonts w:ascii="Times New Roman" w:hAnsi="Times New Roman" w:cs="Times New Roman"/>
            <w:sz w:val="24"/>
            <w:szCs w:val="24"/>
            <w:highlight w:val="yellow"/>
          </w:rPr>
          <w:lastRenderedPageBreak/>
          <w:t xml:space="preserve">farms in the </w:t>
        </w:r>
        <w:del w:id="301" w:author="Caitlin Jeffrey" w:date="2024-04-01T13:55:00Z">
          <w:r w:rsidR="00524267" w:rsidDel="00C403F6">
            <w:rPr>
              <w:rFonts w:ascii="Times New Roman" w:hAnsi="Times New Roman" w:cs="Times New Roman"/>
              <w:sz w:val="24"/>
              <w:szCs w:val="24"/>
              <w:highlight w:val="yellow"/>
            </w:rPr>
            <w:delText>n</w:delText>
          </w:r>
        </w:del>
      </w:ins>
      <w:ins w:id="302" w:author="Caitlin Jeffrey" w:date="2024-04-01T13:55:00Z">
        <w:r w:rsidR="00C403F6">
          <w:rPr>
            <w:rFonts w:ascii="Times New Roman" w:hAnsi="Times New Roman" w:cs="Times New Roman"/>
            <w:sz w:val="24"/>
            <w:szCs w:val="24"/>
            <w:highlight w:val="yellow"/>
          </w:rPr>
          <w:t>N</w:t>
        </w:r>
      </w:ins>
      <w:ins w:id="303" w:author="John Barlow" w:date="2024-03-27T06:00:00Z">
        <w:r w:rsidR="00524267">
          <w:rPr>
            <w:rFonts w:ascii="Times New Roman" w:hAnsi="Times New Roman" w:cs="Times New Roman"/>
            <w:sz w:val="24"/>
            <w:szCs w:val="24"/>
            <w:highlight w:val="yellow"/>
          </w:rPr>
          <w:t>ortheastern U</w:t>
        </w:r>
      </w:ins>
      <w:ins w:id="304" w:author="Caitlin Jeffrey" w:date="2024-04-01T13:55:00Z">
        <w:r w:rsidR="00C403F6">
          <w:rPr>
            <w:rFonts w:ascii="Times New Roman" w:hAnsi="Times New Roman" w:cs="Times New Roman"/>
            <w:sz w:val="24"/>
            <w:szCs w:val="24"/>
            <w:highlight w:val="yellow"/>
          </w:rPr>
          <w:t>.</w:t>
        </w:r>
      </w:ins>
      <w:ins w:id="305" w:author="John Barlow" w:date="2024-03-27T06:00:00Z">
        <w:r w:rsidR="00524267">
          <w:rPr>
            <w:rFonts w:ascii="Times New Roman" w:hAnsi="Times New Roman" w:cs="Times New Roman"/>
            <w:sz w:val="24"/>
            <w:szCs w:val="24"/>
            <w:highlight w:val="yellow"/>
          </w:rPr>
          <w:t>S</w:t>
        </w:r>
      </w:ins>
      <w:ins w:id="306" w:author="Caitlin Jeffrey" w:date="2024-04-01T13:55:00Z">
        <w:r w:rsidR="00C403F6">
          <w:rPr>
            <w:rFonts w:ascii="Times New Roman" w:hAnsi="Times New Roman" w:cs="Times New Roman"/>
            <w:sz w:val="24"/>
            <w:szCs w:val="24"/>
            <w:highlight w:val="yellow"/>
          </w:rPr>
          <w:t>.</w:t>
        </w:r>
      </w:ins>
      <w:ins w:id="307" w:author="John Barlow" w:date="2024-03-27T06:00:00Z">
        <w:r w:rsidR="00524267">
          <w:rPr>
            <w:rFonts w:ascii="Times New Roman" w:hAnsi="Times New Roman" w:cs="Times New Roman"/>
            <w:sz w:val="24"/>
            <w:szCs w:val="24"/>
            <w:highlight w:val="yellow"/>
          </w:rPr>
          <w:t xml:space="preserve"> </w:t>
        </w:r>
      </w:ins>
      <w:ins w:id="308" w:author="John Barlow" w:date="2024-03-27T05:34:00Z">
        <w:r w:rsidR="003D74AC">
          <w:rPr>
            <w:rFonts w:ascii="Times New Roman" w:hAnsi="Times New Roman" w:cs="Times New Roman"/>
            <w:sz w:val="24"/>
            <w:szCs w:val="24"/>
            <w:highlight w:val="yellow"/>
          </w:rPr>
          <w:t xml:space="preserve">differ from </w:t>
        </w:r>
      </w:ins>
      <w:ins w:id="309" w:author="John Barlow" w:date="2024-03-27T05:42:00Z">
        <w:r w:rsidR="003D74AC">
          <w:rPr>
            <w:rFonts w:ascii="Times New Roman" w:hAnsi="Times New Roman" w:cs="Times New Roman"/>
            <w:sz w:val="24"/>
            <w:szCs w:val="24"/>
            <w:highlight w:val="yellow"/>
          </w:rPr>
          <w:t xml:space="preserve">traditional </w:t>
        </w:r>
      </w:ins>
      <w:ins w:id="310" w:author="John Barlow" w:date="2024-03-27T05:34:00Z">
        <w:r w:rsidR="003D74AC">
          <w:rPr>
            <w:rFonts w:ascii="Times New Roman" w:hAnsi="Times New Roman" w:cs="Times New Roman"/>
            <w:sz w:val="24"/>
            <w:szCs w:val="24"/>
            <w:highlight w:val="yellow"/>
          </w:rPr>
          <w:t>straw yards</w:t>
        </w:r>
      </w:ins>
      <w:ins w:id="311" w:author="John Barlow" w:date="2024-03-27T06:10:00Z">
        <w:r w:rsidR="00955376">
          <w:rPr>
            <w:rFonts w:ascii="Times New Roman" w:hAnsi="Times New Roman" w:cs="Times New Roman"/>
            <w:sz w:val="24"/>
            <w:szCs w:val="24"/>
            <w:highlight w:val="yellow"/>
          </w:rPr>
          <w:t xml:space="preserve">, </w:t>
        </w:r>
      </w:ins>
      <w:ins w:id="312" w:author="John Barlow" w:date="2024-03-27T06:14:00Z">
        <w:del w:id="313" w:author="Caitlin Jeffrey" w:date="2024-04-01T14:04:00Z">
          <w:r w:rsidR="00955376" w:rsidDel="00FF293C">
            <w:rPr>
              <w:rFonts w:ascii="Times New Roman" w:hAnsi="Times New Roman" w:cs="Times New Roman"/>
              <w:sz w:val="24"/>
              <w:szCs w:val="24"/>
              <w:highlight w:val="yellow"/>
            </w:rPr>
            <w:delText>in traditional straw yards</w:delText>
          </w:r>
        </w:del>
      </w:ins>
      <w:ins w:id="314" w:author="Caitlin Jeffrey" w:date="2024-04-01T14:04:00Z">
        <w:r w:rsidR="00FF293C">
          <w:rPr>
            <w:rFonts w:ascii="Times New Roman" w:hAnsi="Times New Roman" w:cs="Times New Roman"/>
            <w:sz w:val="24"/>
            <w:szCs w:val="24"/>
            <w:highlight w:val="yellow"/>
          </w:rPr>
          <w:t>in which</w:t>
        </w:r>
      </w:ins>
      <w:ins w:id="315" w:author="John Barlow" w:date="2024-03-27T06:14:00Z">
        <w:r w:rsidR="00955376">
          <w:rPr>
            <w:rFonts w:ascii="Times New Roman" w:hAnsi="Times New Roman" w:cs="Times New Roman"/>
            <w:sz w:val="24"/>
            <w:szCs w:val="24"/>
            <w:highlight w:val="yellow"/>
          </w:rPr>
          <w:t xml:space="preserve"> material is </w:t>
        </w:r>
      </w:ins>
      <w:ins w:id="316" w:author="John Barlow" w:date="2024-03-30T07:07:00Z">
        <w:r w:rsidR="005730A8">
          <w:rPr>
            <w:rFonts w:ascii="Times New Roman" w:hAnsi="Times New Roman" w:cs="Times New Roman"/>
            <w:sz w:val="24"/>
            <w:szCs w:val="24"/>
            <w:highlight w:val="yellow"/>
          </w:rPr>
          <w:t xml:space="preserve">completely </w:t>
        </w:r>
      </w:ins>
      <w:ins w:id="317" w:author="John Barlow" w:date="2024-03-27T06:14:00Z">
        <w:r w:rsidR="00955376">
          <w:rPr>
            <w:rFonts w:ascii="Times New Roman" w:hAnsi="Times New Roman" w:cs="Times New Roman"/>
            <w:sz w:val="24"/>
            <w:szCs w:val="24"/>
            <w:highlight w:val="yellow"/>
          </w:rPr>
          <w:t>removed at approximately monthly inter</w:t>
        </w:r>
      </w:ins>
      <w:ins w:id="318" w:author="John Barlow" w:date="2024-03-27T06:15:00Z">
        <w:r w:rsidR="00955376">
          <w:rPr>
            <w:rFonts w:ascii="Times New Roman" w:hAnsi="Times New Roman" w:cs="Times New Roman"/>
            <w:sz w:val="24"/>
            <w:szCs w:val="24"/>
            <w:highlight w:val="yellow"/>
          </w:rPr>
          <w:t>vals</w:t>
        </w:r>
      </w:ins>
      <w:ins w:id="319" w:author="John Barlow" w:date="2024-03-30T07:08:00Z">
        <w:r w:rsidR="005730A8">
          <w:rPr>
            <w:rFonts w:ascii="Times New Roman" w:hAnsi="Times New Roman" w:cs="Times New Roman"/>
            <w:sz w:val="24"/>
            <w:szCs w:val="24"/>
            <w:highlight w:val="yellow"/>
          </w:rPr>
          <w:t xml:space="preserve"> </w:t>
        </w:r>
      </w:ins>
      <w:ins w:id="320" w:author="John Barlow" w:date="2024-03-30T07:10:00Z">
        <w:r w:rsidR="005730A8">
          <w:rPr>
            <w:rFonts w:ascii="Times New Roman" w:hAnsi="Times New Roman" w:cs="Times New Roman"/>
            <w:sz w:val="24"/>
            <w:szCs w:val="24"/>
            <w:highlight w:val="yellow"/>
          </w:rPr>
          <w:t>and the housing is used yea</w:t>
        </w:r>
      </w:ins>
      <w:ins w:id="321" w:author="John Barlow" w:date="2024-03-30T07:11:00Z">
        <w:r w:rsidR="005730A8">
          <w:rPr>
            <w:rFonts w:ascii="Times New Roman" w:hAnsi="Times New Roman" w:cs="Times New Roman"/>
            <w:sz w:val="24"/>
            <w:szCs w:val="24"/>
            <w:highlight w:val="yellow"/>
          </w:rPr>
          <w:t>r-round</w:t>
        </w:r>
      </w:ins>
      <w:ins w:id="322" w:author="John Barlow" w:date="2024-03-30T07:09:00Z">
        <w:r w:rsidR="005730A8">
          <w:rPr>
            <w:rFonts w:ascii="Times New Roman" w:hAnsi="Times New Roman" w:cs="Times New Roman"/>
            <w:sz w:val="24"/>
            <w:szCs w:val="24"/>
            <w:highlight w:val="yellow"/>
          </w:rPr>
          <w:t xml:space="preserve"> </w:t>
        </w:r>
      </w:ins>
      <w:ins w:id="323" w:author="John Barlow" w:date="2024-03-30T07:08:00Z">
        <w:r w:rsidR="005730A8">
          <w:rPr>
            <w:rFonts w:ascii="Times New Roman" w:hAnsi="Times New Roman" w:cs="Times New Roman"/>
            <w:sz w:val="24"/>
            <w:szCs w:val="24"/>
            <w:highlight w:val="yellow"/>
          </w:rPr>
          <w:t xml:space="preserve"> </w:t>
        </w:r>
      </w:ins>
      <w:ins w:id="324" w:author="John Barlow" w:date="2024-03-27T06:00:00Z">
        <w:del w:id="325" w:author="Caitlin Jeffrey" w:date="2024-04-01T14:04:00Z">
          <w:r w:rsidR="00524267" w:rsidDel="00FF293C">
            <w:rPr>
              <w:rFonts w:ascii="Times New Roman" w:hAnsi="Times New Roman" w:cs="Times New Roman"/>
              <w:sz w:val="24"/>
              <w:szCs w:val="24"/>
              <w:highlight w:val="yellow"/>
            </w:rPr>
            <w:delText xml:space="preserve"> </w:delText>
          </w:r>
        </w:del>
        <w:r w:rsidR="00524267">
          <w:rPr>
            <w:rFonts w:ascii="Times New Roman" w:hAnsi="Times New Roman" w:cs="Times New Roman"/>
            <w:sz w:val="24"/>
            <w:szCs w:val="24"/>
            <w:highlight w:val="yellow"/>
          </w:rPr>
          <w:t>(</w:t>
        </w:r>
      </w:ins>
      <w:ins w:id="326" w:author="John Barlow" w:date="2024-03-27T06:15:00Z">
        <w:r w:rsidR="00955376">
          <w:rPr>
            <w:rFonts w:ascii="Times New Roman" w:hAnsi="Times New Roman" w:cs="Times New Roman"/>
            <w:sz w:val="24"/>
            <w:szCs w:val="24"/>
            <w:highlight w:val="yellow"/>
          </w:rPr>
          <w:t xml:space="preserve">The dairy initiative; </w:t>
        </w:r>
      </w:ins>
      <w:ins w:id="327" w:author="John Barlow" w:date="2024-03-27T06:01:00Z">
        <w:r w:rsidR="00524267">
          <w:rPr>
            <w:rFonts w:ascii="Times New Roman" w:hAnsi="Times New Roman" w:cs="Times New Roman"/>
            <w:sz w:val="24"/>
            <w:szCs w:val="24"/>
            <w:highlight w:val="yellow"/>
          </w:rPr>
          <w:t>Thurgood et al., 2009;</w:t>
        </w:r>
      </w:ins>
      <w:ins w:id="328" w:author="John Barlow" w:date="2024-03-27T12:13:00Z">
        <w:r w:rsidR="008941A3">
          <w:rPr>
            <w:rFonts w:ascii="Times New Roman" w:hAnsi="Times New Roman" w:cs="Times New Roman"/>
            <w:sz w:val="24"/>
            <w:szCs w:val="24"/>
            <w:highlight w:val="yellow"/>
          </w:rPr>
          <w:t xml:space="preserve"> </w:t>
        </w:r>
        <w:proofErr w:type="gramStart"/>
        <w:r w:rsidR="008941A3">
          <w:rPr>
            <w:rFonts w:ascii="Times New Roman" w:hAnsi="Times New Roman" w:cs="Times New Roman"/>
            <w:sz w:val="24"/>
            <w:szCs w:val="24"/>
            <w:highlight w:val="yellow"/>
          </w:rPr>
          <w:t>Benson</w:t>
        </w:r>
      </w:ins>
      <w:ins w:id="329" w:author="John Barlow" w:date="2024-03-27T06:01:00Z">
        <w:r w:rsidR="00524267">
          <w:rPr>
            <w:rFonts w:ascii="Times New Roman" w:hAnsi="Times New Roman" w:cs="Times New Roman"/>
            <w:sz w:val="24"/>
            <w:szCs w:val="24"/>
            <w:highlight w:val="yellow"/>
          </w:rPr>
          <w:t xml:space="preserve"> </w:t>
        </w:r>
      </w:ins>
      <w:ins w:id="330" w:author="John Barlow" w:date="2024-03-27T06:15:00Z">
        <w:r w:rsidR="00955376">
          <w:rPr>
            <w:rFonts w:ascii="Times New Roman" w:hAnsi="Times New Roman" w:cs="Times New Roman"/>
            <w:sz w:val="24"/>
            <w:szCs w:val="24"/>
            <w:highlight w:val="yellow"/>
          </w:rPr>
          <w:t>)</w:t>
        </w:r>
      </w:ins>
      <w:proofErr w:type="gramEnd"/>
      <w:ins w:id="331" w:author="John Barlow" w:date="2024-03-30T07:11:00Z">
        <w:r w:rsidR="005730A8">
          <w:rPr>
            <w:rFonts w:ascii="Times New Roman" w:hAnsi="Times New Roman" w:cs="Times New Roman"/>
            <w:sz w:val="24"/>
            <w:szCs w:val="24"/>
            <w:highlight w:val="yellow"/>
          </w:rPr>
          <w:t xml:space="preserve">. </w:t>
        </w:r>
      </w:ins>
    </w:p>
    <w:p w14:paraId="263F70AF" w14:textId="78329185" w:rsidR="00EB7520" w:rsidRPr="002359D1" w:rsidDel="005B1196" w:rsidRDefault="00B80EA8" w:rsidP="002359D1">
      <w:pPr>
        <w:spacing w:line="480" w:lineRule="auto"/>
        <w:ind w:firstLine="720"/>
        <w:rPr>
          <w:del w:id="332" w:author="Caitlin Jeffrey" w:date="2024-04-01T14:04:00Z"/>
          <w:rFonts w:ascii="Times New Roman" w:eastAsia="Times New Roman" w:hAnsi="Times New Roman" w:cs="Times New Roman"/>
          <w:color w:val="0E101A"/>
          <w:sz w:val="24"/>
          <w:szCs w:val="24"/>
          <w:highlight w:val="yellow"/>
          <w:rPrChange w:id="333" w:author="Caitlin Jeffrey" w:date="2024-03-18T13:40:00Z">
            <w:rPr>
              <w:del w:id="334" w:author="Caitlin Jeffrey" w:date="2024-04-01T14:04:00Z"/>
              <w:rFonts w:ascii="Times New Roman" w:eastAsia="Times New Roman" w:hAnsi="Times New Roman" w:cs="Times New Roman"/>
              <w:color w:val="0E101A"/>
              <w:sz w:val="24"/>
              <w:szCs w:val="24"/>
            </w:rPr>
          </w:rPrChange>
        </w:rPr>
      </w:pPr>
      <w:ins w:id="335" w:author="Caitlin Jeffrey" w:date="2024-03-18T13:23:00Z">
        <w:r w:rsidRPr="00C85EA9">
          <w:rPr>
            <w:rFonts w:ascii="Times New Roman" w:eastAsia="Times New Roman" w:hAnsi="Times New Roman" w:cs="Times New Roman"/>
            <w:color w:val="0E101A"/>
            <w:sz w:val="24"/>
            <w:szCs w:val="24"/>
          </w:rPr>
          <w:t>Bedded packs (BP)</w:t>
        </w:r>
      </w:ins>
      <w:del w:id="336" w:author="Caitlin Jeffrey" w:date="2024-03-18T13:23:00Z">
        <w:r w:rsidR="00EB7520" w:rsidRPr="00C85EA9" w:rsidDel="00B80EA8">
          <w:rPr>
            <w:rFonts w:ascii="Times New Roman" w:eastAsia="Times New Roman" w:hAnsi="Times New Roman" w:cs="Times New Roman"/>
            <w:color w:val="0E101A"/>
            <w:sz w:val="24"/>
            <w:szCs w:val="24"/>
          </w:rPr>
          <w:delText>These loose-housing structures</w:delText>
        </w:r>
      </w:del>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are perceived to </w:t>
      </w:r>
      <w:r w:rsidR="00EB7520" w:rsidRPr="00604EDE">
        <w:rPr>
          <w:rFonts w:ascii="Times New Roman" w:eastAsia="Times New Roman" w:hAnsi="Times New Roman" w:cs="Times New Roman"/>
          <w:color w:val="0E101A"/>
          <w:sz w:val="24"/>
          <w:szCs w:val="24"/>
        </w:rPr>
        <w:t xml:space="preserve">integrate well into </w:t>
      </w:r>
      <w:ins w:id="337" w:author="John Barlow" w:date="2024-03-27T04:42:00Z">
        <w:r w:rsidR="00373F45">
          <w:rPr>
            <w:rFonts w:ascii="Times New Roman" w:eastAsia="Times New Roman" w:hAnsi="Times New Roman" w:cs="Times New Roman"/>
            <w:color w:val="0E101A"/>
            <w:sz w:val="24"/>
            <w:szCs w:val="24"/>
          </w:rPr>
          <w:t xml:space="preserve">northeastern US </w:t>
        </w:r>
      </w:ins>
      <w:r w:rsidR="00EB7520">
        <w:rPr>
          <w:rFonts w:ascii="Times New Roman" w:eastAsia="Times New Roman" w:hAnsi="Times New Roman" w:cs="Times New Roman"/>
          <w:color w:val="0E101A"/>
          <w:sz w:val="24"/>
          <w:szCs w:val="24"/>
        </w:rPr>
        <w:t>pasture-based</w:t>
      </w:r>
      <w:r w:rsidR="00EB7520" w:rsidRPr="00604EDE">
        <w:rPr>
          <w:rFonts w:ascii="Times New Roman" w:eastAsia="Times New Roman" w:hAnsi="Times New Roman" w:cs="Times New Roman"/>
          <w:color w:val="0E101A"/>
          <w:sz w:val="24"/>
          <w:szCs w:val="24"/>
        </w:rPr>
        <w:t xml:space="preserve"> farm systems</w:t>
      </w:r>
      <w:r w:rsidR="00EB7520">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ins w:id="338" w:author="John Barlow" w:date="2024-03-27T04:44:00Z">
        <w:r w:rsidR="00373F45">
          <w:rPr>
            <w:rFonts w:ascii="Times New Roman" w:eastAsia="Times New Roman" w:hAnsi="Times New Roman" w:cs="Times New Roman"/>
            <w:noProof/>
            <w:color w:val="0E101A"/>
            <w:sz w:val="24"/>
            <w:szCs w:val="24"/>
          </w:rPr>
          <w:t>; Thurgood et al., 2009</w:t>
        </w:r>
      </w:ins>
      <w:r w:rsidR="009720DD">
        <w:rPr>
          <w:rFonts w:ascii="Times New Roman" w:eastAsia="Times New Roman" w:hAnsi="Times New Roman" w:cs="Times New Roman"/>
          <w:noProof/>
          <w:color w:val="0E101A"/>
          <w:sz w:val="24"/>
          <w:szCs w:val="24"/>
        </w:rPr>
        <w:t>)</w:t>
      </w:r>
      <w:r w:rsidR="002317C2">
        <w:rPr>
          <w:rFonts w:ascii="Times New Roman" w:eastAsia="Times New Roman" w:hAnsi="Times New Roman" w:cs="Times New Roman"/>
          <w:color w:val="0E101A"/>
          <w:sz w:val="24"/>
          <w:szCs w:val="24"/>
        </w:rPr>
        <w:t>.</w:t>
      </w:r>
      <w:ins w:id="339" w:author="Caitlin Jeffrey" w:date="2024-04-01T14:05:00Z">
        <w:r w:rsidR="005B1196">
          <w:rPr>
            <w:rFonts w:ascii="Times New Roman" w:eastAsia="Times New Roman" w:hAnsi="Times New Roman" w:cs="Times New Roman"/>
            <w:color w:val="0E101A"/>
            <w:sz w:val="24"/>
            <w:szCs w:val="24"/>
          </w:rPr>
          <w:t xml:space="preserve"> </w:t>
        </w:r>
      </w:ins>
    </w:p>
    <w:p w14:paraId="4D0ADAE3" w14:textId="59C30D6A" w:rsidR="008D58E9" w:rsidRDefault="00EB7520" w:rsidP="005B1196">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340" w:author="Caitlin Jeffrey" w:date="2024-03-18T14:07:00Z">
        <w:r w:rsidDel="00730AD3">
          <w:rPr>
            <w:rFonts w:ascii="Times New Roman" w:eastAsia="Times New Roman" w:hAnsi="Times New Roman" w:cs="Times New Roman"/>
            <w:color w:val="0E101A"/>
            <w:sz w:val="24"/>
            <w:szCs w:val="24"/>
          </w:rPr>
          <w:delText>bedded packs</w:delText>
        </w:r>
      </w:del>
      <w:ins w:id="341"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342" w:author="Caitlin Jeffrey" w:date="2024-03-18T14:07:00Z">
        <w:r w:rsidRPr="00604EDE" w:rsidDel="00730AD3">
          <w:rPr>
            <w:rFonts w:ascii="Times New Roman" w:eastAsia="Times New Roman" w:hAnsi="Times New Roman" w:cs="Times New Roman"/>
            <w:color w:val="0E101A"/>
            <w:sz w:val="24"/>
            <w:szCs w:val="24"/>
          </w:rPr>
          <w:delText>bedded packs</w:delText>
        </w:r>
      </w:del>
      <w:ins w:id="343"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344" w:author="Caitlin Jeffrey" w:date="2024-03-18T14:07:00Z">
        <w:r w:rsidR="00D50B9C" w:rsidRPr="001D49FF" w:rsidDel="00730AD3">
          <w:rPr>
            <w:rFonts w:ascii="Times New Roman" w:eastAsia="Times New Roman" w:hAnsi="Times New Roman" w:cs="Times New Roman"/>
            <w:sz w:val="24"/>
            <w:szCs w:val="24"/>
          </w:rPr>
          <w:delText>bedded packs</w:delText>
        </w:r>
      </w:del>
      <w:ins w:id="345"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 xml:space="preserve">Loose-housed cows continually add manure to the </w:t>
      </w:r>
      <w:del w:id="346" w:author="Caitlin Jeffrey" w:date="2024-04-01T14:25:00Z">
        <w:r w:rsidR="00D50B9C" w:rsidRPr="00E5451C" w:rsidDel="002A0DB3">
          <w:rPr>
            <w:rFonts w:ascii="Times New Roman" w:eastAsia="Times New Roman" w:hAnsi="Times New Roman" w:cs="Times New Roman"/>
            <w:sz w:val="24"/>
            <w:szCs w:val="24"/>
          </w:rPr>
          <w:delText xml:space="preserve">bedded </w:delText>
        </w:r>
      </w:del>
      <w:r w:rsidR="00D50B9C" w:rsidRPr="00E5451C">
        <w:rPr>
          <w:rFonts w:ascii="Times New Roman" w:eastAsia="Times New Roman" w:hAnsi="Times New Roman" w:cs="Times New Roman"/>
          <w:sz w:val="24"/>
          <w:szCs w:val="24"/>
        </w:rPr>
        <w:t>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uytak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spp., Eberhart, 1984; streptococci, Zadoks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347" w:author="Caitlin Jeffrey" w:date="2024-03-15T17:13:00Z">
            <w:rPr>
              <w:rFonts w:ascii="Times New Roman" w:hAnsi="Times New Roman" w:cs="Times New Roman"/>
              <w:sz w:val="24"/>
              <w:szCs w:val="24"/>
            </w:rPr>
          </w:rPrChange>
        </w:rPr>
        <w:t>bacteria</w:t>
      </w:r>
      <w:ins w:id="348" w:author="Caitlin Jeffrey" w:date="2024-03-15T13:51:00Z">
        <w:r w:rsidR="00B774D6" w:rsidRPr="00CA65F5">
          <w:rPr>
            <w:rFonts w:ascii="Times New Roman" w:hAnsi="Times New Roman" w:cs="Times New Roman"/>
            <w:sz w:val="24"/>
            <w:szCs w:val="24"/>
            <w:highlight w:val="yellow"/>
            <w:rPrChange w:id="349"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350" w:author="Caitlin Jeffrey" w:date="2024-03-18T14:07:00Z">
        <w:r w:rsidR="00D50B9C" w:rsidRPr="00B67475" w:rsidDel="00730AD3">
          <w:rPr>
            <w:rFonts w:ascii="Times New Roman" w:hAnsi="Times New Roman" w:cs="Times New Roman"/>
            <w:sz w:val="24"/>
            <w:szCs w:val="24"/>
          </w:rPr>
          <w:delText>bedded packs</w:delText>
        </w:r>
      </w:del>
      <w:ins w:id="351"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352" w:author="Caitlin Jeffrey" w:date="2024-03-16T11:38:00Z">
            <w:rPr>
              <w:rFonts w:ascii="Times New Roman" w:hAnsi="Times New Roman" w:cs="Times New Roman"/>
              <w:sz w:val="24"/>
              <w:szCs w:val="24"/>
            </w:rPr>
          </w:rPrChange>
        </w:rPr>
        <w:t>1) organic bedding</w:t>
      </w:r>
      <w:ins w:id="353" w:author="Caitlin Jeffrey" w:date="2024-03-16T11:38:00Z">
        <w:r w:rsidR="005D2180" w:rsidRPr="0091583D">
          <w:rPr>
            <w:rFonts w:ascii="Times New Roman" w:hAnsi="Times New Roman" w:cs="Times New Roman"/>
            <w:sz w:val="24"/>
            <w:szCs w:val="24"/>
            <w:highlight w:val="yellow"/>
            <w:rPrChange w:id="354"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355"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356"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357"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35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59"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360"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361" w:author="Caitlin Jeffrey" w:date="2024-03-16T11:38:00Z">
            <w:rPr>
              <w:rFonts w:ascii="Times New Roman" w:hAnsi="Times New Roman" w:cs="Times New Roman"/>
              <w:sz w:val="24"/>
              <w:szCs w:val="24"/>
            </w:rPr>
          </w:rPrChange>
        </w:rPr>
        <w:lastRenderedPageBreak/>
        <w:t xml:space="preserve">and 2) a higher concentration of bacteria in bedding </w:t>
      </w:r>
      <w:r w:rsidR="00CC33C4" w:rsidRPr="0091583D">
        <w:rPr>
          <w:rFonts w:ascii="Times New Roman" w:hAnsi="Times New Roman" w:cs="Times New Roman"/>
          <w:sz w:val="24"/>
          <w:szCs w:val="24"/>
          <w:highlight w:val="yellow"/>
          <w:rPrChange w:id="362" w:author="Caitlin Jeffrey" w:date="2024-03-16T11:38:00Z">
            <w:rPr>
              <w:rFonts w:ascii="Times New Roman" w:hAnsi="Times New Roman" w:cs="Times New Roman"/>
              <w:sz w:val="24"/>
              <w:szCs w:val="24"/>
            </w:rPr>
          </w:rPrChange>
        </w:rPr>
        <w:t xml:space="preserve">is </w:t>
      </w:r>
      <w:del w:id="363" w:author="Caitlin Jeffrey" w:date="2024-03-16T11:38:00Z">
        <w:r w:rsidR="00CC33C4" w:rsidRPr="0091583D" w:rsidDel="005D2180">
          <w:rPr>
            <w:rFonts w:ascii="Times New Roman" w:hAnsi="Times New Roman" w:cs="Times New Roman"/>
            <w:sz w:val="24"/>
            <w:szCs w:val="24"/>
            <w:highlight w:val="yellow"/>
            <w:rPrChange w:id="364" w:author="Caitlin Jeffrey" w:date="2024-03-16T11:38:00Z">
              <w:rPr>
                <w:rFonts w:ascii="Times New Roman" w:hAnsi="Times New Roman" w:cs="Times New Roman"/>
                <w:sz w:val="24"/>
                <w:szCs w:val="24"/>
              </w:rPr>
            </w:rPrChange>
          </w:rPr>
          <w:delText>related to</w:delText>
        </w:r>
      </w:del>
      <w:ins w:id="365" w:author="Caitlin Jeffrey" w:date="2024-03-16T11:38:00Z">
        <w:r w:rsidR="005D2180" w:rsidRPr="0091583D">
          <w:rPr>
            <w:rFonts w:ascii="Times New Roman" w:hAnsi="Times New Roman" w:cs="Times New Roman"/>
            <w:sz w:val="24"/>
            <w:szCs w:val="24"/>
            <w:highlight w:val="yellow"/>
            <w:rPrChange w:id="366"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367"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36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69"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370"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75048D3B"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del w:id="371" w:author="Caitlin Jeffrey" w:date="2024-04-01T14:25:00Z">
        <w:r w:rsidDel="003E6E14">
          <w:rPr>
            <w:rFonts w:ascii="Times New Roman" w:eastAsia="Times New Roman" w:hAnsi="Times New Roman" w:cs="Times New Roman"/>
            <w:color w:val="0E101A"/>
            <w:sz w:val="24"/>
            <w:szCs w:val="24"/>
          </w:rPr>
          <w:delText>bedded pack</w:delText>
        </w:r>
      </w:del>
      <w:ins w:id="372" w:author="Caitlin Jeffrey" w:date="2024-04-01T14:25:00Z">
        <w:r w:rsidR="003E6E14">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373"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374"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375" w:author="Caitlin Jeffrey" w:date="2024-03-18T13:49:00Z">
              <w:rPr>
                <w:rFonts w:ascii="Times New Roman" w:eastAsia="Times New Roman" w:hAnsi="Times New Roman" w:cs="Times New Roman"/>
                <w:color w:val="0E101A"/>
                <w:sz w:val="24"/>
                <w:szCs w:val="24"/>
              </w:rPr>
            </w:rPrChange>
          </w:rPr>
          <w:delText xml:space="preserve"> </w:delText>
        </w:r>
      </w:del>
      <w:del w:id="376" w:author="Caitlin Jeffrey" w:date="2024-03-18T13:50:00Z">
        <w:r w:rsidRPr="00BB5145" w:rsidDel="005F720F">
          <w:rPr>
            <w:rFonts w:ascii="Times New Roman" w:eastAsia="Times New Roman" w:hAnsi="Times New Roman" w:cs="Times New Roman"/>
            <w:color w:val="0E101A"/>
            <w:sz w:val="24"/>
            <w:szCs w:val="24"/>
            <w:highlight w:val="yellow"/>
            <w:rPrChange w:id="377" w:author="Caitlin Jeffrey" w:date="2024-03-18T13:49:00Z">
              <w:rPr>
                <w:rFonts w:ascii="Times New Roman" w:eastAsia="Times New Roman" w:hAnsi="Times New Roman" w:cs="Times New Roman"/>
                <w:color w:val="0E101A"/>
                <w:sz w:val="24"/>
                <w:szCs w:val="24"/>
              </w:rPr>
            </w:rPrChange>
          </w:rPr>
          <w:delText>bedded</w:delText>
        </w:r>
      </w:del>
      <w:del w:id="378" w:author="Caitlin Jeffrey" w:date="2024-03-18T13:48:00Z">
        <w:r w:rsidRPr="00BB5145" w:rsidDel="00BB5145">
          <w:rPr>
            <w:rFonts w:ascii="Times New Roman" w:eastAsia="Times New Roman" w:hAnsi="Times New Roman" w:cs="Times New Roman"/>
            <w:color w:val="0E101A"/>
            <w:sz w:val="24"/>
            <w:szCs w:val="24"/>
            <w:highlight w:val="yellow"/>
            <w:rPrChange w:id="379" w:author="Caitlin Jeffrey" w:date="2024-03-18T13:49:00Z">
              <w:rPr>
                <w:rFonts w:ascii="Times New Roman" w:eastAsia="Times New Roman" w:hAnsi="Times New Roman" w:cs="Times New Roman"/>
                <w:color w:val="0E101A"/>
                <w:sz w:val="24"/>
                <w:szCs w:val="24"/>
              </w:rPr>
            </w:rPrChange>
          </w:rPr>
          <w:delText xml:space="preserve"> </w:delText>
        </w:r>
      </w:del>
      <w:del w:id="380" w:author="Caitlin Jeffrey" w:date="2024-03-18T13:50:00Z">
        <w:r w:rsidRPr="00BB5145" w:rsidDel="005F720F">
          <w:rPr>
            <w:rFonts w:ascii="Times New Roman" w:eastAsia="Times New Roman" w:hAnsi="Times New Roman" w:cs="Times New Roman"/>
            <w:color w:val="0E101A"/>
            <w:sz w:val="24"/>
            <w:szCs w:val="24"/>
            <w:highlight w:val="yellow"/>
            <w:rPrChange w:id="381" w:author="Caitlin Jeffrey" w:date="2024-03-18T13:49:00Z">
              <w:rPr>
                <w:rFonts w:ascii="Times New Roman" w:eastAsia="Times New Roman" w:hAnsi="Times New Roman" w:cs="Times New Roman"/>
                <w:color w:val="0E101A"/>
                <w:sz w:val="24"/>
                <w:szCs w:val="24"/>
              </w:rPr>
            </w:rPrChange>
          </w:rPr>
          <w:delText>packs</w:delText>
        </w:r>
      </w:del>
      <w:ins w:id="382"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w:t>
      </w:r>
      <w:del w:id="383" w:author="Caitlin Jeffrey" w:date="2024-04-01T14:25:00Z">
        <w:r w:rsidDel="003E6E14">
          <w:rPr>
            <w:rFonts w:ascii="Times New Roman" w:eastAsia="Times New Roman" w:hAnsi="Times New Roman" w:cs="Times New Roman"/>
            <w:color w:val="0E101A"/>
            <w:sz w:val="24"/>
            <w:szCs w:val="24"/>
          </w:rPr>
          <w:delText xml:space="preserve">bedded pack systems </w:delText>
        </w:r>
      </w:del>
      <w:ins w:id="384" w:author="Caitlin Jeffrey" w:date="2024-04-01T14:25:00Z">
        <w:r w:rsidR="003E6E14">
          <w:rPr>
            <w:rFonts w:ascii="Times New Roman" w:eastAsia="Times New Roman" w:hAnsi="Times New Roman" w:cs="Times New Roman"/>
            <w:color w:val="0E101A"/>
            <w:sz w:val="24"/>
            <w:szCs w:val="24"/>
          </w:rPr>
          <w:t xml:space="preserve">BP </w:t>
        </w:r>
      </w:ins>
      <w:r>
        <w:rPr>
          <w:rFonts w:ascii="Times New Roman" w:eastAsia="Times New Roman" w:hAnsi="Times New Roman" w:cs="Times New Roman"/>
          <w:color w:val="0E101A"/>
          <w:sz w:val="24"/>
          <w:szCs w:val="24"/>
        </w:rPr>
        <w:t xml:space="preserve">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ins w:id="385" w:author="John Barlow" w:date="2024-03-30T07:13:00Z">
        <w:r w:rsidR="005730A8">
          <w:rPr>
            <w:rFonts w:ascii="Times New Roman" w:eastAsia="Times New Roman" w:hAnsi="Times New Roman" w:cs="Times New Roman"/>
            <w:color w:val="0E101A"/>
            <w:sz w:val="24"/>
            <w:szCs w:val="24"/>
          </w:rPr>
          <w:t>)</w:t>
        </w:r>
      </w:ins>
      <w:r>
        <w:rPr>
          <w:rFonts w:ascii="Times New Roman" w:eastAsia="Times New Roman" w:hAnsi="Times New Roman" w:cs="Times New Roman"/>
          <w:color w:val="0E101A"/>
          <w:sz w:val="24"/>
          <w:szCs w:val="24"/>
        </w:rPr>
        <w:t xml:space="preserve">. These include a study comparing </w:t>
      </w:r>
      <w:del w:id="386"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387"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xml:space="preserve">. It is unclear whether the herds included in these prior studies were conventionally-managed or organic dairies. </w:t>
      </w:r>
      <w:r w:rsidRPr="006E4C8D">
        <w:rPr>
          <w:rFonts w:ascii="Times New Roman" w:eastAsia="Times New Roman" w:hAnsi="Times New Roman" w:cs="Times New Roman"/>
          <w:color w:val="0E101A"/>
          <w:sz w:val="24"/>
          <w:szCs w:val="24"/>
          <w:highlight w:val="yellow"/>
          <w:rPrChange w:id="388" w:author="Caitlin Jeffrey" w:date="2024-04-01T15:03:00Z">
            <w:rPr>
              <w:rFonts w:ascii="Times New Roman" w:eastAsia="Times New Roman" w:hAnsi="Times New Roman" w:cs="Times New Roman"/>
              <w:color w:val="0E101A"/>
              <w:sz w:val="24"/>
              <w:szCs w:val="24"/>
            </w:rPr>
          </w:rPrChange>
        </w:rPr>
        <w:t xml:space="preserve">To the best of our knowledge, no studies describe and compare bulk tank milk quality, udder health and hygiene on </w:t>
      </w:r>
      <w:del w:id="389" w:author="Caitlin Jeffrey" w:date="2024-04-01T14:25:00Z">
        <w:r w:rsidRPr="006E4C8D" w:rsidDel="003E6E14">
          <w:rPr>
            <w:rFonts w:ascii="Times New Roman" w:eastAsia="Times New Roman" w:hAnsi="Times New Roman" w:cs="Times New Roman"/>
            <w:color w:val="0E101A"/>
            <w:sz w:val="24"/>
            <w:szCs w:val="24"/>
            <w:highlight w:val="yellow"/>
            <w:rPrChange w:id="390" w:author="Caitlin Jeffrey" w:date="2024-04-01T15:03:00Z">
              <w:rPr>
                <w:rFonts w:ascii="Times New Roman" w:eastAsia="Times New Roman" w:hAnsi="Times New Roman" w:cs="Times New Roman"/>
                <w:color w:val="0E101A"/>
                <w:sz w:val="24"/>
                <w:szCs w:val="24"/>
              </w:rPr>
            </w:rPrChange>
          </w:rPr>
          <w:delText>bedded pack</w:delText>
        </w:r>
      </w:del>
      <w:ins w:id="391" w:author="Caitlin Jeffrey" w:date="2024-04-01T14:25:00Z">
        <w:r w:rsidR="003E6E14" w:rsidRPr="006E4C8D">
          <w:rPr>
            <w:rFonts w:ascii="Times New Roman" w:eastAsia="Times New Roman" w:hAnsi="Times New Roman" w:cs="Times New Roman"/>
            <w:color w:val="0E101A"/>
            <w:sz w:val="24"/>
            <w:szCs w:val="24"/>
            <w:highlight w:val="yellow"/>
            <w:rPrChange w:id="392" w:author="Caitlin Jeffrey" w:date="2024-04-01T15:03:00Z">
              <w:rPr>
                <w:rFonts w:ascii="Times New Roman" w:eastAsia="Times New Roman" w:hAnsi="Times New Roman" w:cs="Times New Roman"/>
                <w:color w:val="0E101A"/>
                <w:sz w:val="24"/>
                <w:szCs w:val="24"/>
              </w:rPr>
            </w:rPrChange>
          </w:rPr>
          <w:t>BP</w:t>
        </w:r>
      </w:ins>
      <w:r w:rsidRPr="006E4C8D">
        <w:rPr>
          <w:rFonts w:ascii="Times New Roman" w:eastAsia="Times New Roman" w:hAnsi="Times New Roman" w:cs="Times New Roman"/>
          <w:color w:val="0E101A"/>
          <w:sz w:val="24"/>
          <w:szCs w:val="24"/>
          <w:highlight w:val="yellow"/>
          <w:rPrChange w:id="393" w:author="Caitlin Jeffrey" w:date="2024-04-01T15:03:00Z">
            <w:rPr>
              <w:rFonts w:ascii="Times New Roman" w:eastAsia="Times New Roman" w:hAnsi="Times New Roman" w:cs="Times New Roman"/>
              <w:color w:val="0E101A"/>
              <w:sz w:val="24"/>
              <w:szCs w:val="24"/>
            </w:rPr>
          </w:rPrChange>
        </w:rPr>
        <w:t xml:space="preserve"> farms and tiestall barns </w:t>
      </w:r>
      <w:del w:id="394" w:author="Caitlin Jeffrey" w:date="2024-04-01T15:00:00Z">
        <w:r w:rsidRPr="006E4C8D" w:rsidDel="00084870">
          <w:rPr>
            <w:rFonts w:ascii="Times New Roman" w:eastAsia="Times New Roman" w:hAnsi="Times New Roman" w:cs="Times New Roman"/>
            <w:color w:val="0E101A"/>
            <w:sz w:val="24"/>
            <w:szCs w:val="24"/>
            <w:highlight w:val="yellow"/>
            <w:rPrChange w:id="395" w:author="Caitlin Jeffrey" w:date="2024-04-01T15:03:00Z">
              <w:rPr>
                <w:rFonts w:ascii="Times New Roman" w:eastAsia="Times New Roman" w:hAnsi="Times New Roman" w:cs="Times New Roman"/>
                <w:color w:val="0E101A"/>
                <w:sz w:val="24"/>
                <w:szCs w:val="24"/>
              </w:rPr>
            </w:rPrChange>
          </w:rPr>
          <w:delText>of similar size and management style</w:delText>
        </w:r>
      </w:del>
      <w:ins w:id="396" w:author="Caitlin Jeffrey" w:date="2024-04-01T15:00:00Z">
        <w:r w:rsidR="00084870" w:rsidRPr="006E4C8D">
          <w:rPr>
            <w:rFonts w:ascii="Times New Roman" w:eastAsia="Times New Roman" w:hAnsi="Times New Roman" w:cs="Times New Roman"/>
            <w:color w:val="0E101A"/>
            <w:sz w:val="24"/>
            <w:szCs w:val="24"/>
            <w:highlight w:val="yellow"/>
            <w:rPrChange w:id="397" w:author="Caitlin Jeffrey" w:date="2024-04-01T15:03:00Z">
              <w:rPr>
                <w:rFonts w:ascii="Times New Roman" w:eastAsia="Times New Roman" w:hAnsi="Times New Roman" w:cs="Times New Roman"/>
                <w:color w:val="0E101A"/>
                <w:sz w:val="24"/>
                <w:szCs w:val="24"/>
              </w:rPr>
            </w:rPrChange>
          </w:rPr>
          <w:t>on small to midsize</w:t>
        </w:r>
        <w:r w:rsidR="007879EE" w:rsidRPr="006E4C8D">
          <w:rPr>
            <w:rFonts w:ascii="Times New Roman" w:eastAsia="Times New Roman" w:hAnsi="Times New Roman" w:cs="Times New Roman"/>
            <w:color w:val="0E101A"/>
            <w:sz w:val="24"/>
            <w:szCs w:val="24"/>
            <w:highlight w:val="yellow"/>
            <w:rPrChange w:id="398" w:author="Caitlin Jeffrey" w:date="2024-04-01T15:03:00Z">
              <w:rPr>
                <w:rFonts w:ascii="Times New Roman" w:eastAsia="Times New Roman" w:hAnsi="Times New Roman" w:cs="Times New Roman"/>
                <w:color w:val="0E101A"/>
                <w:sz w:val="24"/>
                <w:szCs w:val="24"/>
              </w:rPr>
            </w:rPrChange>
          </w:rPr>
          <w:t xml:space="preserve"> organic dairies</w:t>
        </w:r>
      </w:ins>
      <w:ins w:id="399" w:author="Caitlin Jeffrey" w:date="2024-04-01T15:01:00Z">
        <w:r w:rsidR="007879EE" w:rsidRPr="006E4C8D">
          <w:rPr>
            <w:rFonts w:ascii="Times New Roman" w:eastAsia="Times New Roman" w:hAnsi="Times New Roman" w:cs="Times New Roman"/>
            <w:color w:val="0E101A"/>
            <w:sz w:val="24"/>
            <w:szCs w:val="24"/>
            <w:highlight w:val="yellow"/>
            <w:rPrChange w:id="400" w:author="Caitlin Jeffrey" w:date="2024-04-01T15:03:00Z">
              <w:rPr>
                <w:rFonts w:ascii="Times New Roman" w:eastAsia="Times New Roman" w:hAnsi="Times New Roman" w:cs="Times New Roman"/>
                <w:color w:val="0E101A"/>
                <w:sz w:val="24"/>
                <w:szCs w:val="24"/>
              </w:rPr>
            </w:rPrChange>
          </w:rPr>
          <w:t xml:space="preserve"> in t</w:t>
        </w:r>
        <w:r w:rsidR="0067189D" w:rsidRPr="006E4C8D">
          <w:rPr>
            <w:rFonts w:ascii="Times New Roman" w:eastAsia="Times New Roman" w:hAnsi="Times New Roman" w:cs="Times New Roman"/>
            <w:color w:val="0E101A"/>
            <w:sz w:val="24"/>
            <w:szCs w:val="24"/>
            <w:highlight w:val="yellow"/>
            <w:rPrChange w:id="401" w:author="Caitlin Jeffrey" w:date="2024-04-01T15:03:00Z">
              <w:rPr>
                <w:rFonts w:ascii="Times New Roman" w:eastAsia="Times New Roman" w:hAnsi="Times New Roman" w:cs="Times New Roman"/>
                <w:color w:val="0E101A"/>
                <w:sz w:val="24"/>
                <w:szCs w:val="24"/>
              </w:rPr>
            </w:rPrChange>
          </w:rPr>
          <w:t>he same geographic area</w:t>
        </w:r>
      </w:ins>
      <w:r w:rsidRPr="00604EDE">
        <w:rPr>
          <w:rFonts w:ascii="Times New Roman" w:eastAsia="Times New Roman" w:hAnsi="Times New Roman" w:cs="Times New Roman"/>
          <w:color w:val="0E101A"/>
          <w:sz w:val="24"/>
          <w:szCs w:val="24"/>
        </w:rPr>
        <w:t>.</w:t>
      </w:r>
    </w:p>
    <w:p w14:paraId="4E846C00" w14:textId="6832F8F8"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w:t>
      </w:r>
      <w:del w:id="402" w:author="Caitlin Jeffrey" w:date="2024-04-01T14:20:00Z">
        <w:r w:rsidRPr="00604EDE" w:rsidDel="00C03590">
          <w:rPr>
            <w:rFonts w:ascii="Times New Roman" w:eastAsia="Times New Roman" w:hAnsi="Times New Roman" w:cs="Times New Roman"/>
            <w:color w:val="0E101A"/>
            <w:sz w:val="24"/>
            <w:szCs w:val="24"/>
          </w:rPr>
          <w:delText>bedded pack barn</w:delText>
        </w:r>
      </w:del>
      <w:ins w:id="403" w:author="Caitlin Jeffrey" w:date="2024-04-01T14:20:00Z">
        <w:r w:rsidR="00C03590">
          <w:rPr>
            <w:rFonts w:ascii="Times New Roman" w:eastAsia="Times New Roman" w:hAnsi="Times New Roman" w:cs="Times New Roman"/>
            <w:color w:val="0E101A"/>
            <w:sz w:val="24"/>
            <w:szCs w:val="24"/>
          </w:rPr>
          <w:t>BP</w:t>
        </w:r>
      </w:ins>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404"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405" w:author="Caitlin Jeffrey" w:date="2024-03-15T12:59:00Z">
              <w:rPr>
                <w:rFonts w:ascii="Times New Roman" w:eastAsia="Times New Roman" w:hAnsi="Times New Roman" w:cs="Times New Roman"/>
                <w:color w:val="0E101A"/>
                <w:sz w:val="24"/>
                <w:szCs w:val="24"/>
              </w:rPr>
            </w:rPrChange>
          </w:rPr>
          <w:t>(</w:t>
        </w:r>
      </w:ins>
      <w:ins w:id="406" w:author="John Barlow" w:date="2024-03-30T07:19:00Z">
        <w:r w:rsidR="001635D3">
          <w:rPr>
            <w:rFonts w:ascii="Times New Roman" w:eastAsia="Times New Roman" w:hAnsi="Times New Roman" w:cs="Times New Roman"/>
            <w:color w:val="0E101A"/>
            <w:sz w:val="24"/>
            <w:szCs w:val="24"/>
            <w:highlight w:val="yellow"/>
          </w:rPr>
          <w:t>i.e., for “winter housing</w:t>
        </w:r>
      </w:ins>
      <w:ins w:id="407" w:author="Caitlin Jeffrey" w:date="2024-03-31T13:23:00Z">
        <w:r w:rsidR="00FB57AC">
          <w:rPr>
            <w:rFonts w:ascii="Times New Roman" w:eastAsia="Times New Roman" w:hAnsi="Times New Roman" w:cs="Times New Roman"/>
            <w:color w:val="0E101A"/>
            <w:sz w:val="24"/>
            <w:szCs w:val="24"/>
            <w:highlight w:val="yellow"/>
          </w:rPr>
          <w:t>,</w:t>
        </w:r>
      </w:ins>
      <w:ins w:id="408" w:author="John Barlow" w:date="2024-03-30T07:19:00Z">
        <w:r w:rsidR="001635D3">
          <w:rPr>
            <w:rFonts w:ascii="Times New Roman" w:eastAsia="Times New Roman" w:hAnsi="Times New Roman" w:cs="Times New Roman"/>
            <w:color w:val="0E101A"/>
            <w:sz w:val="24"/>
            <w:szCs w:val="24"/>
            <w:highlight w:val="yellow"/>
          </w:rPr>
          <w:t xml:space="preserve">” </w:t>
        </w:r>
      </w:ins>
      <w:ins w:id="409" w:author="Caitlin Jeffrey" w:date="2024-03-15T12:46:00Z">
        <w:r w:rsidR="00F76FC4" w:rsidRPr="00591C97">
          <w:rPr>
            <w:rFonts w:ascii="Times New Roman" w:eastAsia="Times New Roman" w:hAnsi="Times New Roman" w:cs="Times New Roman"/>
            <w:color w:val="0E101A"/>
            <w:sz w:val="24"/>
            <w:szCs w:val="24"/>
            <w:highlight w:val="yellow"/>
            <w:rPrChange w:id="410" w:author="Caitlin Jeffrey" w:date="2024-03-15T12:59:00Z">
              <w:rPr>
                <w:rFonts w:ascii="Times New Roman" w:eastAsia="Times New Roman" w:hAnsi="Times New Roman" w:cs="Times New Roman"/>
                <w:color w:val="0E101A"/>
                <w:sz w:val="24"/>
                <w:szCs w:val="24"/>
              </w:rPr>
            </w:rPrChange>
          </w:rPr>
          <w:t>typically</w:t>
        </w:r>
      </w:ins>
      <w:ins w:id="411" w:author="Caitlin Jeffrey" w:date="2024-03-15T12:47:00Z">
        <w:r w:rsidR="00B25685" w:rsidRPr="00591C97">
          <w:rPr>
            <w:rFonts w:ascii="Times New Roman" w:eastAsia="Times New Roman" w:hAnsi="Times New Roman" w:cs="Times New Roman"/>
            <w:color w:val="0E101A"/>
            <w:sz w:val="24"/>
            <w:szCs w:val="24"/>
            <w:highlight w:val="yellow"/>
            <w:rPrChange w:id="412" w:author="Caitlin Jeffrey" w:date="2024-03-15T12:59:00Z">
              <w:rPr>
                <w:rFonts w:ascii="Times New Roman" w:eastAsia="Times New Roman" w:hAnsi="Times New Roman" w:cs="Times New Roman"/>
                <w:color w:val="0E101A"/>
                <w:sz w:val="24"/>
                <w:szCs w:val="24"/>
              </w:rPr>
            </w:rPrChange>
          </w:rPr>
          <w:t xml:space="preserve"> the months of</w:t>
        </w:r>
      </w:ins>
      <w:ins w:id="413" w:author="Caitlin Jeffrey" w:date="2024-03-15T12:46:00Z">
        <w:r w:rsidR="00F76FC4" w:rsidRPr="00591C97">
          <w:rPr>
            <w:rFonts w:ascii="Times New Roman" w:eastAsia="Times New Roman" w:hAnsi="Times New Roman" w:cs="Times New Roman"/>
            <w:color w:val="0E101A"/>
            <w:sz w:val="24"/>
            <w:szCs w:val="24"/>
            <w:highlight w:val="yellow"/>
            <w:rPrChange w:id="414" w:author="Caitlin Jeffrey" w:date="2024-03-15T12:59:00Z">
              <w:rPr>
                <w:rFonts w:ascii="Times New Roman" w:eastAsia="Times New Roman" w:hAnsi="Times New Roman" w:cs="Times New Roman"/>
                <w:color w:val="0E101A"/>
                <w:sz w:val="24"/>
                <w:szCs w:val="24"/>
              </w:rPr>
            </w:rPrChange>
          </w:rPr>
          <w:t xml:space="preserve"> November-M</w:t>
        </w:r>
      </w:ins>
      <w:ins w:id="415" w:author="Caitlin Jeffrey" w:date="2024-03-15T12:47:00Z">
        <w:r w:rsidR="00F76FC4" w:rsidRPr="00591C97">
          <w:rPr>
            <w:rFonts w:ascii="Times New Roman" w:eastAsia="Times New Roman" w:hAnsi="Times New Roman" w:cs="Times New Roman"/>
            <w:color w:val="0E101A"/>
            <w:sz w:val="24"/>
            <w:szCs w:val="24"/>
            <w:highlight w:val="yellow"/>
            <w:rPrChange w:id="416"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417"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w:t>
      </w:r>
      <w:r w:rsidRPr="00604EDE">
        <w:rPr>
          <w:rFonts w:ascii="Times New Roman" w:eastAsia="Times New Roman" w:hAnsi="Times New Roman" w:cs="Times New Roman"/>
          <w:color w:val="0E101A"/>
          <w:sz w:val="24"/>
          <w:szCs w:val="24"/>
        </w:rPr>
        <w:lastRenderedPageBreak/>
        <w:t>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w:t>
      </w:r>
      <w:del w:id="418" w:author="Caitlin Jeffrey" w:date="2024-04-01T14:20:00Z">
        <w:r w:rsidR="00782257" w:rsidDel="00D8040B">
          <w:rPr>
            <w:rFonts w:ascii="Times New Roman" w:eastAsia="Times New Roman" w:hAnsi="Times New Roman" w:cs="Times New Roman"/>
            <w:color w:val="0E101A"/>
            <w:sz w:val="24"/>
            <w:szCs w:val="24"/>
          </w:rPr>
          <w:delText>bedded pack</w:delText>
        </w:r>
      </w:del>
      <w:ins w:id="419" w:author="Caitlin Jeffrey" w:date="2024-04-01T14:20:00Z">
        <w:r w:rsidR="00D8040B">
          <w:rPr>
            <w:rFonts w:ascii="Times New Roman" w:eastAsia="Times New Roman" w:hAnsi="Times New Roman" w:cs="Times New Roman"/>
            <w:color w:val="0E101A"/>
            <w:sz w:val="24"/>
            <w:szCs w:val="24"/>
          </w:rPr>
          <w:t>BP</w:t>
        </w:r>
      </w:ins>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w:t>
      </w:r>
      <w:del w:id="420" w:author="Caitlin Jeffrey" w:date="2024-04-01T14:20:00Z">
        <w:r w:rsidRPr="00604EDE" w:rsidDel="00C03590">
          <w:rPr>
            <w:rFonts w:ascii="Times New Roman" w:eastAsia="Times New Roman" w:hAnsi="Times New Roman" w:cs="Times New Roman"/>
            <w:color w:val="0E101A"/>
            <w:sz w:val="24"/>
            <w:szCs w:val="24"/>
          </w:rPr>
          <w:delText>bedded pack systems</w:delText>
        </w:r>
      </w:del>
      <w:ins w:id="421" w:author="Caitlin Jeffrey" w:date="2024-04-01T14:20:00Z">
        <w:r w:rsidR="00C03590">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w:t>
      </w:r>
      <w:del w:id="422" w:author="Caitlin Jeffrey" w:date="2024-04-01T14:21:00Z">
        <w:r w:rsidR="00AC6572" w:rsidDel="00C03590">
          <w:rPr>
            <w:rFonts w:ascii="Times New Roman" w:eastAsia="Times New Roman" w:hAnsi="Times New Roman" w:cs="Times New Roman"/>
            <w:color w:val="0E101A"/>
            <w:sz w:val="24"/>
            <w:szCs w:val="24"/>
          </w:rPr>
          <w:delText>bedded pack</w:delText>
        </w:r>
      </w:del>
      <w:ins w:id="423" w:author="Caitlin Jeffrey" w:date="2024-04-01T14:21:00Z">
        <w:r w:rsidR="00C03590">
          <w:rPr>
            <w:rFonts w:ascii="Times New Roman" w:eastAsia="Times New Roman" w:hAnsi="Times New Roman" w:cs="Times New Roman"/>
            <w:color w:val="0E101A"/>
            <w:sz w:val="24"/>
            <w:szCs w:val="24"/>
          </w:rPr>
          <w:t>BP</w:t>
        </w:r>
      </w:ins>
      <w:r w:rsidR="00AC6572">
        <w:rPr>
          <w:rFonts w:ascii="Times New Roman" w:eastAsia="Times New Roman" w:hAnsi="Times New Roman" w:cs="Times New Roman"/>
          <w:color w:val="0E101A"/>
          <w:sz w:val="24"/>
          <w:szCs w:val="24"/>
        </w:rPr>
        <w:t xml:space="preserve"> herds</w:t>
      </w:r>
      <w:r w:rsidR="009A31ED">
        <w:rPr>
          <w:rFonts w:ascii="Times New Roman" w:eastAsia="Times New Roman" w:hAnsi="Times New Roman" w:cs="Times New Roman"/>
          <w:color w:val="0E101A"/>
          <w:sz w:val="24"/>
          <w:szCs w:val="24"/>
        </w:rPr>
        <w:t xml:space="preserve"> </w:t>
      </w:r>
      <w:del w:id="424" w:author="Caitlin Jeffrey" w:date="2024-03-31T13:23:00Z">
        <w:r w:rsidR="00782257" w:rsidDel="00AB42E3">
          <w:rPr>
            <w:rFonts w:ascii="Times New Roman" w:eastAsia="Times New Roman" w:hAnsi="Times New Roman" w:cs="Times New Roman"/>
            <w:color w:val="0E101A"/>
            <w:sz w:val="24"/>
            <w:szCs w:val="24"/>
          </w:rPr>
          <w:delText>is</w:delText>
        </w:r>
        <w:r w:rsidR="005955E2" w:rsidDel="00AB42E3">
          <w:rPr>
            <w:rFonts w:ascii="Times New Roman" w:eastAsia="Times New Roman" w:hAnsi="Times New Roman" w:cs="Times New Roman"/>
            <w:color w:val="0E101A"/>
            <w:sz w:val="24"/>
            <w:szCs w:val="24"/>
          </w:rPr>
          <w:delText xml:space="preserve"> </w:delText>
        </w:r>
      </w:del>
      <w:ins w:id="425" w:author="Caitlin Jeffrey" w:date="2024-03-31T13:23:00Z">
        <w:r w:rsidR="00AB42E3">
          <w:rPr>
            <w:rFonts w:ascii="Times New Roman" w:eastAsia="Times New Roman" w:hAnsi="Times New Roman" w:cs="Times New Roman"/>
            <w:color w:val="0E101A"/>
            <w:sz w:val="24"/>
            <w:szCs w:val="24"/>
          </w:rPr>
          <w:t xml:space="preserve">may be </w:t>
        </w:r>
      </w:ins>
      <w:r w:rsidR="005955E2">
        <w:rPr>
          <w:rFonts w:ascii="Times New Roman" w:eastAsia="Times New Roman" w:hAnsi="Times New Roman" w:cs="Times New Roman"/>
          <w:color w:val="0E101A"/>
          <w:sz w:val="24"/>
          <w:szCs w:val="24"/>
        </w:rPr>
        <w:t xml:space="preserve">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w:t>
      </w:r>
      <w:del w:id="426" w:author="Caitlin Jeffrey" w:date="2024-04-01T14:21:00Z">
        <w:r w:rsidR="009720DD" w:rsidDel="00BF4405">
          <w:rPr>
            <w:rFonts w:ascii="Times New Roman" w:eastAsia="Times New Roman" w:hAnsi="Times New Roman" w:cs="Times New Roman"/>
            <w:noProof/>
            <w:color w:val="0E101A"/>
            <w:sz w:val="24"/>
            <w:szCs w:val="24"/>
          </w:rPr>
          <w:delText xml:space="preserve">Peeler et al., 2000; Fregonesi and Leaver, 2001; </w:delText>
        </w:r>
      </w:del>
      <w:r w:rsidR="009720DD">
        <w:rPr>
          <w:rFonts w:ascii="Times New Roman" w:eastAsia="Times New Roman" w:hAnsi="Times New Roman" w:cs="Times New Roman"/>
          <w:noProof/>
          <w:color w:val="0E101A"/>
          <w:sz w:val="24"/>
          <w:szCs w:val="24"/>
        </w:rPr>
        <w:t>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ins w:id="427" w:author="John Barlow" w:date="2024-03-30T07:15:00Z">
        <w:r w:rsidR="001635D3">
          <w:rPr>
            <w:rFonts w:ascii="Times New Roman" w:eastAsia="Times New Roman" w:hAnsi="Times New Roman" w:cs="Times New Roman"/>
            <w:color w:val="0E101A"/>
            <w:sz w:val="24"/>
            <w:szCs w:val="24"/>
          </w:rPr>
          <w:t>Therefore</w:t>
        </w:r>
      </w:ins>
      <w:ins w:id="428" w:author="John Barlow" w:date="2024-03-30T07:19:00Z">
        <w:r w:rsidR="001635D3">
          <w:rPr>
            <w:rFonts w:ascii="Times New Roman" w:eastAsia="Times New Roman" w:hAnsi="Times New Roman" w:cs="Times New Roman"/>
            <w:color w:val="0E101A"/>
            <w:sz w:val="24"/>
            <w:szCs w:val="24"/>
          </w:rPr>
          <w:t>,</w:t>
        </w:r>
      </w:ins>
      <w:ins w:id="429" w:author="John Barlow" w:date="2024-03-30T07:15:00Z">
        <w:r w:rsidR="001635D3">
          <w:rPr>
            <w:rFonts w:ascii="Times New Roman" w:eastAsia="Times New Roman" w:hAnsi="Times New Roman" w:cs="Times New Roman"/>
            <w:color w:val="0E101A"/>
            <w:sz w:val="24"/>
            <w:szCs w:val="24"/>
          </w:rPr>
          <w:t xml:space="preserve"> our null hypothesis was that there no </w:t>
        </w:r>
      </w:ins>
      <w:ins w:id="430" w:author="John Barlow" w:date="2024-03-30T07:16:00Z">
        <w:r w:rsidR="001635D3">
          <w:rPr>
            <w:rFonts w:ascii="Times New Roman" w:eastAsia="Times New Roman" w:hAnsi="Times New Roman" w:cs="Times New Roman"/>
            <w:color w:val="0E101A"/>
            <w:sz w:val="24"/>
            <w:szCs w:val="24"/>
          </w:rPr>
          <w:t xml:space="preserve">association between facility type and </w:t>
        </w:r>
      </w:ins>
      <w:ins w:id="431" w:author="John Barlow" w:date="2024-03-30T07:17:00Z">
        <w:r w:rsidR="001635D3" w:rsidRPr="001635D3">
          <w:rPr>
            <w:rFonts w:ascii="Times New Roman" w:eastAsia="Times New Roman" w:hAnsi="Times New Roman" w:cs="Times New Roman"/>
            <w:color w:val="0E101A"/>
            <w:sz w:val="24"/>
            <w:szCs w:val="24"/>
          </w:rPr>
          <w:t xml:space="preserve">udder health, hygiene, and bulk tank milk bacteriology </w:t>
        </w:r>
        <w:r w:rsidR="001635D3">
          <w:rPr>
            <w:rFonts w:ascii="Times New Roman" w:eastAsia="Times New Roman" w:hAnsi="Times New Roman" w:cs="Times New Roman"/>
            <w:color w:val="0E101A"/>
            <w:sz w:val="24"/>
            <w:szCs w:val="24"/>
          </w:rPr>
          <w:t xml:space="preserve">on organic dairy farms using </w:t>
        </w:r>
        <w:del w:id="432" w:author="Caitlin Jeffrey" w:date="2024-04-01T14:21:00Z">
          <w:r w:rsidR="001635D3" w:rsidDel="00BF4405">
            <w:rPr>
              <w:rFonts w:ascii="Times New Roman" w:eastAsia="Times New Roman" w:hAnsi="Times New Roman" w:cs="Times New Roman"/>
              <w:color w:val="0E101A"/>
              <w:sz w:val="24"/>
              <w:szCs w:val="24"/>
            </w:rPr>
            <w:delText xml:space="preserve">bedded packs </w:delText>
          </w:r>
        </w:del>
      </w:ins>
      <w:ins w:id="433" w:author="Caitlin Jeffrey" w:date="2024-04-01T14:21:00Z">
        <w:r w:rsidR="00BF4405">
          <w:rPr>
            <w:rFonts w:ascii="Times New Roman" w:eastAsia="Times New Roman" w:hAnsi="Times New Roman" w:cs="Times New Roman"/>
            <w:color w:val="0E101A"/>
            <w:sz w:val="24"/>
            <w:szCs w:val="24"/>
          </w:rPr>
          <w:t xml:space="preserve">BP </w:t>
        </w:r>
      </w:ins>
      <w:ins w:id="434" w:author="John Barlow" w:date="2024-03-30T07:17:00Z">
        <w:r w:rsidR="001635D3">
          <w:rPr>
            <w:rFonts w:ascii="Times New Roman" w:eastAsia="Times New Roman" w:hAnsi="Times New Roman" w:cs="Times New Roman"/>
            <w:color w:val="0E101A"/>
            <w:sz w:val="24"/>
            <w:szCs w:val="24"/>
          </w:rPr>
          <w:t xml:space="preserve">and other systems </w:t>
        </w:r>
      </w:ins>
      <w:ins w:id="435" w:author="John Barlow" w:date="2024-03-30T07:18:00Z">
        <w:r w:rsidR="001635D3">
          <w:rPr>
            <w:rFonts w:ascii="Times New Roman" w:eastAsia="Times New Roman" w:hAnsi="Times New Roman" w:cs="Times New Roman"/>
            <w:color w:val="0E101A"/>
            <w:sz w:val="24"/>
            <w:szCs w:val="24"/>
          </w:rPr>
          <w:t xml:space="preserve">for winter housing of lactating cow </w:t>
        </w:r>
      </w:ins>
      <w:ins w:id="436" w:author="John Barlow" w:date="2024-03-30T07:17:00Z">
        <w:r w:rsidR="001635D3">
          <w:rPr>
            <w:rFonts w:ascii="Times New Roman" w:eastAsia="Times New Roman" w:hAnsi="Times New Roman" w:cs="Times New Roman"/>
            <w:color w:val="0E101A"/>
            <w:sz w:val="24"/>
            <w:szCs w:val="24"/>
          </w:rPr>
          <w:t>in Vermon</w:t>
        </w:r>
      </w:ins>
      <w:ins w:id="437" w:author="John Barlow" w:date="2024-03-30T07:18:00Z">
        <w:r w:rsidR="001635D3">
          <w:rPr>
            <w:rFonts w:ascii="Times New Roman" w:eastAsia="Times New Roman" w:hAnsi="Times New Roman" w:cs="Times New Roman"/>
            <w:color w:val="0E101A"/>
            <w:sz w:val="24"/>
            <w:szCs w:val="24"/>
          </w:rPr>
          <w:t>t.</w:t>
        </w:r>
      </w:ins>
      <w:ins w:id="438" w:author="John Barlow" w:date="2024-03-30T07:17:00Z">
        <w:r w:rsidR="001635D3">
          <w:rPr>
            <w:rFonts w:ascii="Times New Roman" w:eastAsia="Times New Roman" w:hAnsi="Times New Roman" w:cs="Times New Roman"/>
            <w:color w:val="0E101A"/>
            <w:sz w:val="24"/>
            <w:szCs w:val="24"/>
          </w:rPr>
          <w:t xml:space="preserve"> </w:t>
        </w:r>
      </w:ins>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439"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2EAE2C10" w:rsidR="006238BB" w:rsidRPr="00177CD0" w:rsidDel="00B56466" w:rsidRDefault="006238BB">
      <w:pPr>
        <w:spacing w:after="0" w:line="480" w:lineRule="auto"/>
        <w:ind w:firstLine="360"/>
        <w:rPr>
          <w:del w:id="440" w:author="Caitlin Jeffrey" w:date="2024-03-18T12:34:00Z"/>
          <w:rFonts w:ascii="Times New Roman" w:hAnsi="Times New Roman" w:cs="Times New Roman"/>
          <w:sz w:val="24"/>
          <w:szCs w:val="24"/>
        </w:rPr>
        <w:pPrChange w:id="441" w:author="Caitlin Jeffrey" w:date="2024-04-01T14:26:00Z">
          <w:pPr>
            <w:spacing w:after="0" w:line="480" w:lineRule="auto"/>
            <w:ind w:firstLine="720"/>
          </w:pPr>
        </w:pPrChange>
      </w:pPr>
      <w:r w:rsidRPr="00177CD0">
        <w:rPr>
          <w:rFonts w:ascii="Times New Roman" w:hAnsi="Times New Roman" w:cs="Times New Roman"/>
          <w:sz w:val="24"/>
          <w:szCs w:val="24"/>
        </w:rPr>
        <w:lastRenderedPageBreak/>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ins w:id="442" w:author="John Barlow" w:date="2024-03-30T08:33:00Z">
        <w:r w:rsidR="001674F8">
          <w:rPr>
            <w:rFonts w:ascii="Times New Roman" w:hAnsi="Times New Roman" w:cs="Times New Roman"/>
            <w:sz w:val="24"/>
            <w:szCs w:val="24"/>
          </w:rPr>
          <w:t xml:space="preserve">In Vermont and other Northeastern US states, </w:t>
        </w:r>
      </w:ins>
      <w:ins w:id="443" w:author="John Barlow" w:date="2024-03-30T08:34:00Z">
        <w:r w:rsidR="001674F8">
          <w:rPr>
            <w:rFonts w:ascii="Times New Roman" w:hAnsi="Times New Roman" w:cs="Times New Roman"/>
            <w:sz w:val="24"/>
            <w:szCs w:val="24"/>
          </w:rPr>
          <w:t>forage i</w:t>
        </w:r>
      </w:ins>
      <w:ins w:id="444" w:author="John Barlow" w:date="2024-03-30T08:35:00Z">
        <w:r w:rsidR="001674F8">
          <w:rPr>
            <w:rFonts w:ascii="Times New Roman" w:hAnsi="Times New Roman" w:cs="Times New Roman"/>
            <w:sz w:val="24"/>
            <w:szCs w:val="24"/>
          </w:rPr>
          <w:t>s</w:t>
        </w:r>
      </w:ins>
      <w:ins w:id="445" w:author="John Barlow" w:date="2024-03-30T08:34:00Z">
        <w:r w:rsidR="001674F8">
          <w:rPr>
            <w:rFonts w:ascii="Times New Roman" w:hAnsi="Times New Roman" w:cs="Times New Roman"/>
            <w:sz w:val="24"/>
            <w:szCs w:val="24"/>
          </w:rPr>
          <w:t xml:space="preserve"> unavailable directly from pasture </w:t>
        </w:r>
      </w:ins>
      <w:ins w:id="446" w:author="John Barlow" w:date="2024-03-30T08:36:00Z">
        <w:r w:rsidR="001674F8">
          <w:rPr>
            <w:rFonts w:ascii="Times New Roman" w:hAnsi="Times New Roman" w:cs="Times New Roman"/>
            <w:sz w:val="24"/>
            <w:szCs w:val="24"/>
          </w:rPr>
          <w:t xml:space="preserve">during winter months </w:t>
        </w:r>
      </w:ins>
      <w:ins w:id="447" w:author="John Barlow" w:date="2024-03-30T08:34:00Z">
        <w:r w:rsidR="001674F8">
          <w:rPr>
            <w:rFonts w:ascii="Times New Roman" w:hAnsi="Times New Roman" w:cs="Times New Roman"/>
            <w:sz w:val="24"/>
            <w:szCs w:val="24"/>
          </w:rPr>
          <w:t xml:space="preserve">and the climate necessitates </w:t>
        </w:r>
      </w:ins>
      <w:ins w:id="448" w:author="John Barlow" w:date="2024-03-30T08:35:00Z">
        <w:r w:rsidR="001674F8">
          <w:rPr>
            <w:rFonts w:ascii="Times New Roman" w:hAnsi="Times New Roman" w:cs="Times New Roman"/>
            <w:sz w:val="24"/>
            <w:szCs w:val="24"/>
          </w:rPr>
          <w:t xml:space="preserve">use of </w:t>
        </w:r>
      </w:ins>
      <w:ins w:id="449" w:author="John Barlow" w:date="2024-03-30T08:36:00Z">
        <w:r w:rsidR="00084B59">
          <w:rPr>
            <w:rFonts w:ascii="Times New Roman" w:hAnsi="Times New Roman" w:cs="Times New Roman"/>
            <w:sz w:val="24"/>
            <w:szCs w:val="24"/>
          </w:rPr>
          <w:t>indoor</w:t>
        </w:r>
      </w:ins>
      <w:ins w:id="450" w:author="John Barlow" w:date="2024-03-30T08:35:00Z">
        <w:r w:rsidR="001674F8">
          <w:rPr>
            <w:rFonts w:ascii="Times New Roman" w:hAnsi="Times New Roman" w:cs="Times New Roman"/>
            <w:sz w:val="24"/>
            <w:szCs w:val="24"/>
          </w:rPr>
          <w:t xml:space="preserve"> housing. </w:t>
        </w:r>
      </w:ins>
      <w:del w:id="451"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452" w:author="Caitlin Jeffrey" w:date="2024-03-15T12:42:00Z">
        <w:r w:rsidR="00244771">
          <w:rPr>
            <w:rFonts w:ascii="Times New Roman" w:hAnsi="Times New Roman" w:cs="Times New Roman"/>
            <w:sz w:val="24"/>
            <w:szCs w:val="24"/>
          </w:rPr>
          <w:t xml:space="preserve">When cows </w:t>
        </w:r>
      </w:ins>
      <w:ins w:id="453" w:author="John Barlow" w:date="2024-03-30T08:28:00Z">
        <w:r w:rsidR="001674F8">
          <w:rPr>
            <w:rFonts w:ascii="Times New Roman" w:hAnsi="Times New Roman" w:cs="Times New Roman"/>
            <w:sz w:val="24"/>
            <w:szCs w:val="24"/>
          </w:rPr>
          <w:t>have no access to pasture in the winter non-grazing season</w:t>
        </w:r>
      </w:ins>
      <w:ins w:id="454" w:author="John Barlow" w:date="2024-03-30T08:29:00Z">
        <w:r w:rsidR="001674F8">
          <w:rPr>
            <w:rFonts w:ascii="Times New Roman" w:hAnsi="Times New Roman" w:cs="Times New Roman"/>
            <w:sz w:val="24"/>
            <w:szCs w:val="24"/>
          </w:rPr>
          <w:t xml:space="preserve"> </w:t>
        </w:r>
      </w:ins>
      <w:ins w:id="455" w:author="Caitlin Jeffrey" w:date="2024-03-15T12:42:00Z">
        <w:del w:id="456" w:author="John Barlow" w:date="2024-03-30T08:28:00Z">
          <w:r w:rsidR="00244771" w:rsidDel="001674F8">
            <w:rPr>
              <w:rFonts w:ascii="Times New Roman" w:hAnsi="Times New Roman" w:cs="Times New Roman"/>
              <w:sz w:val="24"/>
              <w:szCs w:val="24"/>
            </w:rPr>
            <w:delText>are not on pasture</w:delText>
          </w:r>
        </w:del>
      </w:ins>
      <w:del w:id="457"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458"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ins w:id="459" w:author="John Barlow" w:date="2024-03-30T08:27:00Z">
        <w:r w:rsidR="001674F8">
          <w:rPr>
            <w:rFonts w:ascii="Times New Roman" w:hAnsi="Times New Roman" w:cs="Times New Roman"/>
            <w:sz w:val="24"/>
            <w:szCs w:val="24"/>
          </w:rPr>
          <w:t xml:space="preserve">previous </w:t>
        </w:r>
      </w:ins>
      <w:r w:rsidR="001265C4" w:rsidRPr="00177CD0">
        <w:rPr>
          <w:rFonts w:ascii="Times New Roman" w:hAnsi="Times New Roman" w:cs="Times New Roman"/>
          <w:sz w:val="24"/>
          <w:szCs w:val="24"/>
        </w:rPr>
        <w:t xml:space="preserve">Winter 2018-2019 </w:t>
      </w:r>
      <w:ins w:id="460" w:author="John Barlow" w:date="2024-03-30T08:27:00Z">
        <w:r w:rsidR="001674F8">
          <w:rPr>
            <w:rFonts w:ascii="Times New Roman" w:hAnsi="Times New Roman" w:cs="Times New Roman"/>
            <w:sz w:val="24"/>
            <w:szCs w:val="24"/>
          </w:rPr>
          <w:t xml:space="preserve">industry </w:t>
        </w:r>
      </w:ins>
      <w:r w:rsidR="001A45D7" w:rsidRPr="00177CD0">
        <w:rPr>
          <w:rFonts w:ascii="Times New Roman" w:hAnsi="Times New Roman" w:cs="Times New Roman"/>
          <w:sz w:val="24"/>
          <w:szCs w:val="24"/>
        </w:rPr>
        <w:t xml:space="preserve">survey </w:t>
      </w:r>
      <w:del w:id="461" w:author="John Barlow" w:date="2024-03-30T08:37:00Z">
        <w:r w:rsidR="001A45D7" w:rsidRPr="00177CD0" w:rsidDel="00084B59">
          <w:rPr>
            <w:rFonts w:ascii="Times New Roman" w:hAnsi="Times New Roman" w:cs="Times New Roman"/>
            <w:sz w:val="24"/>
            <w:szCs w:val="24"/>
          </w:rPr>
          <w:delText xml:space="preserve">aimed to </w:delText>
        </w:r>
      </w:del>
      <w:r w:rsidR="001A45D7" w:rsidRPr="00177CD0">
        <w:rPr>
          <w:rFonts w:ascii="Times New Roman" w:hAnsi="Times New Roman" w:cs="Times New Roman"/>
          <w:sz w:val="24"/>
          <w:szCs w:val="24"/>
        </w:rPr>
        <w:t>quantif</w:t>
      </w:r>
      <w:ins w:id="462" w:author="John Barlow" w:date="2024-03-30T08:37:00Z">
        <w:r w:rsidR="00084B59">
          <w:rPr>
            <w:rFonts w:ascii="Times New Roman" w:hAnsi="Times New Roman" w:cs="Times New Roman"/>
            <w:sz w:val="24"/>
            <w:szCs w:val="24"/>
          </w:rPr>
          <w:t>ied</w:t>
        </w:r>
      </w:ins>
      <w:del w:id="463" w:author="John Barlow" w:date="2024-03-30T08:37:00Z">
        <w:r w:rsidR="001A45D7" w:rsidRPr="00177CD0" w:rsidDel="00084B59">
          <w:rPr>
            <w:rFonts w:ascii="Times New Roman" w:hAnsi="Times New Roman" w:cs="Times New Roman"/>
            <w:sz w:val="24"/>
            <w:szCs w:val="24"/>
          </w:rPr>
          <w:delText>y</w:delText>
        </w:r>
      </w:del>
      <w:r w:rsidR="001A45D7" w:rsidRPr="00177CD0">
        <w:rPr>
          <w:rFonts w:ascii="Times New Roman" w:hAnsi="Times New Roman" w:cs="Times New Roman"/>
          <w:sz w:val="24"/>
          <w:szCs w:val="24"/>
        </w:rPr>
        <w:t xml:space="preserve">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ins w:id="464" w:author="John Barlow" w:date="2024-03-30T08:37:00Z">
        <w:r w:rsidR="00084B59">
          <w:rPr>
            <w:rFonts w:ascii="Times New Roman" w:hAnsi="Times New Roman" w:cs="Times New Roman"/>
            <w:sz w:val="24"/>
            <w:szCs w:val="24"/>
          </w:rPr>
          <w:t xml:space="preserve">, and farms were recruited from </w:t>
        </w:r>
      </w:ins>
      <w:ins w:id="465" w:author="John Barlow" w:date="2024-03-30T08:38:00Z">
        <w:r w:rsidR="00084B59">
          <w:rPr>
            <w:rFonts w:ascii="Times New Roman" w:hAnsi="Times New Roman" w:cs="Times New Roman"/>
            <w:sz w:val="24"/>
            <w:szCs w:val="24"/>
          </w:rPr>
          <w:t>respondents to this survey</w:t>
        </w:r>
      </w:ins>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466" w:author="Caitlin Jeffrey" w:date="2024-03-18T14:11:00Z">
        <w:r w:rsidRPr="00177CD0" w:rsidDel="00730AD3">
          <w:rPr>
            <w:rFonts w:ascii="Times New Roman" w:hAnsi="Times New Roman" w:cs="Times New Roman"/>
            <w:sz w:val="24"/>
            <w:szCs w:val="24"/>
          </w:rPr>
          <w:delText xml:space="preserve"> </w:delText>
        </w:r>
      </w:del>
      <w:ins w:id="467" w:author="Caitlin Jeffrey" w:date="2024-03-18T14:11:00Z">
        <w:r w:rsidR="00730AD3">
          <w:rPr>
            <w:rFonts w:ascii="Times New Roman" w:hAnsi="Times New Roman" w:cs="Times New Roman"/>
            <w:sz w:val="24"/>
            <w:szCs w:val="24"/>
          </w:rPr>
          <w:t xml:space="preserve"> </w:t>
        </w:r>
      </w:ins>
      <w:ins w:id="468" w:author="Caitlin Jeffrey" w:date="2024-04-01T14:25:00Z">
        <w:r w:rsidR="00DB3304">
          <w:rPr>
            <w:rFonts w:ascii="Times New Roman" w:hAnsi="Times New Roman" w:cs="Times New Roman"/>
            <w:sz w:val="24"/>
            <w:szCs w:val="24"/>
          </w:rPr>
          <w:t xml:space="preserve">(FS)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 xml:space="preserve">bedded with sand, 2) </w:t>
      </w:r>
      <w:del w:id="469" w:author="Caitlin Jeffrey" w:date="2024-04-01T14:26:00Z">
        <w:r w:rsidRPr="00177CD0" w:rsidDel="00DB3304">
          <w:rPr>
            <w:rFonts w:ascii="Times New Roman" w:hAnsi="Times New Roman" w:cs="Times New Roman"/>
            <w:sz w:val="24"/>
            <w:szCs w:val="24"/>
          </w:rPr>
          <w:delText>freestall</w:delText>
        </w:r>
      </w:del>
      <w:ins w:id="470" w:author="Caitlin Jeffrey" w:date="2024-04-01T14:26:00Z">
        <w:r w:rsidR="00DB3304">
          <w:rPr>
            <w:rFonts w:ascii="Times New Roman" w:hAnsi="Times New Roman" w:cs="Times New Roman"/>
            <w:sz w:val="24"/>
            <w:szCs w:val="24"/>
          </w:rPr>
          <w:t>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471"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472" w:author="Caitlin Jeffrey" w:date="2024-03-18T13:16:00Z">
            <w:rPr>
              <w:rFonts w:ascii="Times New Roman" w:hAnsi="Times New Roman" w:cs="Times New Roman"/>
              <w:sz w:val="24"/>
              <w:szCs w:val="24"/>
            </w:rPr>
          </w:rPrChange>
        </w:rPr>
        <w:t xml:space="preserve">) </w:t>
      </w:r>
      <w:ins w:id="473" w:author="Caitlin Jeffrey" w:date="2024-04-01T14:26:00Z">
        <w:r w:rsidR="00DB3304">
          <w:rPr>
            <w:rFonts w:ascii="Times New Roman" w:hAnsi="Times New Roman" w:cs="Times New Roman"/>
            <w:sz w:val="24"/>
            <w:szCs w:val="24"/>
            <w:highlight w:val="yellow"/>
          </w:rPr>
          <w:t>BP</w:t>
        </w:r>
      </w:ins>
      <w:ins w:id="474" w:author="Caitlin Jeffrey" w:date="2024-04-01T14:22:00Z">
        <w:r w:rsidR="00AA172A">
          <w:rPr>
            <w:rFonts w:ascii="Times New Roman" w:hAnsi="Times New Roman" w:cs="Times New Roman"/>
            <w:sz w:val="24"/>
            <w:szCs w:val="24"/>
            <w:highlight w:val="yellow"/>
          </w:rPr>
          <w:t>.</w:t>
        </w:r>
      </w:ins>
      <w:del w:id="475" w:author="Caitlin Jeffrey" w:date="2024-03-18T13:18:00Z">
        <w:r w:rsidRPr="0021704C" w:rsidDel="0052154F">
          <w:rPr>
            <w:rFonts w:ascii="Times New Roman" w:hAnsi="Times New Roman" w:cs="Times New Roman"/>
            <w:sz w:val="24"/>
            <w:szCs w:val="24"/>
            <w:highlight w:val="yellow"/>
            <w:rPrChange w:id="476"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477"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478"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479"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480" w:author="Caitlin Jeffrey" w:date="2024-03-18T13:16:00Z">
              <w:rPr>
                <w:rFonts w:ascii="Times New Roman" w:hAnsi="Times New Roman" w:cs="Times New Roman"/>
                <w:sz w:val="24"/>
                <w:szCs w:val="24"/>
              </w:rPr>
            </w:rPrChange>
          </w:rPr>
          <w:delText>deeply bedded with organic material</w:delText>
        </w:r>
      </w:del>
      <w:ins w:id="481" w:author="Caitlin Jeffrey" w:date="2024-03-18T13:16:00Z">
        <w:r w:rsidR="006346AD" w:rsidRPr="0021704C">
          <w:rPr>
            <w:rFonts w:ascii="Times New Roman" w:hAnsi="Times New Roman" w:cs="Times New Roman"/>
            <w:sz w:val="24"/>
            <w:szCs w:val="24"/>
            <w:highlight w:val="yellow"/>
          </w:rPr>
          <w:t xml:space="preserve"> </w:t>
        </w:r>
      </w:ins>
      <w:del w:id="482"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w:t>
      </w:r>
      <w:r w:rsidRPr="00177CD0">
        <w:rPr>
          <w:rFonts w:ascii="Times New Roman" w:hAnsi="Times New Roman" w:cs="Times New Roman"/>
          <w:sz w:val="24"/>
          <w:szCs w:val="24"/>
        </w:rPr>
        <w:lastRenderedPageBreak/>
        <w:t>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483" w:author="Caitlin Jeffrey" w:date="2024-03-18T14:07:00Z">
        <w:r w:rsidRPr="00177CD0" w:rsidDel="00730AD3">
          <w:rPr>
            <w:rFonts w:ascii="Times New Roman" w:hAnsi="Times New Roman" w:cs="Times New Roman"/>
            <w:sz w:val="24"/>
            <w:szCs w:val="24"/>
          </w:rPr>
          <w:delText>bedded packs</w:delText>
        </w:r>
      </w:del>
      <w:ins w:id="484"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485" w:author="Caitlin Jeffrey" w:date="2024-03-18T12:34:00Z">
        <w:r w:rsidR="008454CA">
          <w:rPr>
            <w:rFonts w:ascii="Times New Roman" w:hAnsi="Times New Roman" w:cs="Times New Roman"/>
            <w:sz w:val="24"/>
            <w:szCs w:val="24"/>
          </w:rPr>
          <w:t xml:space="preserve"> </w:t>
        </w:r>
      </w:ins>
      <w:del w:id="486"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pPr>
        <w:spacing w:after="0" w:line="480" w:lineRule="auto"/>
        <w:ind w:firstLine="360"/>
        <w:rPr>
          <w:ins w:id="487" w:author="Caitlin Jeffrey" w:date="2024-03-18T12:34:00Z"/>
          <w:rFonts w:ascii="Times New Roman" w:hAnsi="Times New Roman" w:cs="Times New Roman"/>
          <w:sz w:val="24"/>
          <w:szCs w:val="24"/>
        </w:rPr>
        <w:pPrChange w:id="488" w:author="Caitlin Jeffrey" w:date="2024-04-01T14:26:00Z">
          <w:pPr>
            <w:spacing w:after="0" w:line="480" w:lineRule="auto"/>
          </w:pPr>
        </w:pPrChange>
      </w:pPr>
      <w:del w:id="489"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7A07C2F6" w:rsidR="006238BB" w:rsidRPr="003143A3" w:rsidRDefault="00272747">
      <w:pPr>
        <w:spacing w:after="0" w:line="480" w:lineRule="auto"/>
        <w:ind w:firstLine="720"/>
        <w:rPr>
          <w:rFonts w:ascii="Times New Roman" w:hAnsi="Times New Roman" w:cs="Times New Roman"/>
          <w:sz w:val="24"/>
          <w:szCs w:val="24"/>
          <w:highlight w:val="yellow"/>
          <w:rPrChange w:id="490" w:author="Caitlin Jeffrey" w:date="2024-03-18T14:00:00Z">
            <w:rPr>
              <w:rFonts w:ascii="Times New Roman" w:hAnsi="Times New Roman" w:cs="Times New Roman"/>
              <w:sz w:val="24"/>
              <w:szCs w:val="24"/>
            </w:rPr>
          </w:rPrChange>
        </w:rPr>
        <w:pPrChange w:id="491"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w:t>
      </w:r>
      <w:del w:id="492" w:author="Caitlin Jeffrey" w:date="2024-04-01T14:22:00Z">
        <w:r w:rsidR="00AE280F" w:rsidRPr="00177CD0" w:rsidDel="00761664">
          <w:rPr>
            <w:rFonts w:ascii="Times New Roman" w:hAnsi="Times New Roman" w:cs="Times New Roman"/>
            <w:sz w:val="24"/>
            <w:szCs w:val="24"/>
          </w:rPr>
          <w:delText>bedded pack system</w:delText>
        </w:r>
      </w:del>
      <w:ins w:id="493" w:author="Caitlin Jeffrey" w:date="2024-04-01T14:22:00Z">
        <w:r w:rsidR="00761664">
          <w:rPr>
            <w:rFonts w:ascii="Times New Roman" w:hAnsi="Times New Roman" w:cs="Times New Roman"/>
            <w:sz w:val="24"/>
            <w:szCs w:val="24"/>
          </w:rPr>
          <w:t>BP</w:t>
        </w:r>
      </w:ins>
      <w:r w:rsidR="00AE280F" w:rsidRPr="00177CD0">
        <w:rPr>
          <w:rFonts w:ascii="Times New Roman" w:hAnsi="Times New Roman" w:cs="Times New Roman"/>
          <w:sz w:val="24"/>
          <w:szCs w:val="24"/>
        </w:rPr>
        <w:t xml:space="preserve">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w:t>
      </w:r>
      <w:del w:id="494" w:author="Caitlin Jeffrey" w:date="2024-04-01T14:22:00Z">
        <w:r w:rsidR="006238BB" w:rsidRPr="00177CD0" w:rsidDel="00761664">
          <w:rPr>
            <w:rFonts w:ascii="Times New Roman" w:hAnsi="Times New Roman" w:cs="Times New Roman"/>
            <w:sz w:val="24"/>
            <w:szCs w:val="24"/>
          </w:rPr>
          <w:delText>bedded pack system</w:delText>
        </w:r>
      </w:del>
      <w:ins w:id="495" w:author="Caitlin Jeffrey" w:date="2024-04-01T14:22: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w:t>
      </w:r>
      <w:del w:id="496" w:author="Caitlin Jeffrey" w:date="2024-04-01T14:23:00Z">
        <w:r w:rsidR="006238BB" w:rsidRPr="00177CD0" w:rsidDel="00761664">
          <w:rPr>
            <w:rFonts w:ascii="Times New Roman" w:hAnsi="Times New Roman" w:cs="Times New Roman"/>
            <w:sz w:val="24"/>
            <w:szCs w:val="24"/>
          </w:rPr>
          <w:delText>bedded pack system</w:delText>
        </w:r>
      </w:del>
      <w:ins w:id="497"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as a secondary housing system in conjunction with a </w:t>
      </w:r>
      <w:del w:id="498" w:author="Caitlin Jeffrey" w:date="2024-03-18T14:11:00Z">
        <w:r w:rsidR="006238BB" w:rsidRPr="00177CD0" w:rsidDel="00730AD3">
          <w:rPr>
            <w:rFonts w:ascii="Times New Roman" w:hAnsi="Times New Roman" w:cs="Times New Roman"/>
            <w:sz w:val="24"/>
            <w:szCs w:val="24"/>
          </w:rPr>
          <w:delText>tiestall</w:delText>
        </w:r>
      </w:del>
      <w:ins w:id="499"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500" w:author="Caitlin Jeffrey" w:date="2024-03-18T14:07:00Z">
        <w:r w:rsidR="00DF7C3A" w:rsidRPr="00177CD0" w:rsidDel="00730AD3">
          <w:rPr>
            <w:rFonts w:ascii="Times New Roman" w:hAnsi="Times New Roman" w:cs="Times New Roman"/>
            <w:sz w:val="24"/>
            <w:szCs w:val="24"/>
          </w:rPr>
          <w:delText>bedded packs</w:delText>
        </w:r>
      </w:del>
      <w:ins w:id="501"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w:t>
      </w:r>
      <w:del w:id="502" w:author="Caitlin Jeffrey" w:date="2024-04-01T14:23:00Z">
        <w:r w:rsidR="006238BB" w:rsidRPr="00177CD0" w:rsidDel="00761664">
          <w:rPr>
            <w:rFonts w:ascii="Times New Roman" w:hAnsi="Times New Roman" w:cs="Times New Roman"/>
            <w:sz w:val="24"/>
            <w:szCs w:val="24"/>
          </w:rPr>
          <w:delText>bedded pack</w:delText>
        </w:r>
      </w:del>
      <w:ins w:id="503"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ith the remaining time in a </w:t>
      </w:r>
      <w:del w:id="504" w:author="Caitlin Jeffrey" w:date="2024-03-18T14:11:00Z">
        <w:r w:rsidR="006238BB" w:rsidRPr="00177CD0" w:rsidDel="00730AD3">
          <w:rPr>
            <w:rFonts w:ascii="Times New Roman" w:hAnsi="Times New Roman" w:cs="Times New Roman"/>
            <w:sz w:val="24"/>
            <w:szCs w:val="24"/>
          </w:rPr>
          <w:delText>tiestall</w:delText>
        </w:r>
      </w:del>
      <w:ins w:id="505"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w:t>
      </w:r>
      <w:del w:id="506" w:author="Caitlin Jeffrey" w:date="2024-04-01T14:23:00Z">
        <w:r w:rsidR="003836E0" w:rsidRPr="00177CD0" w:rsidDel="00761664">
          <w:rPr>
            <w:rFonts w:ascii="Times New Roman" w:hAnsi="Times New Roman" w:cs="Times New Roman"/>
            <w:sz w:val="24"/>
            <w:szCs w:val="24"/>
          </w:rPr>
          <w:delText>bedded pack</w:delText>
        </w:r>
      </w:del>
      <w:ins w:id="507" w:author="Caitlin Jeffrey" w:date="2024-04-01T14:23:00Z">
        <w:r w:rsidR="00761664">
          <w:rPr>
            <w:rFonts w:ascii="Times New Roman" w:hAnsi="Times New Roman" w:cs="Times New Roman"/>
            <w:sz w:val="24"/>
            <w:szCs w:val="24"/>
          </w:rPr>
          <w:t>BP</w:t>
        </w:r>
      </w:ins>
      <w:r w:rsidR="003836E0" w:rsidRPr="00177CD0">
        <w:rPr>
          <w:rFonts w:ascii="Times New Roman" w:hAnsi="Times New Roman" w:cs="Times New Roman"/>
          <w:sz w:val="24"/>
          <w:szCs w:val="24"/>
        </w:rPr>
        <w:t xml:space="preserve">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508" w:author="Caitlin Jeffrey" w:date="2024-03-18T10:48:00Z" w:name="move161651302"/>
      <w:moveFrom w:id="509"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508"/>
      <w:ins w:id="510"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511" w:author="Caitlin Jeffrey" w:date="2024-03-18T12:35:00Z">
              <w:rPr>
                <w:rFonts w:ascii="Times New Roman" w:hAnsi="Times New Roman" w:cs="Times New Roman"/>
                <w:sz w:val="24"/>
                <w:szCs w:val="24"/>
              </w:rPr>
            </w:rPrChange>
          </w:rPr>
          <w:t xml:space="preserve">As the number of </w:t>
        </w:r>
      </w:ins>
      <w:ins w:id="512" w:author="Caitlin Jeffrey" w:date="2024-03-18T14:07:00Z">
        <w:r w:rsidR="00730AD3">
          <w:rPr>
            <w:rFonts w:ascii="Times New Roman" w:hAnsi="Times New Roman" w:cs="Times New Roman"/>
            <w:sz w:val="24"/>
            <w:szCs w:val="24"/>
            <w:highlight w:val="yellow"/>
          </w:rPr>
          <w:t>BP</w:t>
        </w:r>
      </w:ins>
      <w:ins w:id="513" w:author="Caitlin Jeffrey" w:date="2024-03-18T12:35:00Z">
        <w:r w:rsidR="008454CA" w:rsidRPr="000A49DC">
          <w:rPr>
            <w:rFonts w:ascii="Times New Roman" w:hAnsi="Times New Roman" w:cs="Times New Roman"/>
            <w:sz w:val="24"/>
            <w:szCs w:val="24"/>
            <w:highlight w:val="yellow"/>
            <w:rPrChange w:id="514"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w:t>
        </w:r>
      </w:ins>
      <w:ins w:id="515" w:author="Caitlin Jeffrey" w:date="2024-04-01T14:23:00Z">
        <w:r w:rsidR="00761664">
          <w:rPr>
            <w:rFonts w:ascii="Times New Roman" w:hAnsi="Times New Roman" w:cs="Times New Roman"/>
            <w:sz w:val="24"/>
            <w:szCs w:val="24"/>
            <w:highlight w:val="yellow"/>
          </w:rPr>
          <w:t>BP</w:t>
        </w:r>
      </w:ins>
      <w:ins w:id="516" w:author="Caitlin Jeffrey" w:date="2024-03-18T12:35:00Z">
        <w:r w:rsidR="008454CA" w:rsidRPr="000A49DC">
          <w:rPr>
            <w:rFonts w:ascii="Times New Roman" w:hAnsi="Times New Roman" w:cs="Times New Roman"/>
            <w:sz w:val="24"/>
            <w:szCs w:val="24"/>
            <w:highlight w:val="yellow"/>
            <w:rPrChange w:id="517" w:author="Caitlin Jeffrey" w:date="2024-03-18T12:35:00Z">
              <w:rPr>
                <w:rFonts w:ascii="Times New Roman" w:hAnsi="Times New Roman" w:cs="Times New Roman"/>
                <w:sz w:val="24"/>
                <w:szCs w:val="24"/>
              </w:rPr>
            </w:rPrChange>
          </w:rPr>
          <w:t xml:space="preserve">, </w:t>
        </w:r>
        <w:r w:rsidR="008454CA" w:rsidRPr="000A49DC">
          <w:rPr>
            <w:rFonts w:ascii="Times New Roman" w:hAnsi="Times New Roman" w:cs="Times New Roman"/>
            <w:sz w:val="24"/>
            <w:szCs w:val="24"/>
            <w:highlight w:val="yellow"/>
            <w:rPrChange w:id="518" w:author="Caitlin Jeffrey" w:date="2024-03-18T12:35:00Z">
              <w:rPr>
                <w:rFonts w:ascii="Times New Roman" w:hAnsi="Times New Roman" w:cs="Times New Roman"/>
                <w:sz w:val="24"/>
                <w:szCs w:val="24"/>
              </w:rPr>
            </w:rPrChange>
          </w:rPr>
          <w:lastRenderedPageBreak/>
          <w:t>two would be classified as “compost</w:t>
        </w:r>
      </w:ins>
      <w:ins w:id="519" w:author="Caitlin Jeffrey" w:date="2024-03-18T13:51:00Z">
        <w:r w:rsidR="005F720F">
          <w:rPr>
            <w:rFonts w:ascii="Times New Roman" w:hAnsi="Times New Roman" w:cs="Times New Roman"/>
            <w:sz w:val="24"/>
            <w:szCs w:val="24"/>
            <w:highlight w:val="yellow"/>
          </w:rPr>
          <w:t xml:space="preserve"> </w:t>
        </w:r>
      </w:ins>
      <w:ins w:id="520" w:author="Caitlin Jeffrey" w:date="2024-03-18T12:35:00Z">
        <w:r w:rsidR="008454CA" w:rsidRPr="000A49DC">
          <w:rPr>
            <w:rFonts w:ascii="Times New Roman" w:hAnsi="Times New Roman" w:cs="Times New Roman"/>
            <w:sz w:val="24"/>
            <w:szCs w:val="24"/>
            <w:highlight w:val="yellow"/>
            <w:rPrChange w:id="521" w:author="Caitlin Jeffrey" w:date="2024-03-18T12:35:00Z">
              <w:rPr>
                <w:rFonts w:ascii="Times New Roman" w:hAnsi="Times New Roman" w:cs="Times New Roman"/>
                <w:sz w:val="24"/>
                <w:szCs w:val="24"/>
              </w:rPr>
            </w:rPrChange>
          </w:rPr>
          <w:t>bedded</w:t>
        </w:r>
      </w:ins>
      <w:ins w:id="522" w:author="Caitlin Jeffrey" w:date="2024-03-18T13:51:00Z">
        <w:r w:rsidR="005F720F">
          <w:rPr>
            <w:rFonts w:ascii="Times New Roman" w:hAnsi="Times New Roman" w:cs="Times New Roman"/>
            <w:sz w:val="24"/>
            <w:szCs w:val="24"/>
            <w:highlight w:val="yellow"/>
          </w:rPr>
          <w:t>-</w:t>
        </w:r>
      </w:ins>
      <w:ins w:id="523" w:author="Caitlin Jeffrey" w:date="2024-03-18T12:35:00Z">
        <w:r w:rsidR="008454CA" w:rsidRPr="000A49DC">
          <w:rPr>
            <w:rFonts w:ascii="Times New Roman" w:hAnsi="Times New Roman" w:cs="Times New Roman"/>
            <w:sz w:val="24"/>
            <w:szCs w:val="24"/>
            <w:highlight w:val="yellow"/>
            <w:rPrChange w:id="524"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525"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526"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527" w:author="Caitlin Jeffrey" w:date="2024-03-18T13:10:00Z">
        <w:r w:rsidR="003B723B">
          <w:rPr>
            <w:rFonts w:ascii="Times New Roman" w:hAnsi="Times New Roman" w:cs="Times New Roman"/>
            <w:sz w:val="24"/>
            <w:szCs w:val="24"/>
            <w:highlight w:val="yellow"/>
          </w:rPr>
          <w:t xml:space="preserve">. </w:t>
        </w:r>
      </w:ins>
      <w:ins w:id="528" w:author="Caitlin Jeffrey" w:date="2024-03-18T12:35:00Z">
        <w:r w:rsidR="008454CA" w:rsidRPr="000A49DC">
          <w:rPr>
            <w:rFonts w:ascii="Times New Roman" w:hAnsi="Times New Roman" w:cs="Times New Roman"/>
            <w:sz w:val="24"/>
            <w:szCs w:val="24"/>
            <w:highlight w:val="yellow"/>
            <w:rPrChange w:id="529"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530" w:author="Caitlin Jeffrey" w:date="2024-03-18T13:59:00Z">
        <w:r w:rsidR="00017B27">
          <w:rPr>
            <w:rFonts w:ascii="Times New Roman" w:hAnsi="Times New Roman" w:cs="Times New Roman"/>
            <w:sz w:val="24"/>
            <w:szCs w:val="24"/>
            <w:highlight w:val="yellow"/>
          </w:rPr>
          <w:t>used a</w:t>
        </w:r>
      </w:ins>
      <w:ins w:id="531" w:author="Caitlin Jeffrey" w:date="2024-03-18T12:35:00Z">
        <w:r w:rsidR="008454CA" w:rsidRPr="000A49DC">
          <w:rPr>
            <w:rFonts w:ascii="Times New Roman" w:hAnsi="Times New Roman" w:cs="Times New Roman"/>
            <w:sz w:val="24"/>
            <w:szCs w:val="24"/>
            <w:highlight w:val="yellow"/>
            <w:rPrChange w:id="532"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533" w:author="Caitlin Jeffrey" w:date="2024-03-18T12:48:00Z">
        <w:r w:rsidR="003F279E">
          <w:rPr>
            <w:rFonts w:ascii="Times New Roman" w:hAnsi="Times New Roman" w:cs="Times New Roman"/>
            <w:sz w:val="24"/>
            <w:szCs w:val="24"/>
            <w:highlight w:val="yellow"/>
          </w:rPr>
          <w:t xml:space="preserve"> 6-8 months cows are housed</w:t>
        </w:r>
      </w:ins>
      <w:ins w:id="534" w:author="Caitlin Jeffrey" w:date="2024-03-18T12:35:00Z">
        <w:r w:rsidR="008454CA" w:rsidRPr="000A49DC">
          <w:rPr>
            <w:rFonts w:ascii="Times New Roman" w:hAnsi="Times New Roman" w:cs="Times New Roman"/>
            <w:sz w:val="24"/>
            <w:szCs w:val="24"/>
            <w:highlight w:val="yellow"/>
            <w:rPrChange w:id="535" w:author="Caitlin Jeffrey" w:date="2024-03-18T12:35:00Z">
              <w:rPr>
                <w:rFonts w:ascii="Times New Roman" w:hAnsi="Times New Roman" w:cs="Times New Roman"/>
                <w:sz w:val="24"/>
                <w:szCs w:val="24"/>
              </w:rPr>
            </w:rPrChange>
          </w:rPr>
          <w:t xml:space="preserve"> indoor</w:t>
        </w:r>
      </w:ins>
      <w:ins w:id="536" w:author="Caitlin Jeffrey" w:date="2024-03-18T12:48:00Z">
        <w:r w:rsidR="003F279E">
          <w:rPr>
            <w:rFonts w:ascii="Times New Roman" w:hAnsi="Times New Roman" w:cs="Times New Roman"/>
            <w:sz w:val="24"/>
            <w:szCs w:val="24"/>
            <w:highlight w:val="yellow"/>
          </w:rPr>
          <w:t>s</w:t>
        </w:r>
      </w:ins>
      <w:ins w:id="537" w:author="Caitlin Jeffrey" w:date="2024-03-18T12:35:00Z">
        <w:r w:rsidR="008454CA" w:rsidRPr="000A49DC">
          <w:rPr>
            <w:rFonts w:ascii="Times New Roman" w:hAnsi="Times New Roman" w:cs="Times New Roman"/>
            <w:sz w:val="24"/>
            <w:szCs w:val="24"/>
            <w:highlight w:val="yellow"/>
            <w:rPrChange w:id="538" w:author="Caitlin Jeffrey" w:date="2024-03-18T12:35:00Z">
              <w:rPr>
                <w:rFonts w:ascii="Times New Roman" w:hAnsi="Times New Roman" w:cs="Times New Roman"/>
                <w:sz w:val="24"/>
                <w:szCs w:val="24"/>
              </w:rPr>
            </w:rPrChange>
          </w:rPr>
          <w:t xml:space="preserve"> </w:t>
        </w:r>
      </w:ins>
      <w:ins w:id="539" w:author="Caitlin Jeffrey" w:date="2024-03-18T12:48:00Z">
        <w:r w:rsidR="003F279E" w:rsidRPr="00C455BE">
          <w:rPr>
            <w:rFonts w:ascii="Times New Roman" w:hAnsi="Times New Roman" w:cs="Times New Roman"/>
            <w:sz w:val="24"/>
            <w:szCs w:val="24"/>
            <w:highlight w:val="cyan"/>
            <w:rPrChange w:id="540" w:author="Caitlin Jeffrey" w:date="2024-03-20T09:35:00Z">
              <w:rPr>
                <w:rFonts w:ascii="Times New Roman" w:hAnsi="Times New Roman" w:cs="Times New Roman"/>
                <w:sz w:val="24"/>
                <w:szCs w:val="24"/>
                <w:highlight w:val="yellow"/>
              </w:rPr>
            </w:rPrChange>
          </w:rPr>
          <w:t>(</w:t>
        </w:r>
      </w:ins>
      <w:ins w:id="541" w:author="Caitlin Jeffrey" w:date="2024-03-18T13:06:00Z">
        <w:r w:rsidR="00ED0E4A" w:rsidRPr="00C455BE">
          <w:rPr>
            <w:rFonts w:ascii="Times New Roman" w:hAnsi="Times New Roman" w:cs="Times New Roman"/>
            <w:sz w:val="24"/>
            <w:szCs w:val="24"/>
            <w:highlight w:val="cyan"/>
            <w:rPrChange w:id="542"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543" w:author="Caitlin Jeffrey" w:date="2024-03-18T12:35:00Z">
        <w:r w:rsidR="008454CA" w:rsidRPr="00C455BE">
          <w:rPr>
            <w:rFonts w:ascii="Times New Roman" w:hAnsi="Times New Roman" w:cs="Times New Roman"/>
            <w:sz w:val="24"/>
            <w:szCs w:val="24"/>
            <w:highlight w:val="cyan"/>
            <w:rPrChange w:id="544" w:author="Caitlin Jeffrey" w:date="2024-03-20T09:35:00Z">
              <w:rPr>
                <w:rFonts w:ascii="Times New Roman" w:hAnsi="Times New Roman" w:cs="Times New Roman"/>
                <w:sz w:val="24"/>
                <w:szCs w:val="24"/>
              </w:rPr>
            </w:rPrChange>
          </w:rPr>
          <w:t>)</w:t>
        </w:r>
      </w:ins>
      <w:ins w:id="545"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546" w:author="Caitlin Jeffrey" w:date="2024-03-18T12:45:00Z">
        <w:r w:rsidR="00256552">
          <w:rPr>
            <w:rFonts w:ascii="Times New Roman" w:hAnsi="Times New Roman" w:cs="Times New Roman"/>
            <w:sz w:val="24"/>
            <w:szCs w:val="24"/>
            <w:highlight w:val="yellow"/>
          </w:rPr>
          <w:t xml:space="preserve"> </w:t>
        </w:r>
      </w:ins>
      <w:ins w:id="547" w:author="Caitlin Jeffrey" w:date="2024-03-18T14:00:00Z">
        <w:r w:rsidR="003143A3">
          <w:rPr>
            <w:rFonts w:ascii="Times New Roman" w:hAnsi="Times New Roman" w:cs="Times New Roman"/>
            <w:sz w:val="24"/>
            <w:szCs w:val="24"/>
            <w:highlight w:val="yellow"/>
          </w:rPr>
          <w:t xml:space="preserve"> </w:t>
        </w:r>
      </w:ins>
      <w:ins w:id="548" w:author="Caitlin Jeffrey" w:date="2024-03-18T12:35:00Z">
        <w:r w:rsidR="008454CA" w:rsidRPr="000A49DC">
          <w:rPr>
            <w:rFonts w:ascii="Times New Roman" w:hAnsi="Times New Roman" w:cs="Times New Roman"/>
            <w:sz w:val="24"/>
            <w:szCs w:val="24"/>
            <w:highlight w:val="yellow"/>
            <w:rPrChange w:id="549" w:author="Caitlin Jeffrey" w:date="2024-03-18T12:35:00Z">
              <w:rPr>
                <w:rFonts w:ascii="Times New Roman" w:hAnsi="Times New Roman" w:cs="Times New Roman"/>
                <w:sz w:val="24"/>
                <w:szCs w:val="24"/>
              </w:rPr>
            </w:rPrChange>
          </w:rPr>
          <w:t>The one remaining farm</w:t>
        </w:r>
      </w:ins>
      <w:ins w:id="550" w:author="Caitlin Jeffrey" w:date="2024-03-18T14:00:00Z">
        <w:r w:rsidR="003143A3">
          <w:rPr>
            <w:rFonts w:ascii="Times New Roman" w:hAnsi="Times New Roman" w:cs="Times New Roman"/>
            <w:sz w:val="24"/>
            <w:szCs w:val="24"/>
            <w:highlight w:val="yellow"/>
          </w:rPr>
          <w:t xml:space="preserve"> fe</w:t>
        </w:r>
      </w:ins>
      <w:ins w:id="551" w:author="Caitlin Jeffrey" w:date="2024-03-18T12:35:00Z">
        <w:r w:rsidR="008454CA" w:rsidRPr="000A49DC">
          <w:rPr>
            <w:rFonts w:ascii="Times New Roman" w:hAnsi="Times New Roman" w:cs="Times New Roman"/>
            <w:sz w:val="24"/>
            <w:szCs w:val="24"/>
            <w:highlight w:val="yellow"/>
            <w:rPrChange w:id="552" w:author="Caitlin Jeffrey" w:date="2024-03-18T12:35:00Z">
              <w:rPr>
                <w:rFonts w:ascii="Times New Roman" w:hAnsi="Times New Roman" w:cs="Times New Roman"/>
                <w:sz w:val="24"/>
                <w:szCs w:val="24"/>
              </w:rPr>
            </w:rPrChange>
          </w:rPr>
          <w:t xml:space="preserve">ll somewhere between these two types of classically defined </w:t>
        </w:r>
      </w:ins>
      <w:ins w:id="553" w:author="Caitlin Jeffrey" w:date="2024-04-01T14:33:00Z">
        <w:r w:rsidR="00023F2C">
          <w:rPr>
            <w:rFonts w:ascii="Times New Roman" w:hAnsi="Times New Roman" w:cs="Times New Roman"/>
            <w:sz w:val="24"/>
            <w:szCs w:val="24"/>
            <w:highlight w:val="yellow"/>
          </w:rPr>
          <w:t>BP</w:t>
        </w:r>
      </w:ins>
      <w:ins w:id="554" w:author="Caitlin Jeffrey" w:date="2024-03-18T12:35:00Z">
        <w:r w:rsidR="008454CA" w:rsidRPr="000A49DC">
          <w:rPr>
            <w:rFonts w:ascii="Times New Roman" w:hAnsi="Times New Roman" w:cs="Times New Roman"/>
            <w:sz w:val="24"/>
            <w:szCs w:val="24"/>
            <w:highlight w:val="yellow"/>
            <w:rPrChange w:id="555" w:author="Caitlin Jeffrey" w:date="2024-03-18T12:35:00Z">
              <w:rPr>
                <w:rFonts w:ascii="Times New Roman" w:hAnsi="Times New Roman" w:cs="Times New Roman"/>
                <w:sz w:val="24"/>
                <w:szCs w:val="24"/>
              </w:rPr>
            </w:rPrChange>
          </w:rPr>
          <w:t xml:space="preserve">;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209D52EF"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556" w:author="Caitlin Jeffrey" w:date="2024-03-18T14:15:00Z">
        <w:r w:rsidR="008A3C9B" w:rsidRPr="00177CD0" w:rsidDel="00730AD3">
          <w:rPr>
            <w:rFonts w:ascii="Times New Roman" w:hAnsi="Times New Roman" w:cs="Times New Roman"/>
            <w:sz w:val="24"/>
            <w:szCs w:val="24"/>
          </w:rPr>
          <w:delText>freestall</w:delText>
        </w:r>
      </w:del>
      <w:ins w:id="557"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558" w:author="Caitlin Jeffrey" w:date="2024-03-18T14:13:00Z">
        <w:r w:rsidR="008A3C9B" w:rsidRPr="00177CD0" w:rsidDel="00730AD3">
          <w:rPr>
            <w:rFonts w:ascii="Times New Roman" w:hAnsi="Times New Roman" w:cs="Times New Roman"/>
            <w:sz w:val="24"/>
            <w:szCs w:val="24"/>
          </w:rPr>
          <w:delText>freestalls</w:delText>
        </w:r>
      </w:del>
      <w:ins w:id="559"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560" w:author="Caitlin Jeffrey" w:date="2024-03-18T14:12:00Z">
        <w:r w:rsidR="008A3C9B" w:rsidRPr="00177CD0" w:rsidDel="00730AD3">
          <w:rPr>
            <w:rFonts w:ascii="Times New Roman" w:hAnsi="Times New Roman" w:cs="Times New Roman"/>
            <w:sz w:val="24"/>
            <w:szCs w:val="24"/>
          </w:rPr>
          <w:delText xml:space="preserve">tiestalls </w:delText>
        </w:r>
      </w:del>
      <w:ins w:id="561"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562" w:author="Caitlin Jeffrey" w:date="2024-03-18T14:07:00Z">
        <w:r w:rsidR="008A3C9B" w:rsidRPr="00177CD0" w:rsidDel="00730AD3">
          <w:rPr>
            <w:rFonts w:ascii="Times New Roman" w:hAnsi="Times New Roman" w:cs="Times New Roman"/>
            <w:sz w:val="24"/>
            <w:szCs w:val="24"/>
          </w:rPr>
          <w:delText>bedded packs</w:delText>
        </w:r>
      </w:del>
      <w:ins w:id="563"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564" w:author="Caitlin Jeffrey" w:date="2024-03-18T10:48:00Z">
        <w:r w:rsidR="000E2802">
          <w:rPr>
            <w:rFonts w:ascii="Times New Roman" w:hAnsi="Times New Roman" w:cs="Times New Roman"/>
            <w:sz w:val="24"/>
            <w:szCs w:val="24"/>
          </w:rPr>
          <w:t xml:space="preserve"> </w:t>
        </w:r>
      </w:ins>
      <w:moveToRangeStart w:id="565" w:author="Caitlin Jeffrey" w:date="2024-03-18T10:48:00Z" w:name="move161651302"/>
      <w:moveTo w:id="566" w:author="Caitlin Jeffrey" w:date="2024-03-18T10:48:00Z">
        <w:r w:rsidR="000E2802" w:rsidRPr="00177CD0">
          <w:rPr>
            <w:rFonts w:ascii="Times New Roman" w:hAnsi="Times New Roman" w:cs="Times New Roman"/>
            <w:sz w:val="24"/>
            <w:szCs w:val="24"/>
          </w:rPr>
          <w:t xml:space="preserve">This study was intended to study cows while they were in their </w:t>
        </w:r>
      </w:moveTo>
      <w:ins w:id="567" w:author="John Barlow" w:date="2024-03-30T08:26:00Z">
        <w:r w:rsidR="001674F8">
          <w:rPr>
            <w:rFonts w:ascii="Times New Roman" w:hAnsi="Times New Roman" w:cs="Times New Roman"/>
            <w:sz w:val="24"/>
            <w:szCs w:val="24"/>
          </w:rPr>
          <w:t xml:space="preserve">winter (non-grazing months) </w:t>
        </w:r>
      </w:ins>
      <w:moveTo w:id="568" w:author="Caitlin Jeffrey" w:date="2024-03-18T10:48:00Z">
        <w:r w:rsidR="000E2802" w:rsidRPr="00177CD0">
          <w:rPr>
            <w:rFonts w:ascii="Times New Roman" w:hAnsi="Times New Roman" w:cs="Times New Roman"/>
            <w:sz w:val="24"/>
            <w:szCs w:val="24"/>
          </w:rPr>
          <w:t>indoor housing system, so all herds visits were completed before any grazing had begun for the season.</w:t>
        </w:r>
      </w:moveTo>
      <w:moveToRangeEnd w:id="565"/>
      <w:r w:rsidRPr="00177CD0">
        <w:rPr>
          <w:rFonts w:ascii="Times New Roman" w:hAnsi="Times New Roman" w:cs="Times New Roman"/>
          <w:sz w:val="24"/>
          <w:szCs w:val="24"/>
        </w:rPr>
        <w:t xml:space="preserve"> </w:t>
      </w:r>
      <w:ins w:id="569" w:author="Caitlin Jeffrey" w:date="2024-03-15T14:42:00Z">
        <w:r w:rsidR="00645AD7" w:rsidRPr="003C6026">
          <w:rPr>
            <w:rFonts w:ascii="Times New Roman" w:hAnsi="Times New Roman" w:cs="Times New Roman"/>
            <w:sz w:val="24"/>
            <w:szCs w:val="24"/>
            <w:highlight w:val="yellow"/>
            <w:rPrChange w:id="570"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571"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lastRenderedPageBreak/>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572" w:author="Caitlin Jeffrey" w:date="2024-03-18T14:15:00Z">
        <w:r w:rsidRPr="00177CD0" w:rsidDel="00730AD3">
          <w:rPr>
            <w:rFonts w:ascii="Times New Roman" w:hAnsi="Times New Roman" w:cs="Times New Roman"/>
            <w:sz w:val="24"/>
            <w:szCs w:val="24"/>
          </w:rPr>
          <w:delText>freestall</w:delText>
        </w:r>
      </w:del>
      <w:ins w:id="573"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574" w:author="Caitlin Jeffrey" w:date="2024-03-18T14:15:00Z">
        <w:r w:rsidR="008A62FC" w:rsidRPr="00177CD0" w:rsidDel="00730AD3">
          <w:rPr>
            <w:rFonts w:ascii="Times New Roman" w:hAnsi="Times New Roman" w:cs="Times New Roman"/>
            <w:sz w:val="24"/>
            <w:szCs w:val="24"/>
          </w:rPr>
          <w:delText>freestall</w:delText>
        </w:r>
      </w:del>
      <w:ins w:id="575"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576" w:author="Caitlin Jeffrey" w:date="2024-03-18T14:13:00Z">
        <w:r w:rsidR="008A62FC" w:rsidRPr="00177CD0" w:rsidDel="00730AD3">
          <w:rPr>
            <w:rFonts w:ascii="Times New Roman" w:hAnsi="Times New Roman" w:cs="Times New Roman"/>
            <w:sz w:val="24"/>
            <w:szCs w:val="24"/>
          </w:rPr>
          <w:delText>freestalls</w:delText>
        </w:r>
      </w:del>
      <w:ins w:id="577"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578" w:author="Caitlin Jeffrey" w:date="2024-03-18T14:12:00Z">
        <w:r w:rsidR="00730AD3">
          <w:rPr>
            <w:rFonts w:ascii="Times New Roman" w:hAnsi="Times New Roman" w:cs="Times New Roman"/>
            <w:sz w:val="24"/>
            <w:szCs w:val="24"/>
          </w:rPr>
          <w:t>TS</w:t>
        </w:r>
      </w:ins>
      <w:ins w:id="579" w:author="Caitlin Jeffrey" w:date="2024-03-18T14:17:00Z">
        <w:r w:rsidR="00730AD3">
          <w:rPr>
            <w:rFonts w:ascii="Times New Roman" w:hAnsi="Times New Roman" w:cs="Times New Roman"/>
            <w:sz w:val="24"/>
            <w:szCs w:val="24"/>
          </w:rPr>
          <w:t xml:space="preserve"> </w:t>
        </w:r>
      </w:ins>
      <w:del w:id="580"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581" w:author="Caitlin Jeffrey" w:date="2024-03-18T14:07:00Z">
        <w:r w:rsidR="00293E5F" w:rsidRPr="00177CD0" w:rsidDel="00730AD3">
          <w:rPr>
            <w:rFonts w:ascii="Times New Roman" w:hAnsi="Times New Roman" w:cs="Times New Roman"/>
            <w:sz w:val="24"/>
            <w:szCs w:val="24"/>
          </w:rPr>
          <w:delText>bedded packs</w:delText>
        </w:r>
      </w:del>
      <w:ins w:id="582" w:author="Caitlin Jeffrey" w:date="2024-03-18T14:07:00Z">
        <w:r w:rsidR="00730AD3">
          <w:rPr>
            <w:rFonts w:ascii="Times New Roman" w:hAnsi="Times New Roman" w:cs="Times New Roman"/>
            <w:sz w:val="24"/>
            <w:szCs w:val="24"/>
          </w:rPr>
          <w:t>BP</w:t>
        </w:r>
      </w:ins>
      <w:del w:id="583"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21B12B34"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w:t>
      </w:r>
      <w:del w:id="584" w:author="Caitlin Jeffrey" w:date="2024-04-01T14:27:00Z">
        <w:r w:rsidR="00115309" w:rsidRPr="00177CD0" w:rsidDel="006F218D">
          <w:rPr>
            <w:rFonts w:ascii="Times New Roman" w:hAnsi="Times New Roman" w:cs="Times New Roman"/>
            <w:sz w:val="24"/>
            <w:szCs w:val="24"/>
          </w:rPr>
          <w:delText>bedded pack systems</w:delText>
        </w:r>
      </w:del>
      <w:ins w:id="585" w:author="Caitlin Jeffrey" w:date="2024-04-01T14:27:00Z">
        <w:r w:rsidR="006F218D">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were asked additional questions to gather detailed information about </w:t>
      </w:r>
      <w:del w:id="586" w:author="Caitlin Jeffrey" w:date="2024-04-01T14:27:00Z">
        <w:r w:rsidR="00115309" w:rsidRPr="00177CD0" w:rsidDel="006F218D">
          <w:rPr>
            <w:rFonts w:ascii="Times New Roman" w:hAnsi="Times New Roman" w:cs="Times New Roman"/>
            <w:sz w:val="24"/>
            <w:szCs w:val="24"/>
          </w:rPr>
          <w:lastRenderedPageBreak/>
          <w:delText xml:space="preserve">bedded </w:delText>
        </w:r>
      </w:del>
      <w:r w:rsidR="00115309" w:rsidRPr="00177CD0">
        <w:rPr>
          <w:rFonts w:ascii="Times New Roman" w:hAnsi="Times New Roman" w:cs="Times New Roman"/>
          <w:sz w:val="24"/>
          <w:szCs w:val="24"/>
        </w:rPr>
        <w:t xml:space="preserve">pack construction, management, monitoring practices, and perceptions comparing </w:t>
      </w:r>
      <w:del w:id="587" w:author="Caitlin Jeffrey" w:date="2024-03-18T14:08:00Z">
        <w:r w:rsidR="00115309" w:rsidRPr="00177CD0" w:rsidDel="00730AD3">
          <w:rPr>
            <w:rFonts w:ascii="Times New Roman" w:hAnsi="Times New Roman" w:cs="Times New Roman"/>
            <w:sz w:val="24"/>
            <w:szCs w:val="24"/>
          </w:rPr>
          <w:delText>bedded packs</w:delText>
        </w:r>
      </w:del>
      <w:ins w:id="588"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KoboCollect software </w:t>
      </w:r>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 2019)</w:t>
      </w:r>
      <w:r w:rsidR="00251480" w:rsidRPr="00177CD0">
        <w:rPr>
          <w:rFonts w:ascii="Times New Roman" w:hAnsi="Times New Roman" w:cs="Times New Roman"/>
          <w:sz w:val="24"/>
          <w:szCs w:val="24"/>
        </w:rPr>
        <w:t>.</w:t>
      </w:r>
    </w:p>
    <w:p w14:paraId="0EA8A51F" w14:textId="45E244F3"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589"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590"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tank using a 250-mL sterile single-use vial (Blue Dippas™, Dynalon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591" w:author="Caitlin Jeffrey" w:date="2024-03-18T14:14:00Z">
        <w:r w:rsidR="006238BB" w:rsidRPr="00177CD0" w:rsidDel="00730AD3">
          <w:rPr>
            <w:rFonts w:ascii="Times New Roman" w:hAnsi="Times New Roman" w:cs="Times New Roman"/>
            <w:sz w:val="24"/>
            <w:szCs w:val="24"/>
          </w:rPr>
          <w:delText>freestalls</w:delText>
        </w:r>
      </w:del>
      <w:ins w:id="592"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593" w:author="Caitlin Jeffrey" w:date="2024-03-18T14:12:00Z">
        <w:r w:rsidR="006238BB" w:rsidRPr="00177CD0" w:rsidDel="00730AD3">
          <w:rPr>
            <w:rFonts w:ascii="Times New Roman" w:hAnsi="Times New Roman" w:cs="Times New Roman"/>
            <w:sz w:val="24"/>
            <w:szCs w:val="24"/>
          </w:rPr>
          <w:delText>tiestalls</w:delText>
        </w:r>
      </w:del>
      <w:ins w:id="594"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595" w:author="Caitlin Jeffrey" w:date="2024-03-18T14:08:00Z">
        <w:r w:rsidR="006238BB" w:rsidRPr="00177CD0" w:rsidDel="00730AD3">
          <w:rPr>
            <w:rFonts w:ascii="Times New Roman" w:hAnsi="Times New Roman" w:cs="Times New Roman"/>
            <w:sz w:val="24"/>
            <w:szCs w:val="24"/>
          </w:rPr>
          <w:delText>bedded packs</w:delText>
        </w:r>
      </w:del>
      <w:ins w:id="596"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597"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598"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599" w:author="Caitlin Jeffrey" w:date="2024-03-18T14:13:00Z">
        <w:r w:rsidR="0068449E" w:rsidRPr="00177CD0" w:rsidDel="00730AD3">
          <w:rPr>
            <w:rFonts w:ascii="Times New Roman" w:hAnsi="Times New Roman" w:cs="Times New Roman"/>
            <w:sz w:val="24"/>
            <w:szCs w:val="24"/>
          </w:rPr>
          <w:delText>freestalls</w:delText>
        </w:r>
      </w:del>
      <w:ins w:id="600"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601" w:author="Caitlin Jeffrey" w:date="2024-03-18T14:12:00Z">
        <w:r w:rsidR="0068449E" w:rsidRPr="00177CD0" w:rsidDel="00730AD3">
          <w:rPr>
            <w:rFonts w:ascii="Times New Roman" w:hAnsi="Times New Roman" w:cs="Times New Roman"/>
            <w:sz w:val="24"/>
            <w:szCs w:val="24"/>
          </w:rPr>
          <w:delText>tiestalls</w:delText>
        </w:r>
      </w:del>
      <w:ins w:id="602"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603" w:author="Caitlin Jeffrey" w:date="2024-03-20T09:46:00Z">
            <w:rPr>
              <w:rFonts w:ascii="Times New Roman" w:hAnsi="Times New Roman" w:cs="Times New Roman"/>
              <w:sz w:val="24"/>
              <w:szCs w:val="24"/>
            </w:rPr>
          </w:rPrChange>
        </w:rPr>
        <w:t xml:space="preserve">Bedding depth of </w:t>
      </w:r>
      <w:del w:id="604" w:author="Caitlin Jeffrey" w:date="2024-04-01T14:33:00Z">
        <w:r w:rsidR="00970BB7" w:rsidRPr="003A7DC7" w:rsidDel="00023F2C">
          <w:rPr>
            <w:rFonts w:ascii="Times New Roman" w:hAnsi="Times New Roman" w:cs="Times New Roman"/>
            <w:sz w:val="24"/>
            <w:szCs w:val="24"/>
            <w:highlight w:val="yellow"/>
            <w:rPrChange w:id="605" w:author="Caitlin Jeffrey" w:date="2024-03-20T09:46:00Z">
              <w:rPr>
                <w:rFonts w:ascii="Times New Roman" w:hAnsi="Times New Roman" w:cs="Times New Roman"/>
                <w:sz w:val="24"/>
                <w:szCs w:val="24"/>
              </w:rPr>
            </w:rPrChange>
          </w:rPr>
          <w:delText>bedded pack</w:delText>
        </w:r>
      </w:del>
      <w:ins w:id="606" w:author="Caitlin Jeffrey" w:date="2024-04-01T14:33:00Z">
        <w:r w:rsidR="00023F2C">
          <w:rPr>
            <w:rFonts w:ascii="Times New Roman" w:hAnsi="Times New Roman" w:cs="Times New Roman"/>
            <w:sz w:val="24"/>
            <w:szCs w:val="24"/>
            <w:highlight w:val="yellow"/>
          </w:rPr>
          <w:t>BP</w:t>
        </w:r>
      </w:ins>
      <w:r w:rsidR="00970BB7" w:rsidRPr="003A7DC7">
        <w:rPr>
          <w:rFonts w:ascii="Times New Roman" w:hAnsi="Times New Roman" w:cs="Times New Roman"/>
          <w:sz w:val="24"/>
          <w:szCs w:val="24"/>
          <w:highlight w:val="yellow"/>
          <w:rPrChange w:id="607" w:author="Caitlin Jeffrey" w:date="2024-03-20T09:46:00Z">
            <w:rPr>
              <w:rFonts w:ascii="Times New Roman" w:hAnsi="Times New Roman" w:cs="Times New Roman"/>
              <w:sz w:val="24"/>
              <w:szCs w:val="24"/>
            </w:rPr>
          </w:rPrChange>
        </w:rPr>
        <w:t xml:space="preserve"> facilities was </w:t>
      </w:r>
      <w:r w:rsidR="00BF1C45" w:rsidRPr="003A7DC7">
        <w:rPr>
          <w:rFonts w:ascii="Times New Roman" w:hAnsi="Times New Roman" w:cs="Times New Roman"/>
          <w:sz w:val="24"/>
          <w:szCs w:val="24"/>
          <w:highlight w:val="yellow"/>
          <w:rPrChange w:id="608" w:author="Caitlin Jeffrey" w:date="2024-03-20T09:46:00Z">
            <w:rPr>
              <w:rFonts w:ascii="Times New Roman" w:hAnsi="Times New Roman" w:cs="Times New Roman"/>
              <w:sz w:val="24"/>
              <w:szCs w:val="24"/>
            </w:rPr>
          </w:rPrChange>
        </w:rPr>
        <w:t>measured</w:t>
      </w:r>
      <w:ins w:id="609" w:author="Caitlin Jeffrey" w:date="2024-03-20T09:45:00Z">
        <w:r w:rsidR="00B160D7" w:rsidRPr="003A7DC7">
          <w:rPr>
            <w:rFonts w:ascii="Times New Roman" w:hAnsi="Times New Roman" w:cs="Times New Roman"/>
            <w:sz w:val="24"/>
            <w:szCs w:val="24"/>
            <w:highlight w:val="yellow"/>
            <w:rPrChange w:id="610"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611"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612"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613" w:author="Caitlin Jeffrey" w:date="2024-03-20T09:46:00Z">
            <w:rPr>
              <w:rFonts w:ascii="Times New Roman" w:hAnsi="Times New Roman" w:cs="Times New Roman"/>
              <w:sz w:val="24"/>
              <w:szCs w:val="24"/>
            </w:rPr>
          </w:rPrChange>
        </w:rPr>
        <w:t xml:space="preserve"> </w:t>
      </w:r>
      <w:ins w:id="614" w:author="Caitlin Jeffrey" w:date="2024-03-20T09:45:00Z">
        <w:r w:rsidR="008A12B7" w:rsidRPr="003A7DC7">
          <w:rPr>
            <w:rFonts w:ascii="Times New Roman" w:hAnsi="Times New Roman" w:cs="Times New Roman"/>
            <w:sz w:val="24"/>
            <w:szCs w:val="24"/>
            <w:highlight w:val="yellow"/>
            <w:rPrChange w:id="615" w:author="Caitlin Jeffrey" w:date="2024-03-20T09:46:00Z">
              <w:rPr>
                <w:rFonts w:ascii="Times New Roman" w:hAnsi="Times New Roman" w:cs="Times New Roman"/>
                <w:sz w:val="24"/>
                <w:szCs w:val="24"/>
              </w:rPr>
            </w:rPrChange>
          </w:rPr>
          <w:t>down to the level of the cement pad or gravel und</w:t>
        </w:r>
      </w:ins>
      <w:ins w:id="616" w:author="Caitlin Jeffrey" w:date="2024-03-20T09:46:00Z">
        <w:r w:rsidR="008A12B7" w:rsidRPr="003A7DC7">
          <w:rPr>
            <w:rFonts w:ascii="Times New Roman" w:hAnsi="Times New Roman" w:cs="Times New Roman"/>
            <w:sz w:val="24"/>
            <w:szCs w:val="24"/>
            <w:highlight w:val="yellow"/>
            <w:rPrChange w:id="617"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618"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619" w:author="Caitlin Jeffrey" w:date="2024-03-20T09:46:00Z">
            <w:rPr>
              <w:rFonts w:ascii="Times New Roman" w:hAnsi="Times New Roman" w:cs="Times New Roman"/>
              <w:sz w:val="24"/>
              <w:szCs w:val="24"/>
            </w:rPr>
          </w:rPrChange>
        </w:rPr>
        <w:t>cement knee wall</w:t>
      </w:r>
      <w:ins w:id="620" w:author="Caitlin Jeffrey" w:date="2024-03-20T09:46:00Z">
        <w:r w:rsidR="003A7DC7" w:rsidRPr="003A7DC7">
          <w:rPr>
            <w:rFonts w:ascii="Times New Roman" w:hAnsi="Times New Roman" w:cs="Times New Roman"/>
            <w:sz w:val="24"/>
            <w:szCs w:val="24"/>
            <w:highlight w:val="yellow"/>
            <w:rPrChange w:id="621"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622" w:author="Caitlin Jeffrey" w:date="2024-03-20T09:46:00Z">
              <w:rPr>
                <w:rFonts w:ascii="Times New Roman" w:hAnsi="Times New Roman" w:cs="Times New Roman"/>
                <w:sz w:val="24"/>
                <w:szCs w:val="24"/>
              </w:rPr>
            </w:rPrChange>
          </w:rPr>
          <w:t xml:space="preserve"> the height of the pack at </w:t>
        </w:r>
        <w:r w:rsidR="003A7DC7" w:rsidRPr="003A7DC7">
          <w:rPr>
            <w:rFonts w:ascii="Times New Roman" w:hAnsi="Times New Roman" w:cs="Times New Roman"/>
            <w:sz w:val="24"/>
            <w:szCs w:val="24"/>
            <w:highlight w:val="yellow"/>
            <w:rPrChange w:id="623" w:author="Caitlin Jeffrey" w:date="2024-03-20T09:46:00Z">
              <w:rPr>
                <w:rFonts w:ascii="Times New Roman" w:hAnsi="Times New Roman" w:cs="Times New Roman"/>
                <w:sz w:val="24"/>
                <w:szCs w:val="24"/>
              </w:rPr>
            </w:rPrChange>
          </w:rPr>
          <w:lastRenderedPageBreak/>
          <w:t>that point</w:t>
        </w:r>
      </w:ins>
      <w:r w:rsidR="00A06E32" w:rsidRPr="003A7DC7">
        <w:rPr>
          <w:rFonts w:ascii="Times New Roman" w:hAnsi="Times New Roman" w:cs="Times New Roman"/>
          <w:sz w:val="24"/>
          <w:szCs w:val="24"/>
          <w:highlight w:val="yellow"/>
          <w:rPrChange w:id="624"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625"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626" w:author="Caitlin Jeffrey" w:date="2024-03-19T15:59:00Z">
        <w:r w:rsidR="0078173A">
          <w:rPr>
            <w:rFonts w:ascii="Times New Roman" w:hAnsi="Times New Roman" w:cs="Times New Roman"/>
            <w:sz w:val="24"/>
            <w:szCs w:val="24"/>
          </w:rPr>
          <w:t xml:space="preserve"> on each </w:t>
        </w:r>
        <w:bookmarkStart w:id="627" w:name="_Hlk161756637"/>
        <w:r w:rsidR="0078173A">
          <w:rPr>
            <w:rFonts w:ascii="Times New Roman" w:hAnsi="Times New Roman" w:cs="Times New Roman"/>
            <w:sz w:val="24"/>
            <w:szCs w:val="24"/>
          </w:rPr>
          <w:t>farm</w:t>
        </w:r>
      </w:ins>
      <w:ins w:id="628"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629"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630"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631"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632" w:author="Caitlin Jeffrey" w:date="2024-03-19T16:03:00Z">
            <w:rPr>
              <w:rFonts w:ascii="Times New Roman" w:hAnsi="Times New Roman" w:cs="Times New Roman"/>
              <w:sz w:val="24"/>
              <w:szCs w:val="24"/>
            </w:rPr>
          </w:rPrChange>
        </w:rPr>
        <w:t>.</w:t>
      </w:r>
      <w:ins w:id="633" w:author="Caitlin Jeffrey" w:date="2024-03-19T16:00:00Z">
        <w:r w:rsidR="002E15B5">
          <w:rPr>
            <w:rFonts w:ascii="Times New Roman" w:hAnsi="Times New Roman" w:cs="Times New Roman"/>
            <w:sz w:val="24"/>
            <w:szCs w:val="24"/>
          </w:rPr>
          <w:t xml:space="preserve"> </w:t>
        </w:r>
      </w:ins>
      <w:bookmarkEnd w:id="627"/>
      <w:del w:id="634" w:author="Caitlin Jeffrey" w:date="2024-03-19T16:02:00Z">
        <w:r w:rsidR="009328A8" w:rsidRPr="00177CD0" w:rsidDel="00B00773">
          <w:rPr>
            <w:rFonts w:ascii="Times New Roman" w:hAnsi="Times New Roman" w:cs="Times New Roman"/>
            <w:sz w:val="24"/>
            <w:szCs w:val="24"/>
          </w:rPr>
          <w:delText xml:space="preserve"> </w:delText>
        </w:r>
      </w:del>
      <w:del w:id="635"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elevSCS”), where elevated SCS was defined as a somatic cell score of  ≥4.0; the proportion of cows with a newly elevated SCS (“newSCS”),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elevated SCS (“chronSCS”),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lastRenderedPageBreak/>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Biotyper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Biotyper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er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r w:rsidR="00367BB8" w:rsidRPr="00177CD0">
        <w:rPr>
          <w:rFonts w:ascii="Times New Roman" w:hAnsi="Times New Roman" w:cs="Times New Roman"/>
          <w:sz w:val="24"/>
          <w:szCs w:val="24"/>
        </w:rPr>
        <w:t>cfu</w:t>
      </w:r>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lastRenderedPageBreak/>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this bulk tank milk culture protocol was 5 cfu/mL, and the upper threshold was 62,500 cfu/mL.</w:t>
      </w:r>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 xml:space="preserve">As most measures of aerobic culture data were not normally distributed even after log transformation, a Kruskal-Wallis test was used </w:t>
      </w:r>
      <w:r w:rsidR="0011401F" w:rsidRPr="00177CD0">
        <w:rPr>
          <w:rFonts w:ascii="Times New Roman" w:hAnsi="Times New Roman" w:cs="Times New Roman"/>
          <w:sz w:val="24"/>
          <w:szCs w:val="24"/>
        </w:rPr>
        <w:lastRenderedPageBreak/>
        <w:t xml:space="preserve">to compare </w:t>
      </w:r>
      <w:r w:rsidR="00367BB8" w:rsidRPr="003C6026">
        <w:rPr>
          <w:rFonts w:ascii="Times New Roman" w:hAnsi="Times New Roman" w:cs="Times New Roman"/>
          <w:sz w:val="24"/>
          <w:szCs w:val="24"/>
          <w:highlight w:val="yellow"/>
          <w:rPrChange w:id="636" w:author="Caitlin Jeffrey" w:date="2024-03-15T17:14:00Z">
            <w:rPr>
              <w:rFonts w:ascii="Times New Roman" w:hAnsi="Times New Roman" w:cs="Times New Roman"/>
              <w:sz w:val="24"/>
              <w:szCs w:val="24"/>
            </w:rPr>
          </w:rPrChange>
        </w:rPr>
        <w:t>cfu</w:t>
      </w:r>
      <w:r w:rsidR="0011401F" w:rsidRPr="003C6026">
        <w:rPr>
          <w:rFonts w:ascii="Times New Roman" w:hAnsi="Times New Roman" w:cs="Times New Roman"/>
          <w:sz w:val="24"/>
          <w:szCs w:val="24"/>
          <w:highlight w:val="yellow"/>
          <w:rPrChange w:id="637" w:author="Caitlin Jeffrey" w:date="2024-03-15T17:14:00Z">
            <w:rPr>
              <w:rFonts w:ascii="Times New Roman" w:hAnsi="Times New Roman" w:cs="Times New Roman"/>
              <w:sz w:val="24"/>
              <w:szCs w:val="24"/>
            </w:rPr>
          </w:rPrChange>
        </w:rPr>
        <w:t xml:space="preserve"> counts</w:t>
      </w:r>
      <w:ins w:id="638" w:author="Caitlin Jeffrey" w:date="2024-03-15T13:02:00Z">
        <w:r w:rsidR="00E73750" w:rsidRPr="003C6026">
          <w:rPr>
            <w:rFonts w:ascii="Times New Roman" w:hAnsi="Times New Roman" w:cs="Times New Roman"/>
            <w:sz w:val="24"/>
            <w:szCs w:val="24"/>
            <w:highlight w:val="yellow"/>
            <w:rPrChange w:id="639" w:author="Caitlin Jeffrey" w:date="2024-03-15T17:14:00Z">
              <w:rPr>
                <w:rFonts w:ascii="Times New Roman" w:hAnsi="Times New Roman" w:cs="Times New Roman"/>
                <w:sz w:val="24"/>
                <w:szCs w:val="24"/>
              </w:rPr>
            </w:rPrChange>
          </w:rPr>
          <w:t xml:space="preserve"> of </w:t>
        </w:r>
      </w:ins>
      <w:ins w:id="640" w:author="Caitlin Jeffrey" w:date="2024-03-15T13:03:00Z">
        <w:r w:rsidR="004F4323" w:rsidRPr="003C6026">
          <w:rPr>
            <w:rFonts w:ascii="Times New Roman" w:hAnsi="Times New Roman" w:cs="Times New Roman"/>
            <w:sz w:val="24"/>
            <w:szCs w:val="24"/>
            <w:highlight w:val="yellow"/>
            <w:rPrChange w:id="641" w:author="Caitlin Jeffrey" w:date="2024-03-15T17:14:00Z">
              <w:rPr>
                <w:rFonts w:ascii="Times New Roman" w:hAnsi="Times New Roman" w:cs="Times New Roman"/>
                <w:sz w:val="24"/>
                <w:szCs w:val="24"/>
              </w:rPr>
            </w:rPrChange>
          </w:rPr>
          <w:t>bacteria</w:t>
        </w:r>
      </w:ins>
      <w:ins w:id="642" w:author="Caitlin Jeffrey" w:date="2024-03-15T13:02:00Z">
        <w:r w:rsidR="00E73750" w:rsidRPr="003C6026">
          <w:rPr>
            <w:rFonts w:ascii="Times New Roman" w:hAnsi="Times New Roman" w:cs="Times New Roman"/>
            <w:sz w:val="24"/>
            <w:szCs w:val="24"/>
            <w:highlight w:val="yellow"/>
            <w:rPrChange w:id="643"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644"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645"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646"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r w:rsidRPr="00177CD0">
        <w:rPr>
          <w:rFonts w:ascii="Times New Roman" w:hAnsi="Times New Roman" w:cs="Times New Roman"/>
          <w:sz w:val="24"/>
          <w:szCs w:val="24"/>
        </w:rPr>
        <w:t xml:space="preserve">, </w:t>
      </w:r>
      <w:r w:rsidR="005507F3" w:rsidRPr="00177CD0">
        <w:rPr>
          <w:rFonts w:ascii="Times New Roman" w:hAnsi="Times New Roman" w:cs="Times New Roman"/>
          <w:sz w:val="24"/>
          <w:szCs w:val="24"/>
        </w:rPr>
        <w:t>elevSCS</w:t>
      </w:r>
      <w:r w:rsidRPr="00177CD0">
        <w:rPr>
          <w:rFonts w:ascii="Times New Roman" w:hAnsi="Times New Roman" w:cs="Times New Roman"/>
          <w:sz w:val="24"/>
          <w:szCs w:val="24"/>
        </w:rPr>
        <w:t xml:space="preserve">, </w:t>
      </w:r>
      <w:r w:rsidR="005507F3" w:rsidRPr="00177CD0">
        <w:rPr>
          <w:rFonts w:ascii="Times New Roman" w:hAnsi="Times New Roman" w:cs="Times New Roman"/>
          <w:sz w:val="24"/>
          <w:szCs w:val="24"/>
        </w:rPr>
        <w:t>chronSCS</w:t>
      </w:r>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w:t>
      </w:r>
      <w:r w:rsidRPr="00177CD0">
        <w:rPr>
          <w:rFonts w:ascii="Times New Roman" w:hAnsi="Times New Roman" w:cs="Times New Roman"/>
          <w:sz w:val="24"/>
          <w:szCs w:val="24"/>
        </w:rPr>
        <w:lastRenderedPageBreak/>
        <w:t xml:space="preserve">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647"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648"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649"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650"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651" w:author="Caitlin Jeffrey" w:date="2024-03-19T13:12:00Z">
            <w:rPr>
              <w:rFonts w:ascii="Times New Roman" w:hAnsi="Times New Roman" w:cs="Times New Roman"/>
              <w:sz w:val="24"/>
              <w:szCs w:val="24"/>
            </w:rPr>
          </w:rPrChange>
        </w:rPr>
        <w:t xml:space="preserve">. </w:t>
      </w:r>
      <w:ins w:id="652" w:author="Caitlin Jeffrey" w:date="2024-03-19T13:11:00Z">
        <w:r w:rsidR="00DF6CF1" w:rsidRPr="00205CDB">
          <w:rPr>
            <w:rFonts w:ascii="Times New Roman" w:hAnsi="Times New Roman" w:cs="Times New Roman"/>
            <w:sz w:val="24"/>
            <w:szCs w:val="24"/>
            <w:highlight w:val="yellow"/>
            <w:rPrChange w:id="653"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654" w:author="Caitlin Jeffrey" w:date="2024-03-19T13:12:00Z">
              <w:rPr>
                <w:rFonts w:ascii="Times New Roman" w:hAnsi="Times New Roman" w:cs="Times New Roman"/>
                <w:sz w:val="24"/>
                <w:szCs w:val="24"/>
              </w:rPr>
            </w:rPrChange>
          </w:rPr>
          <w:t xml:space="preserve"> facility type</w:t>
        </w:r>
      </w:ins>
      <w:ins w:id="655" w:author="Caitlin Jeffrey" w:date="2024-03-19T13:12:00Z">
        <w:r w:rsidR="003618D8" w:rsidRPr="00205CDB">
          <w:rPr>
            <w:rFonts w:ascii="Times New Roman" w:hAnsi="Times New Roman" w:cs="Times New Roman"/>
            <w:sz w:val="24"/>
            <w:szCs w:val="24"/>
            <w:highlight w:val="yellow"/>
            <w:rPrChange w:id="656"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657" w:author="Caitlin Jeffrey" w:date="2024-03-19T13:12:00Z">
              <w:rPr>
                <w:rFonts w:ascii="Times New Roman" w:hAnsi="Times New Roman" w:cs="Times New Roman"/>
                <w:sz w:val="24"/>
                <w:szCs w:val="24"/>
              </w:rPr>
            </w:rPrChange>
          </w:rPr>
          <w:t xml:space="preserve">main predictor of interest) </w:t>
        </w:r>
      </w:ins>
      <w:ins w:id="658" w:author="Caitlin Jeffrey" w:date="2024-03-19T13:11:00Z">
        <w:r w:rsidR="00DF6CF1" w:rsidRPr="00205CDB">
          <w:rPr>
            <w:rFonts w:ascii="Times New Roman" w:hAnsi="Times New Roman" w:cs="Times New Roman"/>
            <w:sz w:val="24"/>
            <w:szCs w:val="24"/>
            <w:highlight w:val="yellow"/>
            <w:rPrChange w:id="659"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660"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661"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the six udder health and production outcomes (BTSCC, avg. SCS, newSCS, elevSCS, chronSCS,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lastRenderedPageBreak/>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662"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663"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664"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665"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666" w:author="Caitlin Jeffrey" w:date="2024-03-19T15:04:00Z">
            <w:rPr>
              <w:rFonts w:ascii="Times New Roman" w:hAnsi="Times New Roman" w:cs="Times New Roman"/>
              <w:sz w:val="24"/>
              <w:szCs w:val="24"/>
            </w:rPr>
          </w:rPrChange>
        </w:rPr>
        <w:t>≤0.20</w:t>
      </w:r>
      <w:ins w:id="667" w:author="Caitlin Jeffrey" w:date="2024-03-19T15:04:00Z">
        <w:r w:rsidR="00CF1086" w:rsidRPr="009D7DF3">
          <w:rPr>
            <w:rFonts w:ascii="Times New Roman" w:hAnsi="Times New Roman" w:cs="Times New Roman"/>
            <w:sz w:val="24"/>
            <w:szCs w:val="24"/>
            <w:highlight w:val="yellow"/>
            <w:rPrChange w:id="668"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669"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439"/>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5328242A"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del w:id="670" w:author="Caitlin Jeffrey" w:date="2024-04-01T14:27:00Z">
        <w:r w:rsidR="00CD2E89" w:rsidRPr="00177CD0" w:rsidDel="000235AB">
          <w:rPr>
            <w:rFonts w:ascii="Times New Roman" w:hAnsi="Times New Roman" w:cs="Times New Roman"/>
            <w:sz w:val="24"/>
            <w:szCs w:val="24"/>
          </w:rPr>
          <w:delText>bedded pack systems</w:delText>
        </w:r>
      </w:del>
      <w:ins w:id="671" w:author="Caitlin Jeffrey" w:date="2024-04-01T14:27:00Z">
        <w:r w:rsidR="000235AB">
          <w:rPr>
            <w:rFonts w:ascii="Times New Roman" w:hAnsi="Times New Roman" w:cs="Times New Roman"/>
            <w:sz w:val="24"/>
            <w:szCs w:val="24"/>
          </w:rPr>
          <w:t>BP</w:t>
        </w:r>
      </w:ins>
      <w:r w:rsidR="00CD2E89" w:rsidRPr="00177CD0">
        <w:rPr>
          <w:rFonts w:ascii="Times New Roman" w:hAnsi="Times New Roman" w:cs="Times New Roman"/>
          <w:sz w:val="24"/>
          <w:szCs w:val="24"/>
        </w:rPr>
        <w:t xml:space="preserve">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04F003CE"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del w:id="672" w:author="Caitlin Jeffrey" w:date="2024-04-01T14:27:00Z">
        <w:r w:rsidR="00594FFE" w:rsidDel="000235AB">
          <w:rPr>
            <w:rFonts w:ascii="Times New Roman" w:hAnsi="Times New Roman" w:cs="Times New Roman"/>
            <w:sz w:val="24"/>
            <w:szCs w:val="24"/>
          </w:rPr>
          <w:delText>bedded pack</w:delText>
        </w:r>
        <w:r w:rsidRPr="00604EDE" w:rsidDel="000235AB">
          <w:rPr>
            <w:rFonts w:ascii="Times New Roman" w:hAnsi="Times New Roman" w:cs="Times New Roman"/>
            <w:sz w:val="24"/>
            <w:szCs w:val="24"/>
          </w:rPr>
          <w:delText xml:space="preserve"> system</w:delText>
        </w:r>
      </w:del>
      <w:ins w:id="673" w:author="Caitlin Jeffrey" w:date="2024-04-01T14:27:00Z">
        <w:r w:rsidR="000235AB">
          <w:rPr>
            <w:rFonts w:ascii="Times New Roman" w:hAnsi="Times New Roman" w:cs="Times New Roman"/>
            <w:sz w:val="24"/>
            <w:szCs w:val="24"/>
          </w:rPr>
          <w:t>BP</w:t>
        </w:r>
      </w:ins>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674" w:author="Caitlin Jeffrey" w:date="2024-03-18T14:15:00Z">
        <w:r w:rsidRPr="00604EDE" w:rsidDel="00730AD3">
          <w:rPr>
            <w:rFonts w:ascii="Times New Roman" w:hAnsi="Times New Roman" w:cs="Times New Roman"/>
            <w:sz w:val="24"/>
            <w:szCs w:val="24"/>
          </w:rPr>
          <w:delText>freestall</w:delText>
        </w:r>
      </w:del>
      <w:ins w:id="675"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676" w:author="Caitlin Jeffrey" w:date="2024-03-18T14:15:00Z">
        <w:r w:rsidRPr="00604EDE" w:rsidDel="00730AD3">
          <w:rPr>
            <w:rFonts w:ascii="Times New Roman" w:hAnsi="Times New Roman" w:cs="Times New Roman"/>
            <w:sz w:val="24"/>
            <w:szCs w:val="24"/>
          </w:rPr>
          <w:delText>freestall</w:delText>
        </w:r>
      </w:del>
      <w:ins w:id="677"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678" w:author="Caitlin Jeffrey" w:date="2024-03-18T14:17:00Z">
        <w:r w:rsidRPr="00604EDE" w:rsidDel="00730AD3">
          <w:rPr>
            <w:rFonts w:ascii="Times New Roman" w:hAnsi="Times New Roman" w:cs="Times New Roman"/>
            <w:sz w:val="24"/>
            <w:szCs w:val="24"/>
          </w:rPr>
          <w:delText>tiestall</w:delText>
        </w:r>
      </w:del>
      <w:ins w:id="679"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680"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681" w:author="Caitlin Jeffrey" w:date="2024-03-20T09:52:00Z">
        <w:r w:rsidR="0074666E" w:rsidRPr="000E1687">
          <w:rPr>
            <w:rFonts w:ascii="Times New Roman" w:hAnsi="Times New Roman" w:cs="Times New Roman"/>
            <w:sz w:val="24"/>
            <w:szCs w:val="24"/>
            <w:highlight w:val="yellow"/>
            <w:rPrChange w:id="682" w:author="Caitlin Jeffrey" w:date="2024-03-20T09:56:00Z">
              <w:rPr>
                <w:rFonts w:ascii="Times New Roman" w:hAnsi="Times New Roman" w:cs="Times New Roman"/>
                <w:sz w:val="24"/>
                <w:szCs w:val="24"/>
              </w:rPr>
            </w:rPrChange>
          </w:rPr>
          <w:t>The</w:t>
        </w:r>
      </w:ins>
      <w:ins w:id="683" w:author="Caitlin Jeffrey" w:date="2024-03-20T09:53:00Z">
        <w:r w:rsidR="0074666E" w:rsidRPr="000E1687">
          <w:rPr>
            <w:rFonts w:ascii="Times New Roman" w:hAnsi="Times New Roman" w:cs="Times New Roman"/>
            <w:sz w:val="24"/>
            <w:szCs w:val="24"/>
            <w:highlight w:val="yellow"/>
            <w:rPrChange w:id="684" w:author="Caitlin Jeffrey" w:date="2024-03-20T09:56:00Z">
              <w:rPr>
                <w:rFonts w:ascii="Times New Roman" w:hAnsi="Times New Roman" w:cs="Times New Roman"/>
                <w:sz w:val="24"/>
                <w:szCs w:val="24"/>
              </w:rPr>
            </w:rPrChange>
          </w:rPr>
          <w:t xml:space="preserve"> average</w:t>
        </w:r>
      </w:ins>
      <w:ins w:id="685" w:author="Caitlin Jeffrey" w:date="2024-03-20T09:52:00Z">
        <w:r w:rsidR="0074666E" w:rsidRPr="000E1687">
          <w:rPr>
            <w:rFonts w:ascii="Times New Roman" w:hAnsi="Times New Roman" w:cs="Times New Roman"/>
            <w:sz w:val="24"/>
            <w:szCs w:val="24"/>
            <w:highlight w:val="yellow"/>
            <w:rPrChange w:id="686" w:author="Caitlin Jeffrey" w:date="2024-03-20T09:56:00Z">
              <w:rPr>
                <w:rFonts w:ascii="Times New Roman" w:hAnsi="Times New Roman" w:cs="Times New Roman"/>
                <w:sz w:val="24"/>
                <w:szCs w:val="24"/>
              </w:rPr>
            </w:rPrChange>
          </w:rPr>
          <w:t xml:space="preserve"> depth of bedding in </w:t>
        </w:r>
      </w:ins>
      <w:ins w:id="687" w:author="Caitlin Jeffrey" w:date="2024-03-20T09:53:00Z">
        <w:r w:rsidR="00655325" w:rsidRPr="000E1687">
          <w:rPr>
            <w:rFonts w:ascii="Times New Roman" w:hAnsi="Times New Roman" w:cs="Times New Roman"/>
            <w:sz w:val="24"/>
            <w:szCs w:val="24"/>
            <w:highlight w:val="yellow"/>
            <w:rPrChange w:id="688" w:author="Caitlin Jeffrey" w:date="2024-03-20T09:56:00Z">
              <w:rPr>
                <w:rFonts w:ascii="Times New Roman" w:hAnsi="Times New Roman" w:cs="Times New Roman"/>
                <w:sz w:val="24"/>
                <w:szCs w:val="24"/>
              </w:rPr>
            </w:rPrChange>
          </w:rPr>
          <w:t xml:space="preserve">the 15 </w:t>
        </w:r>
      </w:ins>
      <w:ins w:id="689" w:author="Caitlin Jeffrey" w:date="2024-03-20T09:52:00Z">
        <w:r w:rsidR="0074666E" w:rsidRPr="000E1687">
          <w:rPr>
            <w:rFonts w:ascii="Times New Roman" w:hAnsi="Times New Roman" w:cs="Times New Roman"/>
            <w:sz w:val="24"/>
            <w:szCs w:val="24"/>
            <w:highlight w:val="yellow"/>
            <w:rPrChange w:id="690" w:author="Caitlin Jeffrey" w:date="2024-03-20T09:56:00Z">
              <w:rPr>
                <w:rFonts w:ascii="Times New Roman" w:hAnsi="Times New Roman" w:cs="Times New Roman"/>
                <w:sz w:val="24"/>
                <w:szCs w:val="24"/>
              </w:rPr>
            </w:rPrChange>
          </w:rPr>
          <w:t>freestalls and tiestalls</w:t>
        </w:r>
      </w:ins>
      <w:ins w:id="691" w:author="Caitlin Jeffrey" w:date="2024-03-20T09:53:00Z">
        <w:r w:rsidR="00655325" w:rsidRPr="000E1687">
          <w:rPr>
            <w:rFonts w:ascii="Times New Roman" w:hAnsi="Times New Roman" w:cs="Times New Roman"/>
            <w:sz w:val="24"/>
            <w:szCs w:val="24"/>
            <w:highlight w:val="yellow"/>
            <w:rPrChange w:id="692" w:author="Caitlin Jeffrey" w:date="2024-03-20T09:56:00Z">
              <w:rPr>
                <w:rFonts w:ascii="Times New Roman" w:hAnsi="Times New Roman" w:cs="Times New Roman"/>
                <w:sz w:val="24"/>
                <w:szCs w:val="24"/>
              </w:rPr>
            </w:rPrChange>
          </w:rPr>
          <w:t xml:space="preserve"> where producers provided an es</w:t>
        </w:r>
      </w:ins>
      <w:ins w:id="693" w:author="Caitlin Jeffrey" w:date="2024-03-20T09:54:00Z">
        <w:r w:rsidR="00655325" w:rsidRPr="000E1687">
          <w:rPr>
            <w:rFonts w:ascii="Times New Roman" w:hAnsi="Times New Roman" w:cs="Times New Roman"/>
            <w:sz w:val="24"/>
            <w:szCs w:val="24"/>
            <w:highlight w:val="yellow"/>
            <w:rPrChange w:id="694" w:author="Caitlin Jeffrey" w:date="2024-03-20T09:56:00Z">
              <w:rPr>
                <w:rFonts w:ascii="Times New Roman" w:hAnsi="Times New Roman" w:cs="Times New Roman"/>
                <w:sz w:val="24"/>
                <w:szCs w:val="24"/>
              </w:rPr>
            </w:rPrChange>
          </w:rPr>
          <w:t>timate</w:t>
        </w:r>
      </w:ins>
      <w:ins w:id="695" w:author="Caitlin Jeffrey" w:date="2024-03-20T09:52:00Z">
        <w:r w:rsidR="0074666E" w:rsidRPr="000E1687">
          <w:rPr>
            <w:rFonts w:ascii="Times New Roman" w:hAnsi="Times New Roman" w:cs="Times New Roman"/>
            <w:sz w:val="24"/>
            <w:szCs w:val="24"/>
            <w:highlight w:val="yellow"/>
            <w:rPrChange w:id="696" w:author="Caitlin Jeffrey" w:date="2024-03-20T09:56:00Z">
              <w:rPr>
                <w:rFonts w:ascii="Times New Roman" w:hAnsi="Times New Roman" w:cs="Times New Roman"/>
                <w:sz w:val="24"/>
                <w:szCs w:val="24"/>
              </w:rPr>
            </w:rPrChange>
          </w:rPr>
          <w:t xml:space="preserve"> </w:t>
        </w:r>
      </w:ins>
      <w:ins w:id="697" w:author="Caitlin Jeffrey" w:date="2024-03-20T09:53:00Z">
        <w:r w:rsidR="002F3486" w:rsidRPr="000E1687">
          <w:rPr>
            <w:rFonts w:ascii="Times New Roman" w:hAnsi="Times New Roman" w:cs="Times New Roman"/>
            <w:sz w:val="24"/>
            <w:szCs w:val="24"/>
            <w:highlight w:val="yellow"/>
            <w:rPrChange w:id="698" w:author="Caitlin Jeffrey" w:date="2024-03-20T09:56:00Z">
              <w:rPr>
                <w:rFonts w:ascii="Times New Roman" w:hAnsi="Times New Roman" w:cs="Times New Roman"/>
                <w:sz w:val="24"/>
                <w:szCs w:val="24"/>
              </w:rPr>
            </w:rPrChange>
          </w:rPr>
          <w:t>was 4.5 cm (SD: 3.5 cm; range: 1.3-</w:t>
        </w:r>
        <w:r w:rsidR="002F3486" w:rsidRPr="000E1687">
          <w:rPr>
            <w:rFonts w:ascii="Times New Roman" w:hAnsi="Times New Roman" w:cs="Times New Roman"/>
            <w:sz w:val="24"/>
            <w:szCs w:val="24"/>
            <w:highlight w:val="yellow"/>
            <w:rPrChange w:id="699" w:author="Caitlin Jeffrey" w:date="2024-03-20T09:56:00Z">
              <w:rPr>
                <w:rFonts w:ascii="Times New Roman" w:hAnsi="Times New Roman" w:cs="Times New Roman"/>
                <w:sz w:val="24"/>
                <w:szCs w:val="24"/>
              </w:rPr>
            </w:rPrChange>
          </w:rPr>
          <w:lastRenderedPageBreak/>
          <w:t>12.7 cm).</w:t>
        </w:r>
      </w:ins>
      <w:ins w:id="700" w:author="Caitlin Jeffrey" w:date="2024-03-20T09:55:00Z">
        <w:r w:rsidR="00442547" w:rsidRPr="000E1687">
          <w:rPr>
            <w:rFonts w:ascii="Times New Roman" w:hAnsi="Times New Roman" w:cs="Times New Roman"/>
            <w:sz w:val="24"/>
            <w:szCs w:val="24"/>
            <w:highlight w:val="yellow"/>
            <w:rPrChange w:id="701" w:author="Caitlin Jeffrey" w:date="2024-03-20T09:56:00Z">
              <w:rPr>
                <w:rFonts w:ascii="Times New Roman" w:hAnsi="Times New Roman" w:cs="Times New Roman"/>
                <w:sz w:val="24"/>
                <w:szCs w:val="24"/>
              </w:rPr>
            </w:rPrChange>
          </w:rPr>
          <w:t xml:space="preserve"> The average </w:t>
        </w:r>
      </w:ins>
      <w:ins w:id="702" w:author="Caitlin Jeffrey" w:date="2024-03-20T09:56:00Z">
        <w:r w:rsidR="00442547" w:rsidRPr="000E1687">
          <w:rPr>
            <w:rFonts w:ascii="Times New Roman" w:hAnsi="Times New Roman" w:cs="Times New Roman"/>
            <w:sz w:val="24"/>
            <w:szCs w:val="24"/>
            <w:highlight w:val="yellow"/>
            <w:rPrChange w:id="703" w:author="Caitlin Jeffrey" w:date="2024-03-20T09:56:00Z">
              <w:rPr>
                <w:rFonts w:ascii="Times New Roman" w:hAnsi="Times New Roman" w:cs="Times New Roman"/>
                <w:sz w:val="24"/>
                <w:szCs w:val="24"/>
              </w:rPr>
            </w:rPrChange>
          </w:rPr>
          <w:t xml:space="preserve">depth of bedded packs (measured by researchers) </w:t>
        </w:r>
      </w:ins>
      <w:r w:rsidR="00442547" w:rsidRPr="008B6411">
        <w:rPr>
          <w:rFonts w:ascii="Times New Roman" w:hAnsi="Times New Roman" w:cs="Times New Roman"/>
          <w:sz w:val="24"/>
          <w:szCs w:val="24"/>
          <w:highlight w:val="yellow"/>
        </w:rPr>
        <w:t>was 1</w:t>
      </w:r>
      <w:r w:rsidR="003674EE">
        <w:rPr>
          <w:rFonts w:ascii="Times New Roman" w:hAnsi="Times New Roman" w:cs="Times New Roman"/>
          <w:sz w:val="24"/>
          <w:szCs w:val="24"/>
          <w:highlight w:val="yellow"/>
        </w:rPr>
        <w:t>30</w:t>
      </w:r>
      <w:r w:rsidR="00442547"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442547" w:rsidRPr="008B6411">
        <w:rPr>
          <w:rFonts w:ascii="Times New Roman" w:hAnsi="Times New Roman" w:cs="Times New Roman"/>
          <w:sz w:val="24"/>
          <w:szCs w:val="24"/>
          <w:highlight w:val="yellow"/>
        </w:rPr>
        <w:t>m (</w:t>
      </w:r>
      <w:r w:rsidR="003D6EB5" w:rsidRPr="008B6411">
        <w:rPr>
          <w:rFonts w:ascii="Times New Roman" w:hAnsi="Times New Roman" w:cs="Times New Roman"/>
          <w:sz w:val="24"/>
          <w:szCs w:val="24"/>
          <w:highlight w:val="yellow"/>
        </w:rPr>
        <w:t>SD: 31; range: 9</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17</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3D6EB5" w:rsidRPr="008B6411">
        <w:rPr>
          <w:rFonts w:ascii="Times New Roman" w:hAnsi="Times New Roman" w:cs="Times New Roman"/>
          <w:sz w:val="24"/>
          <w:szCs w:val="24"/>
          <w:highlight w:val="yellow"/>
        </w:rPr>
        <w:t>m).</w:t>
      </w:r>
      <w:r w:rsidR="003D6EB5">
        <w:rPr>
          <w:rFonts w:ascii="Times New Roman" w:hAnsi="Times New Roman" w:cs="Times New Roman"/>
          <w:sz w:val="24"/>
          <w:szCs w:val="24"/>
        </w:rPr>
        <w:t xml:space="preserve"> </w:t>
      </w:r>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704" w:author="Caitlin Jeffrey" w:date="2024-03-19T12:29:00Z">
        <w:r w:rsidRPr="009D1E15">
          <w:rPr>
            <w:rFonts w:ascii="Times New Roman" w:hAnsi="Times New Roman" w:cs="Times New Roman"/>
            <w:sz w:val="24"/>
            <w:szCs w:val="24"/>
            <w:highlight w:val="yellow"/>
            <w:rPrChange w:id="705" w:author="Caitlin Jeffrey" w:date="2024-03-19T12:29:00Z">
              <w:rPr>
                <w:rFonts w:ascii="Times New Roman" w:hAnsi="Times New Roman" w:cs="Times New Roman"/>
                <w:sz w:val="24"/>
                <w:szCs w:val="24"/>
              </w:rPr>
            </w:rPrChange>
          </w:rPr>
          <w:t>There was no difference in cfu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706"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cfu/mL.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cfu/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571BB8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w:t>
      </w:r>
      <w:del w:id="707" w:author="Caitlin Jeffrey" w:date="2024-04-01T14:28:00Z">
        <w:r w:rsidRPr="00604EDE" w:rsidDel="0044734E">
          <w:rPr>
            <w:rFonts w:ascii="Times New Roman" w:hAnsi="Times New Roman" w:cs="Times New Roman"/>
            <w:sz w:val="24"/>
            <w:szCs w:val="24"/>
          </w:rPr>
          <w:delText>bedded pack</w:delText>
        </w:r>
      </w:del>
      <w:ins w:id="708"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n = 5), 2.5 (2.24-2.76) for </w:t>
      </w:r>
      <w:del w:id="709" w:author="Caitlin Jeffrey" w:date="2024-03-18T14:17:00Z">
        <w:r w:rsidRPr="00604EDE" w:rsidDel="00730AD3">
          <w:rPr>
            <w:rFonts w:ascii="Times New Roman" w:hAnsi="Times New Roman" w:cs="Times New Roman"/>
            <w:sz w:val="24"/>
            <w:szCs w:val="24"/>
          </w:rPr>
          <w:delText>tiestall</w:delText>
        </w:r>
      </w:del>
      <w:ins w:id="710"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711" w:author="Caitlin Jeffrey" w:date="2024-03-18T14:16:00Z">
        <w:r w:rsidRPr="00604EDE" w:rsidDel="00730AD3">
          <w:rPr>
            <w:rFonts w:ascii="Times New Roman" w:hAnsi="Times New Roman" w:cs="Times New Roman"/>
            <w:sz w:val="24"/>
            <w:szCs w:val="24"/>
          </w:rPr>
          <w:delText>freestall</w:delText>
        </w:r>
      </w:del>
      <w:ins w:id="712"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w:t>
      </w:r>
      <w:del w:id="713" w:author="Caitlin Jeffrey" w:date="2024-04-01T14:28:00Z">
        <w:r w:rsidRPr="00604EDE" w:rsidDel="0044734E">
          <w:rPr>
            <w:rFonts w:ascii="Times New Roman" w:hAnsi="Times New Roman" w:cs="Times New Roman"/>
            <w:sz w:val="24"/>
            <w:szCs w:val="24"/>
          </w:rPr>
          <w:delText>bedded pack</w:delText>
        </w:r>
      </w:del>
      <w:ins w:id="714"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49% (35-62) for </w:t>
      </w:r>
      <w:del w:id="715" w:author="Caitlin Jeffrey" w:date="2024-03-18T14:17:00Z">
        <w:r w:rsidRPr="00604EDE" w:rsidDel="00730AD3">
          <w:rPr>
            <w:rFonts w:ascii="Times New Roman" w:hAnsi="Times New Roman" w:cs="Times New Roman"/>
            <w:sz w:val="24"/>
            <w:szCs w:val="24"/>
          </w:rPr>
          <w:delText>tiestall</w:delText>
        </w:r>
      </w:del>
      <w:ins w:id="716"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717" w:author="Caitlin Jeffrey" w:date="2024-03-18T14:16:00Z">
        <w:r w:rsidRPr="00604EDE" w:rsidDel="00730AD3">
          <w:rPr>
            <w:rFonts w:ascii="Times New Roman" w:hAnsi="Times New Roman" w:cs="Times New Roman"/>
            <w:sz w:val="24"/>
            <w:szCs w:val="24"/>
          </w:rPr>
          <w:delText>freestall</w:delText>
        </w:r>
      </w:del>
      <w:ins w:id="718"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3834053C"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newSC</w:t>
      </w:r>
      <w:r w:rsidR="003F38AD">
        <w:t>S</w:t>
      </w:r>
      <w:r w:rsidR="0046753C">
        <w:t>, chronSC</w:t>
      </w:r>
      <w:r w:rsidR="003F38AD">
        <w:t>S</w:t>
      </w:r>
      <w:r w:rsidR="0046753C">
        <w:t>, and elevSC</w:t>
      </w:r>
      <w:r w:rsidR="003F38AD">
        <w:t>S</w:t>
      </w:r>
      <w:r w:rsidR="0046753C">
        <w:t xml:space="preserve">, </w:t>
      </w:r>
      <w:r w:rsidR="00443B5C">
        <w:t>two</w:t>
      </w:r>
      <w:r w:rsidR="0046753C">
        <w:t xml:space="preserve"> </w:t>
      </w:r>
      <w:del w:id="719" w:author="Caitlin Jeffrey" w:date="2024-04-01T14:28:00Z">
        <w:r w:rsidR="0046753C" w:rsidDel="00AA7606">
          <w:delText>bedded pack</w:delText>
        </w:r>
      </w:del>
      <w:ins w:id="720" w:author="Caitlin Jeffrey" w:date="2024-04-01T14:28:00Z">
        <w:r w:rsidR="00AA7606">
          <w:t>BP</w:t>
        </w:r>
      </w:ins>
      <w:r w:rsidR="0046753C">
        <w:t xml:space="preserve"> farms did not have available DHIA data (</w:t>
      </w:r>
      <w:r w:rsidR="004B041D">
        <w:t xml:space="preserve">n = 19; </w:t>
      </w:r>
      <w:r w:rsidR="00254ED0">
        <w:t>group sizes: FS =6, TS = 10, BP = 3).</w:t>
      </w:r>
      <w:r w:rsidR="00A94A13">
        <w:t xml:space="preserve"> One </w:t>
      </w:r>
      <w:del w:id="721" w:author="Caitlin Jeffrey" w:date="2024-04-01T14:28:00Z">
        <w:r w:rsidR="00A94A13" w:rsidDel="00AA7606">
          <w:delText>bedded pack</w:delText>
        </w:r>
      </w:del>
      <w:ins w:id="722" w:author="Caitlin Jeffrey" w:date="2024-04-01T14:28:00Z">
        <w:r w:rsidR="00AA7606">
          <w:t>BP</w:t>
        </w:r>
      </w:ins>
      <w:r w:rsidR="00A94A13">
        <w:t xml:space="preserve">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w:t>
      </w:r>
      <w:del w:id="723" w:author="Caitlin Jeffrey" w:date="2024-04-01T14:28:00Z">
        <w:r w:rsidR="00B2723A" w:rsidDel="00AA7606">
          <w:delText>bedded pack</w:delText>
        </w:r>
      </w:del>
      <w:ins w:id="724" w:author="Caitlin Jeffrey" w:date="2024-04-01T14:28:00Z">
        <w:r w:rsidR="00AA7606">
          <w:t>BP</w:t>
        </w:r>
      </w:ins>
      <w:r w:rsidR="00B2723A">
        <w:t xml:space="preserve"> farm and </w:t>
      </w:r>
      <w:r w:rsidR="00EC283C">
        <w:t>two</w:t>
      </w:r>
      <w:r w:rsidR="00B2723A">
        <w:t xml:space="preserve"> </w:t>
      </w:r>
      <w:del w:id="725" w:author="Caitlin Jeffrey" w:date="2024-03-18T14:17:00Z">
        <w:r w:rsidR="00B2723A" w:rsidDel="00730AD3">
          <w:delText>tiestall</w:delText>
        </w:r>
      </w:del>
      <w:ins w:id="726"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Del="004A5C42" w:rsidRDefault="00AE3695" w:rsidP="00AE3695">
      <w:pPr>
        <w:pStyle w:val="ListParagraph"/>
        <w:spacing w:line="480" w:lineRule="auto"/>
        <w:ind w:left="0" w:firstLine="720"/>
        <w:rPr>
          <w:del w:id="727" w:author="Caitlin Jeffrey" w:date="2024-04-01T13:28:00Z"/>
          <w:i/>
          <w:iCs/>
        </w:rPr>
      </w:pPr>
      <w:r>
        <w:rPr>
          <w:i/>
          <w:iCs/>
        </w:rPr>
        <w:t>Bulk tank milk quality</w:t>
      </w:r>
      <w:r w:rsidR="00A21FB8">
        <w:rPr>
          <w:i/>
          <w:iCs/>
        </w:rPr>
        <w:t xml:space="preserve"> outcomes</w:t>
      </w:r>
    </w:p>
    <w:p w14:paraId="4CC99752" w14:textId="43697B56" w:rsidR="008D23E1" w:rsidRPr="008D23E1" w:rsidRDefault="008D23E1" w:rsidP="004A5C42">
      <w:pPr>
        <w:pStyle w:val="ListParagraph"/>
        <w:spacing w:line="480" w:lineRule="auto"/>
        <w:ind w:left="0" w:firstLine="720"/>
      </w:pPr>
      <w:del w:id="728"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729" w:author="Caitlin Jeffrey" w:date="2024-03-19T12:30:00Z">
        <w:r w:rsidRPr="008D23E1" w:rsidDel="009D1E15">
          <w:delText xml:space="preserve">Multiple attempts were made using multivariable analysis to compare the four aerobic culture outcomes </w:delText>
        </w:r>
        <w:r w:rsidRPr="008D23E1" w:rsidDel="009D1E15">
          <w:lastRenderedPageBreak/>
          <w:delText>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performed culture of mastitic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r w:rsidR="003E1DD5">
        <w:t>newSC</w:t>
      </w:r>
      <w:r w:rsidR="0038544D">
        <w:t>S</w:t>
      </w:r>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with newSCS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lt;0.20 with chronSCS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clipping/flaming udder 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chronSCS</w:t>
      </w:r>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r>
        <w:t>elevSCS</w:t>
      </w:r>
      <w:r w:rsidR="00AB241D">
        <w:t>.</w:t>
      </w:r>
      <w:r w:rsidR="00540B9D">
        <w:t xml:space="preserve"> </w:t>
      </w:r>
      <w:r w:rsidR="00AB7494">
        <w:t>Facility type (forced), bedding amendment, and mean hygiene were retained in the final mul</w:t>
      </w:r>
      <w:r w:rsidR="007B4FBA">
        <w:t xml:space="preserve">tivariable model. </w:t>
      </w:r>
      <w:r w:rsidR="00367DD9">
        <w:t>Facility type was not associated with elevSCS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lastRenderedPageBreak/>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checked for cases of clinical mastitis by both examining the udder and forestripping</w:t>
      </w:r>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C797AFF"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730" w:author="Caitlin Jeffrey" w:date="2024-03-18T14:16:00Z">
        <w:r w:rsidRPr="00604EDE" w:rsidDel="00730AD3">
          <w:rPr>
            <w:rFonts w:ascii="Times New Roman" w:hAnsi="Times New Roman" w:cs="Times New Roman"/>
            <w:sz w:val="24"/>
            <w:szCs w:val="24"/>
          </w:rPr>
          <w:delText>freestall</w:delText>
        </w:r>
      </w:del>
      <w:ins w:id="731"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732" w:author="Caitlin Jeffrey" w:date="2024-03-18T14:17:00Z">
        <w:r w:rsidRPr="00604EDE" w:rsidDel="00730AD3">
          <w:rPr>
            <w:rFonts w:ascii="Times New Roman" w:hAnsi="Times New Roman" w:cs="Times New Roman"/>
            <w:sz w:val="24"/>
            <w:szCs w:val="24"/>
          </w:rPr>
          <w:delText>tiestall</w:delText>
        </w:r>
      </w:del>
      <w:ins w:id="73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734" w:author="Caitlin Jeffrey" w:date="2024-03-18T14:16:00Z">
        <w:r w:rsidR="00215413" w:rsidDel="00730AD3">
          <w:rPr>
            <w:rFonts w:ascii="Times New Roman" w:hAnsi="Times New Roman" w:cs="Times New Roman"/>
            <w:sz w:val="24"/>
            <w:szCs w:val="24"/>
          </w:rPr>
          <w:delText>freestall</w:delText>
        </w:r>
      </w:del>
      <w:ins w:id="735"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736" w:author="Caitlin Jeffrey" w:date="2024-03-18T14:17:00Z">
        <w:r w:rsidR="00215413" w:rsidDel="00730AD3">
          <w:rPr>
            <w:rFonts w:ascii="Times New Roman" w:hAnsi="Times New Roman" w:cs="Times New Roman"/>
            <w:sz w:val="24"/>
            <w:szCs w:val="24"/>
          </w:rPr>
          <w:delText>tiestall</w:delText>
        </w:r>
      </w:del>
      <w:ins w:id="737"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CB706A">
        <w:rPr>
          <w:rFonts w:ascii="Times New Roman" w:hAnsi="Times New Roman" w:cs="Times New Roman"/>
          <w:sz w:val="24"/>
          <w:szCs w:val="24"/>
        </w:rPr>
        <w:t>S</w:t>
      </w:r>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r w:rsidR="009B3369">
        <w:rPr>
          <w:rFonts w:ascii="Times New Roman" w:hAnsi="Times New Roman" w:cs="Times New Roman"/>
          <w:sz w:val="24"/>
          <w:szCs w:val="24"/>
        </w:rPr>
        <w:t>newSC</w:t>
      </w:r>
      <w:r w:rsidR="00CB706A">
        <w:rPr>
          <w:rFonts w:ascii="Times New Roman" w:hAnsi="Times New Roman" w:cs="Times New Roman"/>
          <w:sz w:val="24"/>
          <w:szCs w:val="24"/>
        </w:rPr>
        <w:t>S</w:t>
      </w:r>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del w:id="738" w:author="Caitlin Jeffrey" w:date="2024-04-01T14:28:00Z">
        <w:r w:rsidR="00331826" w:rsidRPr="0090022E" w:rsidDel="00AA7606">
          <w:rPr>
            <w:rFonts w:ascii="Times New Roman" w:hAnsi="Times New Roman" w:cs="Times New Roman"/>
            <w:sz w:val="24"/>
            <w:szCs w:val="24"/>
          </w:rPr>
          <w:delText>bedded pack</w:delText>
        </w:r>
      </w:del>
      <w:ins w:id="739" w:author="Caitlin Jeffrey" w:date="2024-04-01T14:28:00Z">
        <w:r w:rsidR="00AA7606">
          <w:rPr>
            <w:rFonts w:ascii="Times New Roman" w:hAnsi="Times New Roman" w:cs="Times New Roman"/>
            <w:sz w:val="24"/>
            <w:szCs w:val="24"/>
          </w:rPr>
          <w:t>BP</w:t>
        </w:r>
      </w:ins>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r w:rsidR="009B3369">
        <w:rPr>
          <w:rFonts w:ascii="Times New Roman" w:hAnsi="Times New Roman" w:cs="Times New Roman"/>
          <w:sz w:val="24"/>
          <w:szCs w:val="24"/>
        </w:rPr>
        <w:t>chronSC</w:t>
      </w:r>
      <w:r w:rsidR="007C7796">
        <w:rPr>
          <w:rFonts w:ascii="Times New Roman" w:hAnsi="Times New Roman" w:cs="Times New Roman"/>
          <w:sz w:val="24"/>
          <w:szCs w:val="24"/>
        </w:rPr>
        <w:t>S</w:t>
      </w:r>
      <w:r w:rsidRPr="00604EDE">
        <w:rPr>
          <w:rFonts w:ascii="Times New Roman" w:hAnsi="Times New Roman" w:cs="Times New Roman"/>
          <w:sz w:val="24"/>
          <w:szCs w:val="24"/>
        </w:rPr>
        <w:t xml:space="preserve">, </w:t>
      </w:r>
      <w:r w:rsidR="009B3369">
        <w:rPr>
          <w:rFonts w:ascii="Times New Roman" w:hAnsi="Times New Roman" w:cs="Times New Roman"/>
          <w:sz w:val="24"/>
          <w:szCs w:val="24"/>
        </w:rPr>
        <w:t>elevSC</w:t>
      </w:r>
      <w:r w:rsidR="007C7796">
        <w:rPr>
          <w:rFonts w:ascii="Times New Roman" w:hAnsi="Times New Roman" w:cs="Times New Roman"/>
          <w:sz w:val="24"/>
          <w:szCs w:val="24"/>
        </w:rPr>
        <w:t>S</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r w:rsidR="009B3369">
        <w:rPr>
          <w:rFonts w:ascii="Times New Roman" w:hAnsi="Times New Roman" w:cs="Times New Roman"/>
          <w:sz w:val="24"/>
          <w:szCs w:val="24"/>
        </w:rPr>
        <w:t>newSC</w:t>
      </w:r>
      <w:r w:rsidR="00BE5F67">
        <w:rPr>
          <w:rFonts w:ascii="Times New Roman" w:hAnsi="Times New Roman" w:cs="Times New Roman"/>
          <w:sz w:val="24"/>
          <w:szCs w:val="24"/>
        </w:rPr>
        <w:t>S</w:t>
      </w:r>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r w:rsidR="009B3369">
        <w:rPr>
          <w:rFonts w:ascii="Times New Roman" w:hAnsi="Times New Roman" w:cs="Times New Roman"/>
          <w:sz w:val="24"/>
          <w:szCs w:val="24"/>
        </w:rPr>
        <w:t>chronSC</w:t>
      </w:r>
      <w:r w:rsidR="00BE5F67">
        <w:rPr>
          <w:rFonts w:ascii="Times New Roman" w:hAnsi="Times New Roman" w:cs="Times New Roman"/>
          <w:sz w:val="24"/>
          <w:szCs w:val="24"/>
        </w:rPr>
        <w:t>S</w:t>
      </w:r>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EDCC722"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740"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741"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742" w:author="Caitlin Jeffrey" w:date="2024-03-20T10:41:00Z">
            <w:rPr>
              <w:rFonts w:ascii="Times New Roman" w:hAnsi="Times New Roman" w:cs="Times New Roman"/>
              <w:sz w:val="24"/>
              <w:szCs w:val="24"/>
            </w:rPr>
          </w:rPrChange>
        </w:rPr>
        <w:t xml:space="preserve">of which were related to the depth of bedding for cows. For </w:t>
      </w:r>
      <w:ins w:id="743" w:author="Caitlin Jeffrey" w:date="2024-03-20T10:37:00Z">
        <w:r w:rsidR="00781257" w:rsidRPr="009E7D22">
          <w:rPr>
            <w:rFonts w:ascii="Times New Roman" w:hAnsi="Times New Roman" w:cs="Times New Roman"/>
            <w:sz w:val="24"/>
            <w:szCs w:val="24"/>
            <w:highlight w:val="yellow"/>
            <w:rPrChange w:id="744"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745" w:author="Caitlin Jeffrey" w:date="2024-03-20T10:41:00Z">
            <w:rPr>
              <w:rFonts w:ascii="Times New Roman" w:hAnsi="Times New Roman" w:cs="Times New Roman"/>
              <w:sz w:val="24"/>
              <w:szCs w:val="24"/>
            </w:rPr>
          </w:rPrChange>
        </w:rPr>
        <w:t xml:space="preserve">herds using a </w:t>
      </w:r>
      <w:del w:id="746" w:author="Caitlin Jeffrey" w:date="2024-04-01T14:28:00Z">
        <w:r w:rsidRPr="009E7D22" w:rsidDel="00AA7606">
          <w:rPr>
            <w:rFonts w:ascii="Times New Roman" w:hAnsi="Times New Roman" w:cs="Times New Roman"/>
            <w:sz w:val="24"/>
            <w:szCs w:val="24"/>
            <w:highlight w:val="yellow"/>
            <w:rPrChange w:id="747" w:author="Caitlin Jeffrey" w:date="2024-03-20T10:41:00Z">
              <w:rPr>
                <w:rFonts w:ascii="Times New Roman" w:hAnsi="Times New Roman" w:cs="Times New Roman"/>
                <w:sz w:val="24"/>
                <w:szCs w:val="24"/>
              </w:rPr>
            </w:rPrChange>
          </w:rPr>
          <w:delText xml:space="preserve">bedded </w:delText>
        </w:r>
        <w:r w:rsidRPr="009E7D22" w:rsidDel="00AA7606">
          <w:rPr>
            <w:rFonts w:ascii="Times New Roman" w:hAnsi="Times New Roman" w:cs="Times New Roman"/>
            <w:sz w:val="24"/>
            <w:szCs w:val="24"/>
            <w:highlight w:val="yellow"/>
            <w:rPrChange w:id="748" w:author="Caitlin Jeffrey" w:date="2024-03-20T10:41:00Z">
              <w:rPr>
                <w:rFonts w:ascii="Times New Roman" w:hAnsi="Times New Roman" w:cs="Times New Roman"/>
                <w:sz w:val="24"/>
                <w:szCs w:val="24"/>
              </w:rPr>
            </w:rPrChange>
          </w:rPr>
          <w:lastRenderedPageBreak/>
          <w:delText>pack</w:delText>
        </w:r>
      </w:del>
      <w:ins w:id="749" w:author="Caitlin Jeffrey" w:date="2024-04-01T14:28:00Z">
        <w:r w:rsidR="00AA7606">
          <w:rPr>
            <w:rFonts w:ascii="Times New Roman" w:hAnsi="Times New Roman" w:cs="Times New Roman"/>
            <w:sz w:val="24"/>
            <w:szCs w:val="24"/>
            <w:highlight w:val="yellow"/>
          </w:rPr>
          <w:t>BP</w:t>
        </w:r>
      </w:ins>
      <w:r w:rsidRPr="009E7D22">
        <w:rPr>
          <w:rFonts w:ascii="Times New Roman" w:hAnsi="Times New Roman" w:cs="Times New Roman"/>
          <w:sz w:val="24"/>
          <w:szCs w:val="24"/>
          <w:highlight w:val="yellow"/>
          <w:rPrChange w:id="750" w:author="Caitlin Jeffrey" w:date="2024-03-20T10:41:00Z">
            <w:rPr>
              <w:rFonts w:ascii="Times New Roman" w:hAnsi="Times New Roman" w:cs="Times New Roman"/>
              <w:sz w:val="24"/>
              <w:szCs w:val="24"/>
            </w:rPr>
          </w:rPrChange>
        </w:rPr>
        <w:t xml:space="preserve">, deeper bedding was </w:t>
      </w:r>
      <w:r w:rsidR="00D715F3" w:rsidRPr="009E7D22">
        <w:rPr>
          <w:rFonts w:ascii="Times New Roman" w:hAnsi="Times New Roman" w:cs="Times New Roman"/>
          <w:sz w:val="24"/>
          <w:szCs w:val="24"/>
          <w:highlight w:val="yellow"/>
          <w:rPrChange w:id="751"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752"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753"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754"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755" w:author="Caitlin Jeffrey" w:date="2024-03-20T10:41:00Z">
            <w:rPr>
              <w:rFonts w:ascii="Times New Roman" w:hAnsi="Times New Roman" w:cs="Times New Roman"/>
              <w:sz w:val="24"/>
              <w:szCs w:val="24"/>
            </w:rPr>
          </w:rPrChange>
        </w:rPr>
        <w:t>lower</w:t>
      </w:r>
      <w:r w:rsidR="00CD0C9D" w:rsidRPr="009E7D22">
        <w:rPr>
          <w:highlight w:val="yellow"/>
          <w:rPrChange w:id="756" w:author="Caitlin Jeffrey" w:date="2024-03-20T10:41:00Z">
            <w:rPr/>
          </w:rPrChange>
        </w:rPr>
        <w:t xml:space="preserve"> </w:t>
      </w:r>
      <w:r w:rsidR="00CD0C9D" w:rsidRPr="009E7D22">
        <w:rPr>
          <w:rFonts w:ascii="Times New Roman" w:hAnsi="Times New Roman" w:cs="Times New Roman"/>
          <w:sz w:val="24"/>
          <w:szCs w:val="24"/>
          <w:highlight w:val="yellow"/>
          <w:rPrChange w:id="757"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758"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59"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760"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761"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62"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763" w:author="Caitlin Jeffrey" w:date="2024-03-20T10:41:00Z">
            <w:rPr>
              <w:rFonts w:ascii="Times New Roman" w:hAnsi="Times New Roman" w:cs="Times New Roman"/>
              <w:sz w:val="24"/>
              <w:szCs w:val="24"/>
            </w:rPr>
          </w:rPrChange>
        </w:rPr>
        <w:t xml:space="preserve"> </w:t>
      </w:r>
      <w:ins w:id="764" w:author="Caitlin Jeffrey" w:date="2024-03-20T10:38:00Z">
        <w:r w:rsidR="00745B00" w:rsidRPr="009E7D22">
          <w:rPr>
            <w:rFonts w:ascii="Times New Roman" w:hAnsi="Times New Roman" w:cs="Times New Roman"/>
            <w:sz w:val="24"/>
            <w:szCs w:val="24"/>
            <w:highlight w:val="yellow"/>
            <w:rPrChange w:id="765" w:author="Caitlin Jeffrey" w:date="2024-03-20T10:41:00Z">
              <w:rPr>
                <w:rFonts w:ascii="Times New Roman" w:hAnsi="Times New Roman" w:cs="Times New Roman"/>
                <w:sz w:val="24"/>
                <w:szCs w:val="24"/>
              </w:rPr>
            </w:rPrChange>
          </w:rPr>
          <w:t xml:space="preserve">the three </w:t>
        </w:r>
      </w:ins>
      <w:del w:id="766" w:author="Caitlin Jeffrey" w:date="2024-03-20T10:38:00Z">
        <w:r w:rsidR="00B81594" w:rsidRPr="009E7D22" w:rsidDel="00745B00">
          <w:rPr>
            <w:rFonts w:ascii="Times New Roman" w:hAnsi="Times New Roman" w:cs="Times New Roman"/>
            <w:sz w:val="24"/>
            <w:szCs w:val="24"/>
            <w:highlight w:val="yellow"/>
            <w:rPrChange w:id="767" w:author="Caitlin Jeffrey" w:date="2024-03-20T10:41:00Z">
              <w:rPr>
                <w:rFonts w:ascii="Times New Roman" w:hAnsi="Times New Roman" w:cs="Times New Roman"/>
                <w:sz w:val="24"/>
                <w:szCs w:val="24"/>
              </w:rPr>
            </w:rPrChange>
          </w:rPr>
          <w:delText xml:space="preserve">all herds </w:delText>
        </w:r>
      </w:del>
      <w:ins w:id="768" w:author="Caitlin Jeffrey" w:date="2024-03-20T10:38:00Z">
        <w:r w:rsidR="00745B00" w:rsidRPr="009E7D22">
          <w:rPr>
            <w:rFonts w:ascii="Times New Roman" w:hAnsi="Times New Roman" w:cs="Times New Roman"/>
            <w:sz w:val="24"/>
            <w:szCs w:val="24"/>
            <w:highlight w:val="yellow"/>
            <w:rPrChange w:id="769" w:author="Caitlin Jeffrey" w:date="2024-03-20T10:41:00Z">
              <w:rPr>
                <w:rFonts w:ascii="Times New Roman" w:hAnsi="Times New Roman" w:cs="Times New Roman"/>
                <w:sz w:val="24"/>
                <w:szCs w:val="24"/>
              </w:rPr>
            </w:rPrChange>
          </w:rPr>
          <w:t xml:space="preserve">freestalls </w:t>
        </w:r>
      </w:ins>
      <w:ins w:id="770" w:author="Caitlin Jeffrey" w:date="2024-03-20T10:39:00Z">
        <w:r w:rsidR="00745B00" w:rsidRPr="009E7D22">
          <w:rPr>
            <w:rFonts w:ascii="Times New Roman" w:hAnsi="Times New Roman" w:cs="Times New Roman"/>
            <w:sz w:val="24"/>
            <w:szCs w:val="24"/>
            <w:highlight w:val="yellow"/>
            <w:rPrChange w:id="771"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772"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773" w:author="Caitlin Jeffrey" w:date="2024-03-20T10:41:00Z">
            <w:rPr>
              <w:rFonts w:ascii="Times New Roman" w:hAnsi="Times New Roman" w:cs="Times New Roman"/>
              <w:sz w:val="24"/>
              <w:szCs w:val="24"/>
            </w:rPr>
          </w:rPrChange>
        </w:rPr>
        <w:t>deeply-bedded stalls</w:t>
      </w:r>
      <w:ins w:id="774" w:author="Caitlin Jeffrey" w:date="2024-03-20T10:39:00Z">
        <w:r w:rsidR="00745B00" w:rsidRPr="009E7D22">
          <w:rPr>
            <w:rFonts w:ascii="Times New Roman" w:hAnsi="Times New Roman" w:cs="Times New Roman"/>
            <w:sz w:val="24"/>
            <w:szCs w:val="24"/>
            <w:highlight w:val="yellow"/>
            <w:rPrChange w:id="775"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776"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77" w:author="Caitlin Jeffrey" w:date="2024-03-20T10:41:00Z">
            <w:rPr>
              <w:rFonts w:ascii="Times New Roman" w:hAnsi="Times New Roman" w:cs="Times New Roman"/>
              <w:sz w:val="24"/>
              <w:szCs w:val="24"/>
            </w:rPr>
          </w:rPrChange>
        </w:rPr>
        <w:t xml:space="preserve">plus </w:t>
      </w:r>
      <w:ins w:id="778" w:author="Caitlin Jeffrey" w:date="2024-03-20T10:39:00Z">
        <w:r w:rsidR="00745B00" w:rsidRPr="009E7D22">
          <w:rPr>
            <w:rFonts w:ascii="Times New Roman" w:hAnsi="Times New Roman" w:cs="Times New Roman"/>
            <w:sz w:val="24"/>
            <w:szCs w:val="24"/>
            <w:highlight w:val="yellow"/>
            <w:rPrChange w:id="779" w:author="Caitlin Jeffrey" w:date="2024-03-20T10:41:00Z">
              <w:rPr>
                <w:rFonts w:ascii="Times New Roman" w:hAnsi="Times New Roman" w:cs="Times New Roman"/>
                <w:sz w:val="24"/>
                <w:szCs w:val="24"/>
              </w:rPr>
            </w:rPrChange>
          </w:rPr>
          <w:t xml:space="preserve">the five </w:t>
        </w:r>
      </w:ins>
      <w:del w:id="780" w:author="Caitlin Jeffrey" w:date="2024-04-01T14:28:00Z">
        <w:r w:rsidR="0090022E" w:rsidRPr="009E7D22" w:rsidDel="00AA7606">
          <w:rPr>
            <w:rFonts w:ascii="Times New Roman" w:hAnsi="Times New Roman" w:cs="Times New Roman"/>
            <w:sz w:val="24"/>
            <w:szCs w:val="24"/>
            <w:highlight w:val="yellow"/>
            <w:rPrChange w:id="781" w:author="Caitlin Jeffrey" w:date="2024-03-20T10:41:00Z">
              <w:rPr>
                <w:rFonts w:ascii="Times New Roman" w:hAnsi="Times New Roman" w:cs="Times New Roman"/>
                <w:sz w:val="24"/>
                <w:szCs w:val="24"/>
              </w:rPr>
            </w:rPrChange>
          </w:rPr>
          <w:delText>bedded pack</w:delText>
        </w:r>
      </w:del>
      <w:ins w:id="782" w:author="Caitlin Jeffrey" w:date="2024-04-01T14:28:00Z">
        <w:r w:rsidR="00AA7606">
          <w:rPr>
            <w:rFonts w:ascii="Times New Roman" w:hAnsi="Times New Roman" w:cs="Times New Roman"/>
            <w:sz w:val="24"/>
            <w:szCs w:val="24"/>
            <w:highlight w:val="yellow"/>
          </w:rPr>
          <w:t>BP</w:t>
        </w:r>
      </w:ins>
      <w:r w:rsidR="009D1552" w:rsidRPr="009E7D22">
        <w:rPr>
          <w:rFonts w:ascii="Times New Roman" w:hAnsi="Times New Roman" w:cs="Times New Roman"/>
          <w:sz w:val="24"/>
          <w:szCs w:val="24"/>
          <w:highlight w:val="yellow"/>
          <w:rPrChange w:id="783"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784"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785"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786"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787"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788"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789"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790"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791"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92"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793"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794"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795"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796"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797" w:author="Caitlin Jeffrey" w:date="2024-03-20T10:41:00Z">
            <w:rPr>
              <w:rFonts w:ascii="Times New Roman" w:hAnsi="Times New Roman" w:cs="Times New Roman"/>
              <w:sz w:val="24"/>
              <w:szCs w:val="24"/>
            </w:rPr>
          </w:rPrChange>
        </w:rPr>
        <w:t xml:space="preserve">For the fifteen </w:t>
      </w:r>
      <w:ins w:id="798" w:author="Caitlin Jeffrey" w:date="2024-03-20T10:41:00Z">
        <w:r w:rsidR="009E7D22" w:rsidRPr="009E7D22">
          <w:rPr>
            <w:rFonts w:ascii="Times New Roman" w:hAnsi="Times New Roman" w:cs="Times New Roman"/>
            <w:sz w:val="24"/>
            <w:szCs w:val="24"/>
            <w:highlight w:val="yellow"/>
            <w:rPrChange w:id="799" w:author="Caitlin Jeffrey" w:date="2024-03-20T10:41:00Z">
              <w:rPr>
                <w:rFonts w:ascii="Times New Roman" w:hAnsi="Times New Roman" w:cs="Times New Roman"/>
                <w:sz w:val="24"/>
                <w:szCs w:val="24"/>
              </w:rPr>
            </w:rPrChange>
          </w:rPr>
          <w:t xml:space="preserve">tiestalls and freestalls </w:t>
        </w:r>
      </w:ins>
      <w:del w:id="800" w:author="Caitlin Jeffrey" w:date="2024-03-20T10:41:00Z">
        <w:r w:rsidR="0057302D" w:rsidRPr="009E7D22" w:rsidDel="009E7D22">
          <w:rPr>
            <w:rFonts w:ascii="Times New Roman" w:hAnsi="Times New Roman" w:cs="Times New Roman"/>
            <w:sz w:val="24"/>
            <w:szCs w:val="24"/>
            <w:highlight w:val="yellow"/>
            <w:rPrChange w:id="801"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802" w:author="Caitlin Jeffrey" w:date="2024-03-20T10:41:00Z">
            <w:rPr>
              <w:rFonts w:ascii="Times New Roman" w:hAnsi="Times New Roman" w:cs="Times New Roman"/>
              <w:sz w:val="24"/>
              <w:szCs w:val="24"/>
            </w:rPr>
          </w:rPrChange>
        </w:rPr>
        <w:t xml:space="preserve"> reporting bedding depth in stalls</w:t>
      </w:r>
      <w:del w:id="803" w:author="Caitlin Jeffrey" w:date="2024-03-20T10:41:00Z">
        <w:r w:rsidR="0057302D" w:rsidRPr="009E7D22" w:rsidDel="009E7D22">
          <w:rPr>
            <w:rFonts w:ascii="Times New Roman" w:hAnsi="Times New Roman" w:cs="Times New Roman"/>
            <w:sz w:val="24"/>
            <w:szCs w:val="24"/>
            <w:highlight w:val="yellow"/>
            <w:rPrChange w:id="804" w:author="Caitlin Jeffrey" w:date="2024-03-20T10:41:00Z">
              <w:rPr>
                <w:rFonts w:ascii="Times New Roman" w:hAnsi="Times New Roman" w:cs="Times New Roman"/>
                <w:sz w:val="24"/>
                <w:szCs w:val="24"/>
              </w:rPr>
            </w:rPrChange>
          </w:rPr>
          <w:delText xml:space="preserve">, </w:delText>
        </w:r>
      </w:del>
      <w:ins w:id="805" w:author="Caitlin Jeffrey" w:date="2024-03-20T10:41:00Z">
        <w:r w:rsidR="009E7D22" w:rsidRPr="009E7D22">
          <w:rPr>
            <w:rFonts w:ascii="Times New Roman" w:hAnsi="Times New Roman" w:cs="Times New Roman"/>
            <w:sz w:val="24"/>
            <w:szCs w:val="24"/>
            <w:highlight w:val="yellow"/>
            <w:rPrChange w:id="806"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807"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808"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809"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810"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811"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812"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813"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814"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815"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79E07B85"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del w:id="816" w:author="Caitlin Jeffrey" w:date="2024-04-01T14:28:00Z">
        <w:r w:rsidR="00D51C10" w:rsidRPr="00C30348" w:rsidDel="00AA7606">
          <w:rPr>
            <w:rFonts w:ascii="Times New Roman" w:hAnsi="Times New Roman" w:cs="Times New Roman"/>
            <w:sz w:val="24"/>
            <w:szCs w:val="24"/>
          </w:rPr>
          <w:delText>bedded pack</w:delText>
        </w:r>
      </w:del>
      <w:ins w:id="817" w:author="Caitlin Jeffrey" w:date="2024-04-01T14:28:00Z">
        <w:r w:rsidR="00AA7606">
          <w:rPr>
            <w:rFonts w:ascii="Times New Roman" w:hAnsi="Times New Roman" w:cs="Times New Roman"/>
            <w:sz w:val="24"/>
            <w:szCs w:val="24"/>
          </w:rPr>
          <w:t>BP</w:t>
        </w:r>
      </w:ins>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818" w:author="Caitlin Jeffrey" w:date="2024-03-18T14:17:00Z">
        <w:r w:rsidR="00D51C10" w:rsidRPr="00C30348" w:rsidDel="00730AD3">
          <w:rPr>
            <w:rFonts w:ascii="Times New Roman" w:hAnsi="Times New Roman" w:cs="Times New Roman"/>
            <w:sz w:val="24"/>
            <w:szCs w:val="24"/>
          </w:rPr>
          <w:delText>tiestall</w:delText>
        </w:r>
      </w:del>
      <w:ins w:id="819"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820" w:author="Caitlin Jeffrey" w:date="2024-03-18T14:16:00Z">
        <w:r w:rsidR="00D51C10" w:rsidRPr="00C30348" w:rsidDel="00730AD3">
          <w:rPr>
            <w:rFonts w:ascii="Times New Roman" w:hAnsi="Times New Roman" w:cs="Times New Roman"/>
            <w:sz w:val="24"/>
            <w:szCs w:val="24"/>
          </w:rPr>
          <w:delText>freestall</w:delText>
        </w:r>
      </w:del>
      <w:ins w:id="821"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thereby exploring if</w:t>
      </w:r>
      <w:r w:rsidRPr="00604EDE">
        <w:rPr>
          <w:rFonts w:ascii="Times New Roman" w:hAnsi="Times New Roman" w:cs="Times New Roman"/>
          <w:sz w:val="24"/>
          <w:szCs w:val="24"/>
        </w:rPr>
        <w:t xml:space="preserve"> </w:t>
      </w:r>
      <w:del w:id="822" w:author="Caitlin Jeffrey" w:date="2024-04-01T14:29:00Z">
        <w:r w:rsidRPr="00604EDE" w:rsidDel="00AA7606">
          <w:rPr>
            <w:rFonts w:ascii="Times New Roman" w:hAnsi="Times New Roman" w:cs="Times New Roman"/>
            <w:sz w:val="24"/>
            <w:szCs w:val="24"/>
          </w:rPr>
          <w:delText>bedded pack</w:delText>
        </w:r>
      </w:del>
      <w:ins w:id="823" w:author="Caitlin Jeffrey" w:date="2024-04-01T14:29:00Z">
        <w:r w:rsidR="00AA7606">
          <w:rPr>
            <w:rFonts w:ascii="Times New Roman" w:hAnsi="Times New Roman" w:cs="Times New Roman"/>
            <w:sz w:val="24"/>
            <w:szCs w:val="24"/>
          </w:rPr>
          <w:t>BP</w:t>
        </w:r>
      </w:ins>
      <w:r w:rsidRPr="00604EDE">
        <w:rPr>
          <w:rFonts w:ascii="Times New Roman" w:hAnsi="Times New Roman" w:cs="Times New Roman"/>
          <w:sz w:val="24"/>
          <w:szCs w:val="24"/>
        </w:rPr>
        <w:t xml:space="preserve">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824" w:author="Caitlin Jeffrey" w:date="2024-03-18T14:13:00Z">
        <w:r w:rsidRPr="00604EDE" w:rsidDel="00730AD3">
          <w:rPr>
            <w:rFonts w:ascii="Times New Roman" w:hAnsi="Times New Roman" w:cs="Times New Roman"/>
            <w:sz w:val="24"/>
            <w:szCs w:val="24"/>
          </w:rPr>
          <w:delText>freestalls</w:delText>
        </w:r>
      </w:del>
      <w:ins w:id="825"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826" w:author="Caitlin Jeffrey" w:date="2024-03-18T14:12:00Z">
        <w:r w:rsidRPr="00604EDE" w:rsidDel="00730AD3">
          <w:rPr>
            <w:rFonts w:ascii="Times New Roman" w:hAnsi="Times New Roman" w:cs="Times New Roman"/>
            <w:sz w:val="24"/>
            <w:szCs w:val="24"/>
          </w:rPr>
          <w:delText>tiestalls</w:delText>
        </w:r>
      </w:del>
      <w:ins w:id="827"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828"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829"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w:t>
      </w:r>
      <w:r w:rsidR="009A173F">
        <w:rPr>
          <w:rFonts w:ascii="Times New Roman" w:hAnsi="Times New Roman" w:cs="Times New Roman"/>
          <w:sz w:val="24"/>
          <w:szCs w:val="24"/>
        </w:rPr>
        <w:lastRenderedPageBreak/>
        <w:t xml:space="preserve">facility type. </w:t>
      </w:r>
      <w:del w:id="830" w:author="Caitlin Jeffrey" w:date="2024-03-31T13:25:00Z">
        <w:r w:rsidR="009A173F" w:rsidRPr="00D4599E" w:rsidDel="00271476">
          <w:rPr>
            <w:rFonts w:ascii="Times New Roman" w:hAnsi="Times New Roman" w:cs="Times New Roman"/>
            <w:sz w:val="24"/>
            <w:szCs w:val="24"/>
            <w:highlight w:val="yellow"/>
            <w:rPrChange w:id="831" w:author="Caitlin Jeffrey" w:date="2024-04-01T11:39:00Z">
              <w:rPr>
                <w:rFonts w:ascii="Times New Roman" w:hAnsi="Times New Roman" w:cs="Times New Roman"/>
                <w:sz w:val="24"/>
                <w:szCs w:val="24"/>
              </w:rPr>
            </w:rPrChange>
          </w:rPr>
          <w:delText xml:space="preserve">We </w:delText>
        </w:r>
        <w:r w:rsidR="003B0D8A" w:rsidRPr="00D4599E" w:rsidDel="00271476">
          <w:rPr>
            <w:rFonts w:ascii="Times New Roman" w:hAnsi="Times New Roman" w:cs="Times New Roman"/>
            <w:sz w:val="24"/>
            <w:szCs w:val="24"/>
            <w:highlight w:val="yellow"/>
            <w:rPrChange w:id="832" w:author="Caitlin Jeffrey" w:date="2024-04-01T11:39:00Z">
              <w:rPr>
                <w:rFonts w:ascii="Times New Roman" w:hAnsi="Times New Roman" w:cs="Times New Roman"/>
                <w:sz w:val="24"/>
                <w:szCs w:val="24"/>
              </w:rPr>
            </w:rPrChange>
          </w:rPr>
          <w:delText>conclude</w:delText>
        </w:r>
        <w:r w:rsidRPr="00D4599E" w:rsidDel="00271476">
          <w:rPr>
            <w:rFonts w:ascii="Times New Roman" w:hAnsi="Times New Roman" w:cs="Times New Roman"/>
            <w:sz w:val="24"/>
            <w:szCs w:val="24"/>
            <w:highlight w:val="yellow"/>
            <w:rPrChange w:id="833" w:author="Caitlin Jeffrey" w:date="2024-04-01T11:39:00Z">
              <w:rPr>
                <w:rFonts w:ascii="Times New Roman" w:hAnsi="Times New Roman" w:cs="Times New Roman"/>
                <w:sz w:val="24"/>
                <w:szCs w:val="24"/>
              </w:rPr>
            </w:rPrChange>
          </w:rPr>
          <w:delText xml:space="preserve"> that b</w:delText>
        </w:r>
      </w:del>
      <w:del w:id="834" w:author="Caitlin Jeffrey" w:date="2024-04-01T14:55:00Z">
        <w:r w:rsidRPr="00D4599E" w:rsidDel="00EB0C75">
          <w:rPr>
            <w:rFonts w:ascii="Times New Roman" w:hAnsi="Times New Roman" w:cs="Times New Roman"/>
            <w:sz w:val="24"/>
            <w:szCs w:val="24"/>
            <w:highlight w:val="yellow"/>
            <w:rPrChange w:id="835" w:author="Caitlin Jeffrey" w:date="2024-04-01T11:39:00Z">
              <w:rPr>
                <w:rFonts w:ascii="Times New Roman" w:hAnsi="Times New Roman" w:cs="Times New Roman"/>
                <w:sz w:val="24"/>
                <w:szCs w:val="24"/>
              </w:rPr>
            </w:rPrChange>
          </w:rPr>
          <w:delText xml:space="preserve">edded pack systems </w:delText>
        </w:r>
      </w:del>
      <w:del w:id="836" w:author="Caitlin Jeffrey" w:date="2024-03-31T13:25:00Z">
        <w:r w:rsidRPr="00D4599E" w:rsidDel="00271476">
          <w:rPr>
            <w:rFonts w:ascii="Times New Roman" w:hAnsi="Times New Roman" w:cs="Times New Roman"/>
            <w:sz w:val="24"/>
            <w:szCs w:val="24"/>
            <w:highlight w:val="yellow"/>
            <w:rPrChange w:id="837" w:author="Caitlin Jeffrey" w:date="2024-04-01T11:39:00Z">
              <w:rPr>
                <w:rFonts w:ascii="Times New Roman" w:hAnsi="Times New Roman" w:cs="Times New Roman"/>
                <w:sz w:val="24"/>
                <w:szCs w:val="24"/>
              </w:rPr>
            </w:rPrChange>
          </w:rPr>
          <w:delText xml:space="preserve">can </w:delText>
        </w:r>
      </w:del>
      <w:del w:id="838" w:author="Caitlin Jeffrey" w:date="2024-04-01T14:55:00Z">
        <w:r w:rsidRPr="00D4599E" w:rsidDel="00EB0C75">
          <w:rPr>
            <w:rFonts w:ascii="Times New Roman" w:hAnsi="Times New Roman" w:cs="Times New Roman"/>
            <w:sz w:val="24"/>
            <w:szCs w:val="24"/>
            <w:highlight w:val="yellow"/>
            <w:rPrChange w:id="839" w:author="Caitlin Jeffrey" w:date="2024-04-01T11:39:00Z">
              <w:rPr>
                <w:rFonts w:ascii="Times New Roman" w:hAnsi="Times New Roman" w:cs="Times New Roman"/>
                <w:sz w:val="24"/>
                <w:szCs w:val="24"/>
              </w:rPr>
            </w:rPrChange>
          </w:rPr>
          <w:delText>be</w:delText>
        </w:r>
      </w:del>
      <w:del w:id="840" w:author="Caitlin Jeffrey" w:date="2024-04-01T14:54:00Z">
        <w:r w:rsidRPr="00D4599E" w:rsidDel="00C31238">
          <w:rPr>
            <w:rFonts w:ascii="Times New Roman" w:hAnsi="Times New Roman" w:cs="Times New Roman"/>
            <w:sz w:val="24"/>
            <w:szCs w:val="24"/>
            <w:highlight w:val="yellow"/>
            <w:rPrChange w:id="841" w:author="Caitlin Jeffrey" w:date="2024-04-01T11:39:00Z">
              <w:rPr>
                <w:rFonts w:ascii="Times New Roman" w:hAnsi="Times New Roman" w:cs="Times New Roman"/>
                <w:sz w:val="24"/>
                <w:szCs w:val="24"/>
              </w:rPr>
            </w:rPrChange>
          </w:rPr>
          <w:delText xml:space="preserve"> </w:delText>
        </w:r>
      </w:del>
      <w:del w:id="842" w:author="Caitlin Jeffrey" w:date="2024-03-31T13:26:00Z">
        <w:r w:rsidRPr="00D4599E" w:rsidDel="00271476">
          <w:rPr>
            <w:rFonts w:ascii="Times New Roman" w:hAnsi="Times New Roman" w:cs="Times New Roman"/>
            <w:sz w:val="24"/>
            <w:szCs w:val="24"/>
            <w:highlight w:val="yellow"/>
            <w:rPrChange w:id="843" w:author="Caitlin Jeffrey" w:date="2024-04-01T11:39:00Z">
              <w:rPr>
                <w:rFonts w:ascii="Times New Roman" w:hAnsi="Times New Roman" w:cs="Times New Roman"/>
                <w:sz w:val="24"/>
                <w:szCs w:val="24"/>
              </w:rPr>
            </w:rPrChange>
          </w:rPr>
          <w:delText>considered</w:delText>
        </w:r>
      </w:del>
      <w:del w:id="844" w:author="Caitlin Jeffrey" w:date="2024-04-01T14:55:00Z">
        <w:r w:rsidRPr="00D4599E" w:rsidDel="00EB0C75">
          <w:rPr>
            <w:rFonts w:ascii="Times New Roman" w:hAnsi="Times New Roman" w:cs="Times New Roman"/>
            <w:sz w:val="24"/>
            <w:szCs w:val="24"/>
            <w:highlight w:val="yellow"/>
            <w:rPrChange w:id="845" w:author="Caitlin Jeffrey" w:date="2024-04-01T11:39:00Z">
              <w:rPr>
                <w:rFonts w:ascii="Times New Roman" w:hAnsi="Times New Roman" w:cs="Times New Roman"/>
                <w:sz w:val="24"/>
                <w:szCs w:val="24"/>
              </w:rPr>
            </w:rPrChange>
          </w:rPr>
          <w:delText xml:space="preserve"> a viable loose-housing option for</w:delText>
        </w:r>
        <w:r w:rsidR="00184F80" w:rsidRPr="00D4599E" w:rsidDel="00EB0C75">
          <w:rPr>
            <w:rFonts w:ascii="Times New Roman" w:hAnsi="Times New Roman" w:cs="Times New Roman"/>
            <w:sz w:val="24"/>
            <w:szCs w:val="24"/>
            <w:highlight w:val="yellow"/>
            <w:rPrChange w:id="846" w:author="Caitlin Jeffrey" w:date="2024-04-01T11:39:00Z">
              <w:rPr>
                <w:rFonts w:ascii="Times New Roman" w:hAnsi="Times New Roman" w:cs="Times New Roman"/>
                <w:sz w:val="24"/>
                <w:szCs w:val="24"/>
              </w:rPr>
            </w:rPrChange>
          </w:rPr>
          <w:delText xml:space="preserve"> </w:delText>
        </w:r>
        <w:r w:rsidR="000C26E4" w:rsidRPr="00D4599E" w:rsidDel="00EB0C75">
          <w:rPr>
            <w:rFonts w:ascii="Times New Roman" w:hAnsi="Times New Roman" w:cs="Times New Roman"/>
            <w:sz w:val="24"/>
            <w:szCs w:val="24"/>
            <w:highlight w:val="yellow"/>
            <w:rPrChange w:id="847" w:author="Caitlin Jeffrey" w:date="2024-04-01T11:39:00Z">
              <w:rPr>
                <w:rFonts w:ascii="Times New Roman" w:hAnsi="Times New Roman" w:cs="Times New Roman"/>
                <w:sz w:val="24"/>
                <w:szCs w:val="24"/>
              </w:rPr>
            </w:rPrChange>
          </w:rPr>
          <w:delText xml:space="preserve">organic </w:delText>
        </w:r>
        <w:r w:rsidR="00184F80" w:rsidRPr="00D4599E" w:rsidDel="00EB0C75">
          <w:rPr>
            <w:rFonts w:ascii="Times New Roman" w:hAnsi="Times New Roman" w:cs="Times New Roman"/>
            <w:sz w:val="24"/>
            <w:szCs w:val="24"/>
            <w:highlight w:val="yellow"/>
            <w:rPrChange w:id="848" w:author="Caitlin Jeffrey" w:date="2024-04-01T11:39:00Z">
              <w:rPr>
                <w:rFonts w:ascii="Times New Roman" w:hAnsi="Times New Roman" w:cs="Times New Roman"/>
                <w:sz w:val="24"/>
                <w:szCs w:val="24"/>
              </w:rPr>
            </w:rPrChange>
          </w:rPr>
          <w:delText>dairy cattle during</w:delText>
        </w:r>
        <w:r w:rsidRPr="00D4599E" w:rsidDel="00EB0C75">
          <w:rPr>
            <w:rFonts w:ascii="Times New Roman" w:hAnsi="Times New Roman" w:cs="Times New Roman"/>
            <w:sz w:val="24"/>
            <w:szCs w:val="24"/>
            <w:highlight w:val="yellow"/>
            <w:rPrChange w:id="849" w:author="Caitlin Jeffrey" w:date="2024-04-01T11:39:00Z">
              <w:rPr>
                <w:rFonts w:ascii="Times New Roman" w:hAnsi="Times New Roman" w:cs="Times New Roman"/>
                <w:sz w:val="24"/>
                <w:szCs w:val="24"/>
              </w:rPr>
            </w:rPrChange>
          </w:rPr>
          <w:delText xml:space="preserve"> </w:delText>
        </w:r>
        <w:r w:rsidR="004055C1" w:rsidRPr="00D4599E" w:rsidDel="00EB0C75">
          <w:rPr>
            <w:rFonts w:ascii="Times New Roman" w:hAnsi="Times New Roman" w:cs="Times New Roman"/>
            <w:sz w:val="24"/>
            <w:szCs w:val="24"/>
            <w:highlight w:val="yellow"/>
            <w:rPrChange w:id="850" w:author="Caitlin Jeffrey" w:date="2024-04-01T11:39:00Z">
              <w:rPr>
                <w:rFonts w:ascii="Times New Roman" w:hAnsi="Times New Roman" w:cs="Times New Roman"/>
                <w:sz w:val="24"/>
                <w:szCs w:val="24"/>
              </w:rPr>
            </w:rPrChange>
          </w:rPr>
          <w:delText xml:space="preserve">the non-grazing season </w:delText>
        </w:r>
        <w:r w:rsidRPr="00D4599E" w:rsidDel="00EB0C75">
          <w:rPr>
            <w:rFonts w:ascii="Times New Roman" w:hAnsi="Times New Roman" w:cs="Times New Roman"/>
            <w:sz w:val="24"/>
            <w:szCs w:val="24"/>
            <w:highlight w:val="yellow"/>
            <w:rPrChange w:id="851" w:author="Caitlin Jeffrey" w:date="2024-04-01T11:39:00Z">
              <w:rPr>
                <w:rFonts w:ascii="Times New Roman" w:hAnsi="Times New Roman" w:cs="Times New Roman"/>
                <w:sz w:val="24"/>
                <w:szCs w:val="24"/>
              </w:rPr>
            </w:rPrChange>
          </w:rPr>
          <w:delText>in the Northeast</w:delText>
        </w:r>
        <w:r w:rsidR="00CF4AC3" w:rsidRPr="00D4599E" w:rsidDel="00EB0C75">
          <w:rPr>
            <w:rFonts w:ascii="Times New Roman" w:hAnsi="Times New Roman" w:cs="Times New Roman"/>
            <w:sz w:val="24"/>
            <w:szCs w:val="24"/>
            <w:highlight w:val="yellow"/>
            <w:rPrChange w:id="852" w:author="Caitlin Jeffrey" w:date="2024-04-01T11:39:00Z">
              <w:rPr>
                <w:rFonts w:ascii="Times New Roman" w:hAnsi="Times New Roman" w:cs="Times New Roman"/>
                <w:sz w:val="24"/>
                <w:szCs w:val="24"/>
              </w:rPr>
            </w:rPrChange>
          </w:rPr>
          <w:delText>ern US</w:delText>
        </w:r>
        <w:r w:rsidRPr="00604EDE" w:rsidDel="00EB0C75">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6D2A2C3D" w:rsidR="0017128D" w:rsidRPr="00604EDE" w:rsidRDefault="0017128D" w:rsidP="009A6D7B">
      <w:pPr>
        <w:autoSpaceDE w:val="0"/>
        <w:autoSpaceDN w:val="0"/>
        <w:adjustRightInd w:val="0"/>
        <w:spacing w:line="480" w:lineRule="auto"/>
        <w:ind w:firstLine="720"/>
        <w:rPr>
          <w:rFonts w:ascii="Times New Roman" w:hAnsi="Times New Roman" w:cs="Times New Roman"/>
          <w:sz w:val="24"/>
          <w:szCs w:val="24"/>
        </w:rPr>
      </w:pPr>
      <w:del w:id="853" w:author="Caitlin Jeffrey" w:date="2024-04-01T09:00:00Z">
        <w:r w:rsidDel="0072150B">
          <w:rPr>
            <w:rFonts w:ascii="Times New Roman" w:hAnsi="Times New Roman" w:cs="Times New Roman"/>
            <w:sz w:val="24"/>
            <w:szCs w:val="24"/>
          </w:rPr>
          <w:delText xml:space="preserve">Previous work </w:delText>
        </w:r>
        <w:r w:rsidR="0056318E" w:rsidDel="0072150B">
          <w:rPr>
            <w:rFonts w:ascii="Times New Roman" w:hAnsi="Times New Roman" w:cs="Times New Roman"/>
            <w:sz w:val="24"/>
            <w:szCs w:val="24"/>
          </w:rPr>
          <w:delText xml:space="preserve">describing </w:delText>
        </w:r>
        <w:r w:rsidR="00A5532B" w:rsidDel="0072150B">
          <w:rPr>
            <w:rFonts w:ascii="Times New Roman" w:hAnsi="Times New Roman" w:cs="Times New Roman"/>
            <w:sz w:val="24"/>
            <w:szCs w:val="24"/>
          </w:rPr>
          <w:delText>b</w:delText>
        </w:r>
        <w:r w:rsidR="0056318E" w:rsidDel="0072150B">
          <w:rPr>
            <w:rFonts w:ascii="Times New Roman" w:hAnsi="Times New Roman" w:cs="Times New Roman"/>
            <w:sz w:val="24"/>
            <w:szCs w:val="24"/>
          </w:rPr>
          <w:delText xml:space="preserve">ulk tank milk aerobic culture </w:delText>
        </w:r>
        <w:r w:rsidR="00F30E11" w:rsidDel="0072150B">
          <w:rPr>
            <w:rFonts w:ascii="Times New Roman" w:hAnsi="Times New Roman" w:cs="Times New Roman"/>
            <w:sz w:val="24"/>
            <w:szCs w:val="24"/>
          </w:rPr>
          <w:delText>data for farms using a bedded pack system</w:delText>
        </w:r>
        <w:r w:rsidR="0056318E" w:rsidDel="0072150B">
          <w:rPr>
            <w:rFonts w:ascii="Times New Roman" w:hAnsi="Times New Roman" w:cs="Times New Roman"/>
            <w:sz w:val="24"/>
            <w:szCs w:val="24"/>
          </w:rPr>
          <w:delText xml:space="preserve"> has </w:delText>
        </w:r>
        <w:r w:rsidR="00C1295D" w:rsidDel="0072150B">
          <w:rPr>
            <w:rFonts w:ascii="Times New Roman" w:hAnsi="Times New Roman" w:cs="Times New Roman"/>
            <w:sz w:val="24"/>
            <w:szCs w:val="24"/>
          </w:rPr>
          <w:delText xml:space="preserve">primarily </w:delText>
        </w:r>
        <w:r w:rsidR="0056318E" w:rsidDel="0072150B">
          <w:rPr>
            <w:rFonts w:ascii="Times New Roman" w:hAnsi="Times New Roman" w:cs="Times New Roman"/>
            <w:sz w:val="24"/>
            <w:szCs w:val="24"/>
          </w:rPr>
          <w:delText xml:space="preserve">been limited to descriptive studies </w:delText>
        </w:r>
      </w:del>
      <w:del w:id="854" w:author="Caitlin Jeffrey" w:date="2024-04-01T08:50:00Z">
        <w:r w:rsidR="0056318E" w:rsidDel="00B23C1C">
          <w:rPr>
            <w:rFonts w:ascii="Times New Roman" w:hAnsi="Times New Roman" w:cs="Times New Roman"/>
            <w:sz w:val="24"/>
            <w:szCs w:val="24"/>
          </w:rPr>
          <w:delText>enrolling only</w:delText>
        </w:r>
      </w:del>
      <w:del w:id="855" w:author="Caitlin Jeffrey" w:date="2024-04-01T09:00:00Z">
        <w:r w:rsidR="00A5532B" w:rsidDel="0072150B">
          <w:rPr>
            <w:rFonts w:ascii="Times New Roman" w:hAnsi="Times New Roman" w:cs="Times New Roman"/>
            <w:sz w:val="24"/>
            <w:szCs w:val="24"/>
          </w:rPr>
          <w:delText xml:space="preserve"> </w:delText>
        </w:r>
        <w:r w:rsidR="0056318E" w:rsidDel="0072150B">
          <w:rPr>
            <w:rFonts w:ascii="Times New Roman" w:hAnsi="Times New Roman" w:cs="Times New Roman"/>
            <w:sz w:val="24"/>
            <w:szCs w:val="24"/>
          </w:rPr>
          <w:delText>compost</w:delText>
        </w:r>
      </w:del>
      <w:del w:id="856" w:author="Caitlin Jeffrey" w:date="2024-03-18T13:51:00Z">
        <w:r w:rsidR="0056318E" w:rsidDel="0070563D">
          <w:rPr>
            <w:rFonts w:ascii="Times New Roman" w:hAnsi="Times New Roman" w:cs="Times New Roman"/>
            <w:sz w:val="24"/>
            <w:szCs w:val="24"/>
          </w:rPr>
          <w:delText>ing</w:delText>
        </w:r>
      </w:del>
      <w:del w:id="857" w:author="Caitlin Jeffrey" w:date="2024-04-01T09:00:00Z">
        <w:r w:rsidR="0056318E" w:rsidDel="0072150B">
          <w:rPr>
            <w:rFonts w:ascii="Times New Roman" w:hAnsi="Times New Roman" w:cs="Times New Roman"/>
            <w:sz w:val="24"/>
            <w:szCs w:val="24"/>
          </w:rPr>
          <w:delText xml:space="preserve"> bedded</w:delText>
        </w:r>
      </w:del>
      <w:del w:id="858" w:author="Caitlin Jeffrey" w:date="2024-03-18T13:51:00Z">
        <w:r w:rsidR="0056318E" w:rsidDel="0070563D">
          <w:rPr>
            <w:rFonts w:ascii="Times New Roman" w:hAnsi="Times New Roman" w:cs="Times New Roman"/>
            <w:sz w:val="24"/>
            <w:szCs w:val="24"/>
          </w:rPr>
          <w:delText xml:space="preserve"> </w:delText>
        </w:r>
      </w:del>
      <w:del w:id="859" w:author="Caitlin Jeffrey" w:date="2024-04-01T09:00:00Z">
        <w:r w:rsidR="0056318E" w:rsidDel="0072150B">
          <w:rPr>
            <w:rFonts w:ascii="Times New Roman" w:hAnsi="Times New Roman" w:cs="Times New Roman"/>
            <w:sz w:val="24"/>
            <w:szCs w:val="24"/>
          </w:rPr>
          <w:delText xml:space="preserve">pack herds </w:delText>
        </w:r>
        <w:r w:rsidR="009720DD" w:rsidDel="0072150B">
          <w:rPr>
            <w:rFonts w:ascii="Times New Roman" w:hAnsi="Times New Roman" w:cs="Times New Roman"/>
            <w:noProof/>
            <w:sz w:val="24"/>
            <w:szCs w:val="24"/>
          </w:rPr>
          <w:delText>(Barberg et al., 2007b; Shane et al., 2010)</w:delText>
        </w:r>
        <w:r w:rsidR="0096038F" w:rsidDel="0072150B">
          <w:rPr>
            <w:rFonts w:ascii="Times New Roman" w:hAnsi="Times New Roman" w:cs="Times New Roman"/>
            <w:sz w:val="24"/>
            <w:szCs w:val="24"/>
          </w:rPr>
          <w:delText xml:space="preserve">, </w:delText>
        </w:r>
        <w:r w:rsidR="00C1295D" w:rsidDel="0072150B">
          <w:rPr>
            <w:rFonts w:ascii="Times New Roman" w:hAnsi="Times New Roman" w:cs="Times New Roman"/>
            <w:sz w:val="24"/>
            <w:szCs w:val="24"/>
          </w:rPr>
          <w:delText>with</w:delText>
        </w:r>
        <w:r w:rsidR="0096038F" w:rsidDel="0072150B">
          <w:rPr>
            <w:rFonts w:ascii="Times New Roman" w:hAnsi="Times New Roman" w:cs="Times New Roman"/>
            <w:sz w:val="24"/>
            <w:szCs w:val="24"/>
          </w:rPr>
          <w:delText xml:space="preserve"> only </w:delText>
        </w:r>
        <w:r w:rsidR="005D66A0" w:rsidDel="0072150B">
          <w:rPr>
            <w:rFonts w:ascii="Times New Roman" w:hAnsi="Times New Roman" w:cs="Times New Roman"/>
            <w:sz w:val="24"/>
            <w:szCs w:val="24"/>
          </w:rPr>
          <w:delText xml:space="preserve">one </w:delText>
        </w:r>
        <w:r w:rsidR="00C1295D" w:rsidDel="0072150B">
          <w:rPr>
            <w:rFonts w:ascii="Times New Roman" w:hAnsi="Times New Roman" w:cs="Times New Roman"/>
            <w:sz w:val="24"/>
            <w:szCs w:val="24"/>
          </w:rPr>
          <w:delText>study directly</w:delText>
        </w:r>
        <w:r w:rsidR="0096038F" w:rsidDel="0072150B">
          <w:rPr>
            <w:rFonts w:ascii="Times New Roman" w:hAnsi="Times New Roman" w:cs="Times New Roman"/>
            <w:sz w:val="24"/>
            <w:szCs w:val="24"/>
          </w:rPr>
          <w:delText xml:space="preserve"> compar</w:delText>
        </w:r>
        <w:r w:rsidR="00C1295D" w:rsidDel="0072150B">
          <w:rPr>
            <w:rFonts w:ascii="Times New Roman" w:hAnsi="Times New Roman" w:cs="Times New Roman"/>
            <w:sz w:val="24"/>
            <w:szCs w:val="24"/>
          </w:rPr>
          <w:delText>ing</w:delText>
        </w:r>
        <w:r w:rsidR="0096038F" w:rsidDel="0072150B">
          <w:rPr>
            <w:rFonts w:ascii="Times New Roman" w:hAnsi="Times New Roman" w:cs="Times New Roman"/>
            <w:sz w:val="24"/>
            <w:szCs w:val="24"/>
          </w:rPr>
          <w:delText xml:space="preserve"> bacterial counts between </w:delText>
        </w:r>
      </w:del>
      <w:del w:id="860" w:author="Caitlin Jeffrey" w:date="2024-03-18T13:52:00Z">
        <w:r w:rsidR="0096038F" w:rsidDel="0070563D">
          <w:rPr>
            <w:rFonts w:ascii="Times New Roman" w:hAnsi="Times New Roman" w:cs="Times New Roman"/>
            <w:sz w:val="24"/>
            <w:szCs w:val="24"/>
          </w:rPr>
          <w:delText>composting bedded packs</w:delText>
        </w:r>
      </w:del>
      <w:del w:id="861" w:author="Caitlin Jeffrey" w:date="2024-04-01T09:00:00Z">
        <w:r w:rsidR="0096038F" w:rsidDel="0072150B">
          <w:rPr>
            <w:rFonts w:ascii="Times New Roman" w:hAnsi="Times New Roman" w:cs="Times New Roman"/>
            <w:sz w:val="24"/>
            <w:szCs w:val="24"/>
          </w:rPr>
          <w:delText xml:space="preserve"> and </w:delText>
        </w:r>
      </w:del>
      <w:del w:id="862" w:author="Caitlin Jeffrey" w:date="2024-03-18T14:16:00Z">
        <w:r w:rsidR="00A2562E" w:rsidDel="00730AD3">
          <w:rPr>
            <w:rFonts w:ascii="Times New Roman" w:hAnsi="Times New Roman" w:cs="Times New Roman"/>
            <w:sz w:val="24"/>
            <w:szCs w:val="24"/>
          </w:rPr>
          <w:delText>freestall</w:delText>
        </w:r>
      </w:del>
      <w:del w:id="863" w:author="Caitlin Jeffrey" w:date="2024-04-01T09:00:00Z">
        <w:r w:rsidR="00A2562E" w:rsidDel="0072150B">
          <w:rPr>
            <w:rFonts w:ascii="Times New Roman" w:hAnsi="Times New Roman" w:cs="Times New Roman"/>
            <w:sz w:val="24"/>
            <w:szCs w:val="24"/>
          </w:rPr>
          <w:delText xml:space="preserve"> barns </w:delText>
        </w:r>
        <w:r w:rsidR="009720DD" w:rsidDel="0072150B">
          <w:rPr>
            <w:rFonts w:ascii="Times New Roman" w:hAnsi="Times New Roman" w:cs="Times New Roman"/>
            <w:noProof/>
            <w:sz w:val="24"/>
            <w:szCs w:val="24"/>
          </w:rPr>
          <w:delText>(Lobeck et al., 2012)</w:delText>
        </w:r>
        <w:r w:rsidR="0096038F" w:rsidDel="0072150B">
          <w:rPr>
            <w:rFonts w:ascii="Times New Roman" w:hAnsi="Times New Roman" w:cs="Times New Roman"/>
            <w:sz w:val="24"/>
            <w:szCs w:val="24"/>
          </w:rPr>
          <w:delText xml:space="preserve">. </w:delText>
        </w:r>
      </w:del>
      <w:ins w:id="864" w:author="Caitlin Jeffrey" w:date="2024-04-01T08:50:00Z">
        <w:r w:rsidR="002B182D">
          <w:rPr>
            <w:rFonts w:ascii="Times New Roman" w:hAnsi="Times New Roman" w:cs="Times New Roman"/>
            <w:sz w:val="24"/>
            <w:szCs w:val="24"/>
          </w:rPr>
          <w:t xml:space="preserve">Although </w:t>
        </w:r>
      </w:ins>
      <w:ins w:id="865" w:author="Caitlin Jeffrey" w:date="2024-04-01T08:53:00Z">
        <w:r w:rsidR="00031DED">
          <w:rPr>
            <w:rFonts w:ascii="Times New Roman" w:hAnsi="Times New Roman" w:cs="Times New Roman"/>
            <w:sz w:val="24"/>
            <w:szCs w:val="24"/>
          </w:rPr>
          <w:t xml:space="preserve">there is a substantial body of </w:t>
        </w:r>
      </w:ins>
      <w:ins w:id="866" w:author="Caitlin Jeffrey" w:date="2024-04-01T08:52:00Z">
        <w:r w:rsidR="00BE07BF">
          <w:rPr>
            <w:rFonts w:ascii="Times New Roman" w:hAnsi="Times New Roman" w:cs="Times New Roman"/>
            <w:sz w:val="24"/>
            <w:szCs w:val="24"/>
          </w:rPr>
          <w:t>work describing u</w:t>
        </w:r>
      </w:ins>
      <w:ins w:id="867" w:author="Caitlin Jeffrey" w:date="2024-04-01T08:53:00Z">
        <w:r w:rsidR="00BE07BF">
          <w:rPr>
            <w:rFonts w:ascii="Times New Roman" w:hAnsi="Times New Roman" w:cs="Times New Roman"/>
            <w:sz w:val="24"/>
            <w:szCs w:val="24"/>
          </w:rPr>
          <w:t>dder health</w:t>
        </w:r>
        <w:r w:rsidR="00031DED">
          <w:rPr>
            <w:rFonts w:ascii="Times New Roman" w:hAnsi="Times New Roman" w:cs="Times New Roman"/>
            <w:sz w:val="24"/>
            <w:szCs w:val="24"/>
          </w:rPr>
          <w:t xml:space="preserve"> and milk quality for cows housed in straw yards</w:t>
        </w:r>
        <w:r w:rsidR="00BC6BA9">
          <w:rPr>
            <w:rFonts w:ascii="Times New Roman" w:hAnsi="Times New Roman" w:cs="Times New Roman"/>
            <w:sz w:val="24"/>
            <w:szCs w:val="24"/>
          </w:rPr>
          <w:t xml:space="preserve"> </w:t>
        </w:r>
      </w:ins>
      <w:ins w:id="868" w:author="Caitlin Jeffrey" w:date="2024-04-01T08:54:00Z">
        <w:r w:rsidR="00BC6BA9" w:rsidRPr="00BC6BA9">
          <w:rPr>
            <w:rFonts w:ascii="Times New Roman" w:hAnsi="Times New Roman" w:cs="Times New Roman"/>
            <w:sz w:val="24"/>
            <w:szCs w:val="24"/>
          </w:rPr>
          <w:t>(</w:t>
        </w:r>
        <w:r w:rsidR="00BC6BA9" w:rsidRPr="00BC6BA9">
          <w:rPr>
            <w:rFonts w:ascii="Times New Roman" w:hAnsi="Times New Roman" w:cs="Times New Roman"/>
            <w:sz w:val="24"/>
            <w:szCs w:val="24"/>
            <w:rPrChange w:id="869" w:author="Caitlin Jeffrey" w:date="2024-04-01T08:54:00Z">
              <w:rPr/>
            </w:rPrChange>
          </w:rPr>
          <w:t xml:space="preserve">Astiz et. al, 2014; Fregonesi and Leaver, 2001; Fregonesi and </w:t>
        </w:r>
        <w:r w:rsidR="00BC6BA9" w:rsidRPr="00BC6BA9">
          <w:rPr>
            <w:rFonts w:ascii="Times New Roman" w:hAnsi="Times New Roman" w:cs="Times New Roman"/>
            <w:sz w:val="24"/>
            <w:szCs w:val="24"/>
            <w:rPrChange w:id="870" w:author="Caitlin Jeffrey" w:date="2024-04-01T08:54:00Z">
              <w:rPr/>
            </w:rPrChange>
          </w:rPr>
          <w:fldChar w:fldCharType="begin"/>
        </w:r>
        <w:r w:rsidR="00BC6BA9" w:rsidRPr="00BC6BA9">
          <w:rPr>
            <w:rFonts w:ascii="Times New Roman" w:hAnsi="Times New Roman" w:cs="Times New Roman"/>
            <w:sz w:val="24"/>
            <w:szCs w:val="24"/>
            <w:rPrChange w:id="871" w:author="Caitlin Jeffrey" w:date="2024-04-01T08:54:00Z">
              <w:rPr/>
            </w:rPrChange>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34195E">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72" w:author="Caitlin Jeffrey" w:date="2024-04-01T08:54:00Z">
              <w:rPr/>
            </w:rPrChange>
          </w:rPr>
          <w:fldChar w:fldCharType="end"/>
        </w:r>
        <w:r w:rsidR="00BC6BA9" w:rsidRPr="00BC6BA9">
          <w:rPr>
            <w:rFonts w:ascii="Times New Roman" w:hAnsi="Times New Roman" w:cs="Times New Roman"/>
            <w:sz w:val="24"/>
            <w:szCs w:val="24"/>
            <w:rPrChange w:id="873" w:author="Caitlin Jeffrey" w:date="2024-04-01T08:54:00Z">
              <w:rPr/>
            </w:rPrChange>
          </w:rPr>
          <w:t xml:space="preserve">Leaver, 2002; Ward </w:t>
        </w:r>
        <w:r w:rsidR="00BC6BA9" w:rsidRPr="00BC6BA9">
          <w:rPr>
            <w:rFonts w:ascii="Times New Roman" w:hAnsi="Times New Roman" w:cs="Times New Roman"/>
            <w:sz w:val="24"/>
            <w:szCs w:val="24"/>
            <w:rPrChange w:id="874" w:author="Caitlin Jeffrey" w:date="2024-04-01T08:54:00Z">
              <w:rPr/>
            </w:rPrChange>
          </w:rPr>
          <w:fldChar w:fldCharType="begin"/>
        </w:r>
        <w:r w:rsidR="00BC6BA9" w:rsidRPr="00BC6BA9">
          <w:rPr>
            <w:rFonts w:ascii="Times New Roman" w:hAnsi="Times New Roman" w:cs="Times New Roman"/>
            <w:sz w:val="24"/>
            <w:szCs w:val="24"/>
            <w:rPrChange w:id="875" w:author="Caitlin Jeffrey" w:date="2024-04-01T08:54:00Z">
              <w:rPr/>
            </w:rPrChange>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34195E">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76" w:author="Caitlin Jeffrey" w:date="2024-04-01T08:54:00Z">
              <w:rPr/>
            </w:rPrChange>
          </w:rPr>
          <w:fldChar w:fldCharType="end"/>
        </w:r>
        <w:r w:rsidR="00BC6BA9" w:rsidRPr="00BC6BA9">
          <w:rPr>
            <w:rFonts w:ascii="Times New Roman" w:hAnsi="Times New Roman" w:cs="Times New Roman"/>
            <w:sz w:val="24"/>
            <w:szCs w:val="24"/>
            <w:rPrChange w:id="877" w:author="Caitlin Jeffrey" w:date="2024-04-01T08:54:00Z">
              <w:rPr/>
            </w:rPrChange>
          </w:rPr>
          <w:t xml:space="preserve"> et. al 2002; Peele</w:t>
        </w:r>
        <w:r w:rsidR="00BC6BA9" w:rsidRPr="00BC6BA9">
          <w:rPr>
            <w:rFonts w:ascii="Times New Roman" w:hAnsi="Times New Roman" w:cs="Times New Roman"/>
            <w:sz w:val="24"/>
            <w:szCs w:val="24"/>
            <w:rPrChange w:id="878" w:author="Caitlin Jeffrey" w:date="2024-04-01T08:54:00Z">
              <w:rPr/>
            </w:rPrChange>
          </w:rPr>
          <w:fldChar w:fldCharType="begin"/>
        </w:r>
        <w:r w:rsidR="00BC6BA9" w:rsidRPr="00BC6BA9">
          <w:rPr>
            <w:rFonts w:ascii="Times New Roman" w:hAnsi="Times New Roman" w:cs="Times New Roman"/>
            <w:sz w:val="24"/>
            <w:szCs w:val="24"/>
            <w:rPrChange w:id="879" w:author="Caitlin Jeffrey" w:date="2024-04-01T08:54:00Z">
              <w:rPr/>
            </w:rPrChange>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urls&gt;&lt;/urls&gt;&lt;electronic-resource-num&gt;https://doi.org/10.3168/jds.S0022-0302(00)75138-1&lt;/electronic-resource-num&gt;&lt;/record&gt;&lt;/Cite&gt;&lt;/EndNote&gt;</w:instrText>
        </w:r>
        <w:r w:rsidR="0034195E">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80" w:author="Caitlin Jeffrey" w:date="2024-04-01T08:54:00Z">
              <w:rPr/>
            </w:rPrChange>
          </w:rPr>
          <w:fldChar w:fldCharType="end"/>
        </w:r>
        <w:r w:rsidR="00BC6BA9" w:rsidRPr="00BC6BA9">
          <w:rPr>
            <w:rFonts w:ascii="Times New Roman" w:hAnsi="Times New Roman" w:cs="Times New Roman"/>
            <w:sz w:val="24"/>
            <w:szCs w:val="24"/>
            <w:rPrChange w:id="881" w:author="Caitlin Jeffrey" w:date="2024-04-01T08:54:00Z">
              <w:rPr/>
            </w:rPrChange>
          </w:rPr>
          <w:t>r et al. 2000)</w:t>
        </w:r>
        <w:r w:rsidR="00BC6BA9">
          <w:rPr>
            <w:rFonts w:ascii="Times New Roman" w:hAnsi="Times New Roman" w:cs="Times New Roman"/>
            <w:sz w:val="24"/>
            <w:szCs w:val="24"/>
          </w:rPr>
          <w:t xml:space="preserve">, </w:t>
        </w:r>
      </w:ins>
      <w:ins w:id="882" w:author="Caitlin Jeffrey" w:date="2024-04-01T08:56:00Z">
        <w:r w:rsidR="00457A80">
          <w:rPr>
            <w:rFonts w:ascii="Times New Roman" w:hAnsi="Times New Roman" w:cs="Times New Roman"/>
            <w:sz w:val="24"/>
            <w:szCs w:val="24"/>
          </w:rPr>
          <w:t>description of these outcomes i</w:t>
        </w:r>
      </w:ins>
      <w:ins w:id="883" w:author="Caitlin Jeffrey" w:date="2024-04-01T08:57:00Z">
        <w:r w:rsidR="00457A80">
          <w:rPr>
            <w:rFonts w:ascii="Times New Roman" w:hAnsi="Times New Roman" w:cs="Times New Roman"/>
            <w:sz w:val="24"/>
            <w:szCs w:val="24"/>
          </w:rPr>
          <w:t>n the literature is limited for</w:t>
        </w:r>
      </w:ins>
      <w:ins w:id="884" w:author="Caitlin Jeffrey" w:date="2024-04-01T08:56:00Z">
        <w:r w:rsidR="009A6877">
          <w:rPr>
            <w:rFonts w:ascii="Times New Roman" w:hAnsi="Times New Roman" w:cs="Times New Roman"/>
            <w:sz w:val="24"/>
            <w:szCs w:val="24"/>
          </w:rPr>
          <w:t xml:space="preserve"> </w:t>
        </w:r>
      </w:ins>
      <w:ins w:id="885" w:author="Caitlin Jeffrey" w:date="2024-04-01T08:55:00Z">
        <w:r w:rsidR="00BD04DF">
          <w:rPr>
            <w:rFonts w:ascii="Times New Roman" w:hAnsi="Times New Roman" w:cs="Times New Roman"/>
            <w:sz w:val="24"/>
            <w:szCs w:val="24"/>
          </w:rPr>
          <w:t xml:space="preserve">static deep bedded </w:t>
        </w:r>
        <w:r w:rsidR="00DB44BF">
          <w:rPr>
            <w:rFonts w:ascii="Times New Roman" w:hAnsi="Times New Roman" w:cs="Times New Roman"/>
            <w:sz w:val="24"/>
            <w:szCs w:val="24"/>
          </w:rPr>
          <w:t>packs</w:t>
        </w:r>
      </w:ins>
      <w:ins w:id="886" w:author="Caitlin Jeffrey" w:date="2024-04-01T08:57:00Z">
        <w:r w:rsidR="00457A80">
          <w:rPr>
            <w:rFonts w:ascii="Times New Roman" w:hAnsi="Times New Roman" w:cs="Times New Roman"/>
            <w:sz w:val="24"/>
            <w:szCs w:val="24"/>
          </w:rPr>
          <w:t xml:space="preserve">. As such, </w:t>
        </w:r>
        <w:r w:rsidR="008906F2">
          <w:rPr>
            <w:rFonts w:ascii="Times New Roman" w:hAnsi="Times New Roman" w:cs="Times New Roman"/>
            <w:sz w:val="24"/>
            <w:szCs w:val="24"/>
          </w:rPr>
          <w:t>the focus of the discussion will compar</w:t>
        </w:r>
      </w:ins>
      <w:ins w:id="887" w:author="Caitlin Jeffrey" w:date="2024-04-01T09:28:00Z">
        <w:r w:rsidR="00866E2B">
          <w:rPr>
            <w:rFonts w:ascii="Times New Roman" w:hAnsi="Times New Roman" w:cs="Times New Roman"/>
            <w:sz w:val="24"/>
            <w:szCs w:val="24"/>
          </w:rPr>
          <w:t>e</w:t>
        </w:r>
      </w:ins>
      <w:ins w:id="888" w:author="Caitlin Jeffrey" w:date="2024-04-01T08:57:00Z">
        <w:r w:rsidR="008906F2">
          <w:rPr>
            <w:rFonts w:ascii="Times New Roman" w:hAnsi="Times New Roman" w:cs="Times New Roman"/>
            <w:sz w:val="24"/>
            <w:szCs w:val="24"/>
          </w:rPr>
          <w:t xml:space="preserve"> </w:t>
        </w:r>
      </w:ins>
      <w:ins w:id="889" w:author="Caitlin Jeffrey" w:date="2024-04-01T14:29:00Z">
        <w:r w:rsidR="00AA7606">
          <w:rPr>
            <w:rFonts w:ascii="Times New Roman" w:hAnsi="Times New Roman" w:cs="Times New Roman"/>
            <w:sz w:val="24"/>
            <w:szCs w:val="24"/>
          </w:rPr>
          <w:t>BP</w:t>
        </w:r>
      </w:ins>
      <w:ins w:id="890" w:author="Caitlin Jeffrey" w:date="2024-04-01T08:57:00Z">
        <w:r w:rsidR="008906F2">
          <w:rPr>
            <w:rFonts w:ascii="Times New Roman" w:hAnsi="Times New Roman" w:cs="Times New Roman"/>
            <w:sz w:val="24"/>
            <w:szCs w:val="24"/>
          </w:rPr>
          <w:t xml:space="preserve"> in the current study (both static and composting) to the more recent body of work </w:t>
        </w:r>
        <w:r w:rsidR="002D4191">
          <w:rPr>
            <w:rFonts w:ascii="Times New Roman" w:hAnsi="Times New Roman" w:cs="Times New Roman"/>
            <w:sz w:val="24"/>
            <w:szCs w:val="24"/>
          </w:rPr>
          <w:t>on compos</w:t>
        </w:r>
      </w:ins>
      <w:ins w:id="891" w:author="Caitlin Jeffrey" w:date="2024-04-01T08:58:00Z">
        <w:r w:rsidR="002D4191">
          <w:rPr>
            <w:rFonts w:ascii="Times New Roman" w:hAnsi="Times New Roman" w:cs="Times New Roman"/>
            <w:sz w:val="24"/>
            <w:szCs w:val="24"/>
          </w:rPr>
          <w:t>t bedded-pack farms.</w:t>
        </w:r>
      </w:ins>
      <w:ins w:id="892" w:author="Caitlin Jeffrey" w:date="2024-04-01T08:55:00Z">
        <w:r w:rsidR="00DB44BF">
          <w:rPr>
            <w:rFonts w:ascii="Times New Roman" w:hAnsi="Times New Roman" w:cs="Times New Roman"/>
            <w:sz w:val="24"/>
            <w:szCs w:val="24"/>
          </w:rPr>
          <w:t xml:space="preserve"> </w:t>
        </w:r>
      </w:ins>
      <w:ins w:id="893" w:author="Caitlin Jeffrey" w:date="2024-04-01T09:00:00Z">
        <w:r w:rsidR="0072150B">
          <w:rPr>
            <w:rFonts w:ascii="Times New Roman" w:hAnsi="Times New Roman" w:cs="Times New Roman"/>
            <w:sz w:val="24"/>
            <w:szCs w:val="24"/>
          </w:rPr>
          <w:t xml:space="preserve">Previous work describing bulk tank milk aerobic culture data for farms using a </w:t>
        </w:r>
      </w:ins>
      <w:ins w:id="894" w:author="Caitlin Jeffrey" w:date="2024-04-01T14:29:00Z">
        <w:r w:rsidR="00AA7606">
          <w:rPr>
            <w:rFonts w:ascii="Times New Roman" w:hAnsi="Times New Roman" w:cs="Times New Roman"/>
            <w:sz w:val="24"/>
            <w:szCs w:val="24"/>
          </w:rPr>
          <w:t>BP</w:t>
        </w:r>
      </w:ins>
      <w:ins w:id="895" w:author="Caitlin Jeffrey" w:date="2024-04-01T09:00:00Z">
        <w:r w:rsidR="0072150B">
          <w:rPr>
            <w:rFonts w:ascii="Times New Roman" w:hAnsi="Times New Roman" w:cs="Times New Roman"/>
            <w:sz w:val="24"/>
            <w:szCs w:val="24"/>
          </w:rPr>
          <w:t xml:space="preserve"> system has primarily been descriptive studies of compost bedded-pack herds </w:t>
        </w:r>
        <w:r w:rsidR="0072150B">
          <w:rPr>
            <w:rFonts w:ascii="Times New Roman" w:hAnsi="Times New Roman" w:cs="Times New Roman"/>
            <w:noProof/>
            <w:sz w:val="24"/>
            <w:szCs w:val="24"/>
          </w:rPr>
          <w:t>(Barberg et al., 2007b; Shane et al., 2010)</w:t>
        </w:r>
        <w:r w:rsidR="0072150B">
          <w:rPr>
            <w:rFonts w:ascii="Times New Roman" w:hAnsi="Times New Roman" w:cs="Times New Roman"/>
            <w:sz w:val="24"/>
            <w:szCs w:val="24"/>
          </w:rPr>
          <w:t xml:space="preserve">, with one study directly comparing bacterial counts between CBP and FS barns </w:t>
        </w:r>
        <w:r w:rsidR="0072150B">
          <w:rPr>
            <w:rFonts w:ascii="Times New Roman" w:hAnsi="Times New Roman" w:cs="Times New Roman"/>
            <w:noProof/>
            <w:sz w:val="24"/>
            <w:szCs w:val="24"/>
          </w:rPr>
          <w:t>(Lobeck et al., 2012)</w:t>
        </w:r>
        <w:r w:rsidR="0072150B">
          <w:rPr>
            <w:rFonts w:ascii="Times New Roman" w:hAnsi="Times New Roman" w:cs="Times New Roman"/>
            <w:sz w:val="24"/>
            <w:szCs w:val="24"/>
          </w:rPr>
          <w:t xml:space="preserve">. </w:t>
        </w:r>
      </w:ins>
      <w:del w:id="896"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del w:id="897" w:author="Caitlin Jeffrey" w:date="2024-04-01T08:58:00Z">
        <w:r w:rsidR="00B80E18" w:rsidRPr="00604EDE" w:rsidDel="00452642">
          <w:rPr>
            <w:rFonts w:ascii="Times New Roman" w:hAnsi="Times New Roman" w:cs="Times New Roman"/>
            <w:sz w:val="24"/>
            <w:szCs w:val="24"/>
          </w:rPr>
          <w:delText xml:space="preserve">The six farms included in Lobeck et al. </w:delText>
        </w:r>
        <w:r w:rsidR="00B80E18" w:rsidDel="00452642">
          <w:rPr>
            <w:rFonts w:ascii="Times New Roman" w:hAnsi="Times New Roman" w:cs="Times New Roman"/>
            <w:sz w:val="24"/>
            <w:szCs w:val="24"/>
          </w:rPr>
          <w:delText xml:space="preserve">(2012) </w:delText>
        </w:r>
        <w:r w:rsidR="00B80E18" w:rsidRPr="00604EDE" w:rsidDel="00452642">
          <w:rPr>
            <w:rFonts w:ascii="Times New Roman" w:hAnsi="Times New Roman" w:cs="Times New Roman"/>
            <w:sz w:val="24"/>
            <w:szCs w:val="24"/>
          </w:rPr>
          <w:delText xml:space="preserve">used mainly wood sawdust as bedding </w:delText>
        </w:r>
        <w:r w:rsidR="00100B2B" w:rsidDel="00452642">
          <w:rPr>
            <w:rFonts w:ascii="Times New Roman" w:hAnsi="Times New Roman" w:cs="Times New Roman"/>
            <w:sz w:val="24"/>
            <w:szCs w:val="24"/>
          </w:rPr>
          <w:delText>mater</w:delText>
        </w:r>
        <w:r w:rsidR="007C1A8E" w:rsidDel="00452642">
          <w:rPr>
            <w:rFonts w:ascii="Times New Roman" w:hAnsi="Times New Roman" w:cs="Times New Roman"/>
            <w:sz w:val="24"/>
            <w:szCs w:val="24"/>
          </w:rPr>
          <w:delText>ial</w:delText>
        </w:r>
        <w:r w:rsidR="00B80E18" w:rsidRPr="00604EDE" w:rsidDel="00452642">
          <w:rPr>
            <w:rFonts w:ascii="Times New Roman" w:hAnsi="Times New Roman" w:cs="Times New Roman"/>
            <w:sz w:val="24"/>
            <w:szCs w:val="24"/>
          </w:rPr>
          <w:delText xml:space="preserve"> (with one using wheat straw by‐product)</w:delText>
        </w:r>
        <w:r w:rsidR="00113F27" w:rsidDel="00452642">
          <w:rPr>
            <w:rFonts w:ascii="Times New Roman" w:hAnsi="Times New Roman" w:cs="Times New Roman"/>
            <w:sz w:val="24"/>
            <w:szCs w:val="24"/>
          </w:rPr>
          <w:delText xml:space="preserve"> as did the 12 farms in Barberg et al. (2007). This </w:delText>
        </w:r>
        <w:r w:rsidR="00B917D5" w:rsidDel="00452642">
          <w:rPr>
            <w:rFonts w:ascii="Times New Roman" w:hAnsi="Times New Roman" w:cs="Times New Roman"/>
            <w:sz w:val="24"/>
            <w:szCs w:val="24"/>
          </w:rPr>
          <w:delText xml:space="preserve">is </w:delText>
        </w:r>
        <w:r w:rsidR="00B80E18" w:rsidRPr="00604EDE" w:rsidDel="00452642">
          <w:rPr>
            <w:rFonts w:ascii="Times New Roman" w:hAnsi="Times New Roman" w:cs="Times New Roman"/>
            <w:sz w:val="24"/>
            <w:szCs w:val="24"/>
          </w:rPr>
          <w:delText xml:space="preserve">similar to </w:delText>
        </w:r>
        <w:r w:rsidR="00B80E18" w:rsidDel="00452642">
          <w:rPr>
            <w:rFonts w:ascii="Times New Roman" w:hAnsi="Times New Roman" w:cs="Times New Roman"/>
            <w:sz w:val="24"/>
            <w:szCs w:val="24"/>
          </w:rPr>
          <w:delText xml:space="preserve">the </w:delText>
        </w:r>
        <w:r w:rsidR="00B80E18" w:rsidRPr="00604EDE" w:rsidDel="00452642">
          <w:rPr>
            <w:rFonts w:ascii="Times New Roman" w:hAnsi="Times New Roman" w:cs="Times New Roman"/>
            <w:sz w:val="24"/>
            <w:szCs w:val="24"/>
          </w:rPr>
          <w:delText>current study</w:delText>
        </w:r>
        <w:r w:rsidR="00B917D5" w:rsidDel="00452642">
          <w:rPr>
            <w:rFonts w:ascii="Times New Roman" w:hAnsi="Times New Roman" w:cs="Times New Roman"/>
            <w:sz w:val="24"/>
            <w:szCs w:val="24"/>
          </w:rPr>
          <w:delText xml:space="preserve">, where </w:delText>
        </w:r>
        <w:r w:rsidR="00B80E18" w:rsidRPr="00604EDE" w:rsidDel="00452642">
          <w:rPr>
            <w:rFonts w:ascii="Times New Roman" w:hAnsi="Times New Roman" w:cs="Times New Roman"/>
            <w:sz w:val="24"/>
            <w:szCs w:val="24"/>
          </w:rPr>
          <w:delText xml:space="preserve">three of five </w:delText>
        </w:r>
      </w:del>
      <w:del w:id="898" w:author="Caitlin Jeffrey" w:date="2024-03-18T14:08:00Z">
        <w:r w:rsidR="00B80E18" w:rsidDel="00730AD3">
          <w:rPr>
            <w:rFonts w:ascii="Times New Roman" w:hAnsi="Times New Roman" w:cs="Times New Roman"/>
            <w:sz w:val="24"/>
            <w:szCs w:val="24"/>
          </w:rPr>
          <w:delText>bedded packs</w:delText>
        </w:r>
      </w:del>
      <w:del w:id="899" w:author="Caitlin Jeffrey" w:date="2024-04-01T08:58:00Z">
        <w:r w:rsidR="00B80E18" w:rsidDel="00452642">
          <w:rPr>
            <w:rFonts w:ascii="Times New Roman" w:hAnsi="Times New Roman" w:cs="Times New Roman"/>
            <w:sz w:val="24"/>
            <w:szCs w:val="24"/>
          </w:rPr>
          <w:delText xml:space="preserve"> </w:delText>
        </w:r>
        <w:r w:rsidR="00B80E18" w:rsidRPr="00604EDE" w:rsidDel="00452642">
          <w:rPr>
            <w:rFonts w:ascii="Times New Roman" w:hAnsi="Times New Roman" w:cs="Times New Roman"/>
            <w:sz w:val="24"/>
            <w:szCs w:val="24"/>
          </w:rPr>
          <w:delText>us</w:delText>
        </w:r>
        <w:r w:rsidR="00142ED8"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w:delText>
        </w:r>
        <w:r w:rsidR="00B80E18" w:rsidDel="00452642">
          <w:rPr>
            <w:rFonts w:ascii="Times New Roman" w:hAnsi="Times New Roman" w:cs="Times New Roman"/>
            <w:sz w:val="24"/>
            <w:szCs w:val="24"/>
          </w:rPr>
          <w:delText xml:space="preserve">a </w:delText>
        </w:r>
        <w:r w:rsidR="00B80E18" w:rsidRPr="00604EDE" w:rsidDel="00452642">
          <w:rPr>
            <w:rFonts w:ascii="Times New Roman" w:hAnsi="Times New Roman" w:cs="Times New Roman"/>
            <w:sz w:val="24"/>
            <w:szCs w:val="24"/>
          </w:rPr>
          <w:delText>combination of woodchips</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shavings and straw/hay,</w:delText>
        </w:r>
        <w:r w:rsidR="00B917D5" w:rsidDel="00452642">
          <w:rPr>
            <w:rFonts w:ascii="Times New Roman" w:hAnsi="Times New Roman" w:cs="Times New Roman"/>
            <w:sz w:val="24"/>
            <w:szCs w:val="24"/>
          </w:rPr>
          <w:delText xml:space="preserve"> and</w:delText>
        </w:r>
        <w:r w:rsidR="00B80E18" w:rsidRPr="00604EDE" w:rsidDel="00452642">
          <w:rPr>
            <w:rFonts w:ascii="Times New Roman" w:hAnsi="Times New Roman" w:cs="Times New Roman"/>
            <w:sz w:val="24"/>
            <w:szCs w:val="24"/>
          </w:rPr>
          <w:delText xml:space="preserve"> two us</w:delText>
        </w:r>
        <w:r w:rsidR="00B917D5"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exclusively sawdust/shavings. The six farms included in Shane et </w:delText>
        </w:r>
        <w:r w:rsidR="00B80E18" w:rsidRPr="00604EDE" w:rsidDel="00452642">
          <w:rPr>
            <w:rFonts w:ascii="Times New Roman" w:hAnsi="Times New Roman" w:cs="Times New Roman"/>
            <w:sz w:val="24"/>
            <w:szCs w:val="24"/>
          </w:rPr>
          <w:lastRenderedPageBreak/>
          <w:delText xml:space="preserve">al. </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2010</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 xml:space="preserve"> bedded with a variety of “alternative” organic materials, including straw by-products, soybean stubble, and oat hulls.</w:delText>
        </w:r>
        <w:r w:rsidR="006A38AC" w:rsidDel="00452642">
          <w:rPr>
            <w:rFonts w:ascii="Times New Roman" w:hAnsi="Times New Roman" w:cs="Times New Roman"/>
            <w:sz w:val="24"/>
            <w:szCs w:val="24"/>
          </w:rPr>
          <w:delText xml:space="preserve"> </w:delText>
        </w:r>
      </w:del>
      <w:ins w:id="900" w:author="Caitlin Jeffrey" w:date="2024-04-01T09:29:00Z">
        <w:r w:rsidR="009A6D7B" w:rsidRPr="009A6D7B">
          <w:rPr>
            <w:rFonts w:ascii="Times New Roman" w:hAnsi="Times New Roman" w:cs="Times New Roman"/>
            <w:sz w:val="24"/>
            <w:szCs w:val="24"/>
          </w:rPr>
          <w:t>Although farms in these previous studies used a similar array of bedding materials to th</w:t>
        </w:r>
      </w:ins>
      <w:ins w:id="901" w:author="Caitlin Jeffrey" w:date="2024-04-01T09:31:00Z">
        <w:r w:rsidR="00190346">
          <w:rPr>
            <w:rFonts w:ascii="Times New Roman" w:hAnsi="Times New Roman" w:cs="Times New Roman"/>
            <w:sz w:val="24"/>
            <w:szCs w:val="24"/>
          </w:rPr>
          <w:t xml:space="preserve">ose in the </w:t>
        </w:r>
      </w:ins>
      <w:ins w:id="902" w:author="Caitlin Jeffrey" w:date="2024-04-01T09:29:00Z">
        <w:r w:rsidR="009A6D7B" w:rsidRPr="009A6D7B">
          <w:rPr>
            <w:rFonts w:ascii="Times New Roman" w:hAnsi="Times New Roman" w:cs="Times New Roman"/>
            <w:sz w:val="24"/>
            <w:szCs w:val="24"/>
          </w:rPr>
          <w:t xml:space="preserve">current study (wood sawdust, wheat straw by-product, Lobeck et al. 2012; wood sawdust, Barberg et al. 2007; “alternative” organic materials, Shane et al. 2010), the </w:t>
        </w:r>
      </w:ins>
      <w:ins w:id="903" w:author="Caitlin Jeffrey" w:date="2024-04-01T09:32:00Z">
        <w:r w:rsidR="00EE30F0">
          <w:rPr>
            <w:rFonts w:ascii="Times New Roman" w:hAnsi="Times New Roman" w:cs="Times New Roman"/>
            <w:sz w:val="24"/>
            <w:szCs w:val="24"/>
          </w:rPr>
          <w:t>sampling</w:t>
        </w:r>
      </w:ins>
      <w:ins w:id="904" w:author="Caitlin Jeffrey" w:date="2024-04-01T09:29:00Z">
        <w:r w:rsidR="009A6D7B" w:rsidRPr="009A6D7B">
          <w:rPr>
            <w:rFonts w:ascii="Times New Roman" w:hAnsi="Times New Roman" w:cs="Times New Roman"/>
            <w:sz w:val="24"/>
            <w:szCs w:val="24"/>
          </w:rPr>
          <w:t xml:space="preserve"> period for these previous works differed from the present in seasonality, compounding the difficulty of direct comparison </w:t>
        </w:r>
      </w:ins>
      <w:ins w:id="905" w:author="Caitlin Jeffrey" w:date="2024-04-01T11:38:00Z">
        <w:r w:rsidR="009518DF">
          <w:rPr>
            <w:rFonts w:ascii="Times New Roman" w:hAnsi="Times New Roman" w:cs="Times New Roman"/>
            <w:sz w:val="24"/>
            <w:szCs w:val="24"/>
          </w:rPr>
          <w:t>for</w:t>
        </w:r>
      </w:ins>
      <w:ins w:id="906" w:author="Caitlin Jeffrey" w:date="2024-04-01T09:29:00Z">
        <w:r w:rsidR="009A6D7B" w:rsidRPr="009A6D7B">
          <w:rPr>
            <w:rFonts w:ascii="Times New Roman" w:hAnsi="Times New Roman" w:cs="Times New Roman"/>
            <w:sz w:val="24"/>
            <w:szCs w:val="24"/>
          </w:rPr>
          <w:t xml:space="preserve"> milk quality outcomes</w:t>
        </w:r>
      </w:ins>
      <w:ins w:id="907" w:author="Caitlin Jeffrey" w:date="2024-04-01T09:36:00Z">
        <w:r w:rsidR="00234F26">
          <w:rPr>
            <w:rFonts w:ascii="Times New Roman" w:hAnsi="Times New Roman" w:cs="Times New Roman"/>
            <w:sz w:val="24"/>
            <w:szCs w:val="24"/>
          </w:rPr>
          <w:t xml:space="preserve"> </w:t>
        </w:r>
      </w:ins>
      <w:r w:rsidR="00557C3E">
        <w:rPr>
          <w:rFonts w:ascii="Times New Roman" w:hAnsi="Times New Roman" w:cs="Times New Roman"/>
          <w:sz w:val="24"/>
          <w:szCs w:val="24"/>
        </w:rPr>
        <w:fldChar w:fldCharType="begin"/>
      </w:r>
      <w:r w:rsidR="00557C3E">
        <w:rPr>
          <w:rFonts w:ascii="Times New Roman" w:hAnsi="Times New Roman" w:cs="Times New Roman"/>
          <w:sz w:val="24"/>
          <w:szCs w:val="24"/>
        </w:rPr>
        <w:instrText xml:space="preserve"> ADDIN EN.CITE &lt;EndNote&gt;&lt;Cite&gt;&lt;Author&gt;Pantoja&lt;/Author&gt;&lt;Year&gt;2009&lt;/Year&gt;&lt;RecNum&gt;695&lt;/RecNum&gt;&lt;DisplayText&gt;(Pantoja et al., 2009)&lt;/DisplayText&gt;&lt;record&gt;&lt;rec-number&gt;695&lt;/rec-number&gt;&lt;foreign-keys&gt;&lt;key app="EN" db-id="pss5de0wasp2t9es5tu5evzpa2svsdrveax9" timestamp="1711978555"&gt;695&lt;/key&gt;&lt;/foreign-keys&gt;&lt;ref-type name="Journal Article"&gt;17&lt;/ref-type&gt;&lt;contributors&gt;&lt;authors&gt;&lt;author&gt;Pantoja, J. C. F.&lt;/author&gt;&lt;author&gt;Reinemann, D. J.&lt;/author&gt;&lt;author&gt;Ruegg, P. L.&lt;/author&gt;&lt;/authors&gt;&lt;/contributors&gt;&lt;titles&gt;&lt;title&gt;Associations among milk quality indicators in raw bulk milk&lt;/title&gt;&lt;secondary-title&gt;Journal of Dairy Science&lt;/secondary-title&gt;&lt;/titles&gt;&lt;periodical&gt;&lt;full-title&gt;Journal of Dairy Science&lt;/full-title&gt;&lt;abbr-1&gt;J. Dairy Sci.&lt;/abbr-1&gt;&lt;/periodical&gt;&lt;pages&gt;4978-4987&lt;/pages&gt;&lt;volume&gt;92&lt;/volume&gt;&lt;number&gt;10&lt;/number&gt;&lt;dates&gt;&lt;year&gt;2009&lt;/year&gt;&lt;/dates&gt;&lt;publisher&gt;American Dairy Science Association&lt;/publisher&gt;&lt;isbn&gt;0022-0302&lt;/isbn&gt;&lt;urls&gt;&lt;related-urls&gt;&lt;url&gt;https://dx.doi.org/10.3168/jds.2009-2329&lt;/url&gt;&lt;/related-urls&gt;&lt;/urls&gt;&lt;electronic-resource-num&gt;10.3168/jds.2009-2329&lt;/electronic-resource-num&gt;&lt;/record&gt;&lt;/Cite&gt;&lt;/EndNote&gt;</w:instrText>
      </w:r>
      <w:r w:rsidR="00557C3E">
        <w:rPr>
          <w:rFonts w:ascii="Times New Roman" w:hAnsi="Times New Roman" w:cs="Times New Roman"/>
          <w:sz w:val="24"/>
          <w:szCs w:val="24"/>
        </w:rPr>
        <w:fldChar w:fldCharType="separate"/>
      </w:r>
      <w:r w:rsidR="00557C3E">
        <w:rPr>
          <w:rFonts w:ascii="Times New Roman" w:hAnsi="Times New Roman" w:cs="Times New Roman"/>
          <w:noProof/>
          <w:sz w:val="24"/>
          <w:szCs w:val="24"/>
        </w:rPr>
        <w:t>(Pantoja et al., 2009)</w:t>
      </w:r>
      <w:r w:rsidR="00557C3E">
        <w:rPr>
          <w:rFonts w:ascii="Times New Roman" w:hAnsi="Times New Roman" w:cs="Times New Roman"/>
          <w:sz w:val="24"/>
          <w:szCs w:val="24"/>
        </w:rPr>
        <w:fldChar w:fldCharType="end"/>
      </w:r>
      <w:ins w:id="908" w:author="Caitlin Jeffrey" w:date="2024-04-01T09:29:00Z">
        <w:r w:rsidR="009A6D7B" w:rsidRPr="009A6D7B">
          <w:rPr>
            <w:rFonts w:ascii="Times New Roman" w:hAnsi="Times New Roman" w:cs="Times New Roman"/>
            <w:sz w:val="24"/>
            <w:szCs w:val="24"/>
          </w:rPr>
          <w:t xml:space="preserve">. Barberg et al., 2007b evaluated milk culture results across the summer months, while Lobeck et al., 2012 sampled year-round; the current study focused solely on sampling during the </w:t>
        </w:r>
      </w:ins>
      <w:ins w:id="909" w:author="Caitlin Jeffrey" w:date="2024-04-01T11:40:00Z">
        <w:r w:rsidR="00CB4B1F">
          <w:rPr>
            <w:rFonts w:ascii="Times New Roman" w:hAnsi="Times New Roman" w:cs="Times New Roman"/>
            <w:sz w:val="24"/>
            <w:szCs w:val="24"/>
          </w:rPr>
          <w:t>w</w:t>
        </w:r>
      </w:ins>
      <w:ins w:id="910" w:author="Caitlin Jeffrey" w:date="2024-04-01T11:41:00Z">
        <w:r w:rsidR="00CB4B1F">
          <w:rPr>
            <w:rFonts w:ascii="Times New Roman" w:hAnsi="Times New Roman" w:cs="Times New Roman"/>
            <w:sz w:val="24"/>
            <w:szCs w:val="24"/>
          </w:rPr>
          <w:t>inter,</w:t>
        </w:r>
      </w:ins>
      <w:ins w:id="911" w:author="Caitlin Jeffrey" w:date="2024-04-01T09:29:00Z">
        <w:r w:rsidR="009A6D7B" w:rsidRPr="009A6D7B">
          <w:rPr>
            <w:rFonts w:ascii="Times New Roman" w:hAnsi="Times New Roman" w:cs="Times New Roman"/>
            <w:sz w:val="24"/>
            <w:szCs w:val="24"/>
          </w:rPr>
          <w:t xml:space="preserve"> when animals are primarily housed inside in Vermont.</w:t>
        </w:r>
      </w:ins>
      <w:del w:id="912" w:author="Caitlin Jeffrey" w:date="2024-04-01T09:29:00Z">
        <w:r w:rsidR="00C91EF4" w:rsidDel="009A6D7B">
          <w:rPr>
            <w:rFonts w:ascii="Times New Roman" w:hAnsi="Times New Roman" w:cs="Times New Roman"/>
            <w:sz w:val="24"/>
            <w:szCs w:val="24"/>
          </w:rPr>
          <w:delText xml:space="preserve">In contrast to previous work, which evaluated </w:delText>
        </w:r>
        <w:r w:rsidR="00762290" w:rsidDel="009A6D7B">
          <w:rPr>
            <w:rFonts w:ascii="Times New Roman" w:hAnsi="Times New Roman" w:cs="Times New Roman"/>
            <w:sz w:val="24"/>
            <w:szCs w:val="24"/>
          </w:rPr>
          <w:delText xml:space="preserve">milk culture results across </w:delText>
        </w:r>
        <w:r w:rsidR="007F095B" w:rsidDel="009A6D7B">
          <w:rPr>
            <w:rFonts w:ascii="Times New Roman" w:hAnsi="Times New Roman" w:cs="Times New Roman"/>
            <w:sz w:val="24"/>
            <w:szCs w:val="24"/>
          </w:rPr>
          <w:delText xml:space="preserve">the summer months </w:delText>
        </w:r>
        <w:r w:rsidR="009720DD" w:rsidDel="009A6D7B">
          <w:rPr>
            <w:rFonts w:ascii="Times New Roman" w:hAnsi="Times New Roman" w:cs="Times New Roman"/>
            <w:noProof/>
            <w:sz w:val="24"/>
            <w:szCs w:val="24"/>
          </w:rPr>
          <w:delText>(Barberg et al., 2007b)</w:delText>
        </w:r>
        <w:r w:rsidR="007F095B" w:rsidDel="009A6D7B">
          <w:rPr>
            <w:rFonts w:ascii="Times New Roman" w:hAnsi="Times New Roman" w:cs="Times New Roman"/>
            <w:sz w:val="24"/>
            <w:szCs w:val="24"/>
          </w:rPr>
          <w:delText xml:space="preserve"> </w:delText>
        </w:r>
        <w:r w:rsidR="000A071B" w:rsidDel="009A6D7B">
          <w:rPr>
            <w:rFonts w:ascii="Times New Roman" w:hAnsi="Times New Roman" w:cs="Times New Roman"/>
            <w:sz w:val="24"/>
            <w:szCs w:val="24"/>
          </w:rPr>
          <w:delText>and year-round</w:delText>
        </w:r>
        <w:r w:rsidR="00762290" w:rsidDel="009A6D7B">
          <w:rPr>
            <w:rFonts w:ascii="Times New Roman" w:hAnsi="Times New Roman" w:cs="Times New Roman"/>
            <w:sz w:val="24"/>
            <w:szCs w:val="24"/>
          </w:rPr>
          <w:delText xml:space="preserve"> </w:delText>
        </w:r>
        <w:r w:rsidR="009720DD" w:rsidDel="009A6D7B">
          <w:rPr>
            <w:rFonts w:ascii="Times New Roman" w:hAnsi="Times New Roman" w:cs="Times New Roman"/>
            <w:noProof/>
            <w:sz w:val="24"/>
            <w:szCs w:val="24"/>
          </w:rPr>
          <w:delText>(Lobeck et al., 2012)</w:delText>
        </w:r>
        <w:r w:rsidR="00762290" w:rsidDel="009A6D7B">
          <w:rPr>
            <w:rFonts w:ascii="Times New Roman" w:hAnsi="Times New Roman" w:cs="Times New Roman"/>
            <w:sz w:val="24"/>
            <w:szCs w:val="24"/>
          </w:rPr>
          <w:delText xml:space="preserve">, the current study focused solely on sampling during </w:delText>
        </w:r>
        <w:r w:rsidR="00F30940" w:rsidDel="009A6D7B">
          <w:rPr>
            <w:rFonts w:ascii="Times New Roman" w:hAnsi="Times New Roman" w:cs="Times New Roman"/>
            <w:sz w:val="24"/>
            <w:szCs w:val="24"/>
          </w:rPr>
          <w:delText>the period when animals are primarily housed inside</w:delText>
        </w:r>
        <w:r w:rsidR="0059230F" w:rsidDel="009A6D7B">
          <w:rPr>
            <w:rFonts w:ascii="Times New Roman" w:hAnsi="Times New Roman" w:cs="Times New Roman"/>
            <w:sz w:val="24"/>
            <w:szCs w:val="24"/>
          </w:rPr>
          <w:delText xml:space="preserve"> in Vermont</w:delText>
        </w:r>
        <w:r w:rsidR="00F30940" w:rsidDel="009A6D7B">
          <w:rPr>
            <w:rFonts w:ascii="Times New Roman" w:hAnsi="Times New Roman" w:cs="Times New Roman"/>
            <w:sz w:val="24"/>
            <w:szCs w:val="24"/>
          </w:rPr>
          <w:delText>.</w:delText>
        </w:r>
        <w:r w:rsidR="00762290" w:rsidDel="009A6D7B">
          <w:rPr>
            <w:rFonts w:ascii="Times New Roman" w:hAnsi="Times New Roman" w:cs="Times New Roman"/>
            <w:sz w:val="24"/>
            <w:szCs w:val="24"/>
          </w:rPr>
          <w:delText xml:space="preserve"> </w:delText>
        </w:r>
        <w:r w:rsidR="00F25FB7" w:rsidDel="009A6D7B">
          <w:rPr>
            <w:rFonts w:ascii="Times New Roman" w:hAnsi="Times New Roman" w:cs="Times New Roman"/>
            <w:sz w:val="24"/>
            <w:szCs w:val="24"/>
          </w:rPr>
          <w:delText xml:space="preserve">We </w:delText>
        </w:r>
        <w:r w:rsidR="00846DD9" w:rsidDel="009A6D7B">
          <w:rPr>
            <w:rFonts w:ascii="Times New Roman" w:hAnsi="Times New Roman" w:cs="Times New Roman"/>
            <w:sz w:val="24"/>
            <w:szCs w:val="24"/>
          </w:rPr>
          <w:delText xml:space="preserve">were most interested in studying bulk tank milk bacteriology for these organic </w:delText>
        </w:r>
        <w:r w:rsidR="00BB553D" w:rsidDel="009A6D7B">
          <w:rPr>
            <w:rFonts w:ascii="Times New Roman" w:hAnsi="Times New Roman" w:cs="Times New Roman"/>
            <w:sz w:val="24"/>
            <w:szCs w:val="24"/>
          </w:rPr>
          <w:delText>herds</w:delText>
        </w:r>
        <w:r w:rsidR="00846DD9" w:rsidDel="009A6D7B">
          <w:rPr>
            <w:rFonts w:ascii="Times New Roman" w:hAnsi="Times New Roman" w:cs="Times New Roman"/>
            <w:sz w:val="24"/>
            <w:szCs w:val="24"/>
          </w:rPr>
          <w:delText xml:space="preserve"> during the </w:delText>
        </w:r>
        <w:r w:rsidR="005B5A3C" w:rsidDel="009A6D7B">
          <w:rPr>
            <w:rFonts w:ascii="Times New Roman" w:hAnsi="Times New Roman" w:cs="Times New Roman"/>
            <w:sz w:val="24"/>
            <w:szCs w:val="24"/>
          </w:rPr>
          <w:delText>non-grazing season</w:delText>
        </w:r>
        <w:r w:rsidR="00846DD9" w:rsidDel="009A6D7B">
          <w:rPr>
            <w:rFonts w:ascii="Times New Roman" w:hAnsi="Times New Roman" w:cs="Times New Roman"/>
            <w:sz w:val="24"/>
            <w:szCs w:val="24"/>
          </w:rPr>
          <w:delText xml:space="preserve">, </w:delText>
        </w:r>
        <w:r w:rsidR="007154C6" w:rsidDel="009A6D7B">
          <w:rPr>
            <w:rFonts w:ascii="Times New Roman" w:hAnsi="Times New Roman" w:cs="Times New Roman"/>
            <w:sz w:val="24"/>
            <w:szCs w:val="24"/>
          </w:rPr>
          <w:delText xml:space="preserve">as this is </w:delText>
        </w:r>
        <w:r w:rsidR="00CF70BF" w:rsidDel="009A6D7B">
          <w:rPr>
            <w:rFonts w:ascii="Times New Roman" w:hAnsi="Times New Roman" w:cs="Times New Roman"/>
            <w:sz w:val="24"/>
            <w:szCs w:val="24"/>
          </w:rPr>
          <w:delText>when</w:delText>
        </w:r>
        <w:r w:rsidR="00BB553D" w:rsidDel="009A6D7B">
          <w:rPr>
            <w:rFonts w:ascii="Times New Roman" w:hAnsi="Times New Roman" w:cs="Times New Roman"/>
            <w:sz w:val="24"/>
            <w:szCs w:val="24"/>
          </w:rPr>
          <w:delText xml:space="preserve"> </w:delText>
        </w:r>
        <w:r w:rsidR="00A742EC" w:rsidDel="009A6D7B">
          <w:rPr>
            <w:rFonts w:ascii="Times New Roman" w:hAnsi="Times New Roman" w:cs="Times New Roman"/>
            <w:sz w:val="24"/>
            <w:szCs w:val="24"/>
          </w:rPr>
          <w:delText>th</w:delText>
        </w:r>
        <w:r w:rsidR="00743378" w:rsidDel="009A6D7B">
          <w:rPr>
            <w:rFonts w:ascii="Times New Roman" w:hAnsi="Times New Roman" w:cs="Times New Roman"/>
            <w:sz w:val="24"/>
            <w:szCs w:val="24"/>
          </w:rPr>
          <w:delText>ese pastured-based farms need to house their animals inside.</w:delText>
        </w:r>
      </w:del>
      <w:r w:rsidR="00A742EC">
        <w:rPr>
          <w:rFonts w:ascii="Times New Roman" w:hAnsi="Times New Roman" w:cs="Times New Roman"/>
          <w:sz w:val="24"/>
          <w:szCs w:val="24"/>
        </w:rPr>
        <w:t xml:space="preserve"> </w:t>
      </w:r>
      <w:del w:id="913" w:author="Caitlin Jeffrey" w:date="2024-04-01T09:29:00Z">
        <w:r w:rsidR="0040595D" w:rsidDel="009A6D7B">
          <w:rPr>
            <w:rFonts w:ascii="Times New Roman" w:hAnsi="Times New Roman" w:cs="Times New Roman"/>
            <w:sz w:val="24"/>
            <w:szCs w:val="24"/>
          </w:rPr>
          <w:delText>All herds included had excellent bulk tank milk quality; m</w:delText>
        </w:r>
        <w:r w:rsidR="00301815" w:rsidDel="009A6D7B">
          <w:rPr>
            <w:rFonts w:ascii="Times New Roman" w:hAnsi="Times New Roman" w:cs="Times New Roman"/>
            <w:sz w:val="24"/>
            <w:szCs w:val="24"/>
          </w:rPr>
          <w:delText xml:space="preserve">ost </w:delText>
        </w:r>
        <w:r w:rsidR="0038164C" w:rsidDel="009A6D7B">
          <w:rPr>
            <w:rFonts w:ascii="Times New Roman" w:hAnsi="Times New Roman" w:cs="Times New Roman"/>
            <w:sz w:val="24"/>
            <w:szCs w:val="24"/>
          </w:rPr>
          <w:delText>(19/21)</w:delText>
        </w:r>
        <w:r w:rsidR="00AC2187" w:rsidDel="009A6D7B">
          <w:rPr>
            <w:rFonts w:ascii="Times New Roman" w:hAnsi="Times New Roman" w:cs="Times New Roman"/>
            <w:sz w:val="24"/>
            <w:szCs w:val="24"/>
          </w:rPr>
          <w:delText xml:space="preserve"> fell into the </w:delText>
        </w:r>
        <w:r w:rsidR="0038164C" w:rsidDel="009A6D7B">
          <w:rPr>
            <w:rFonts w:ascii="Times New Roman" w:hAnsi="Times New Roman" w:cs="Times New Roman"/>
            <w:sz w:val="24"/>
            <w:szCs w:val="24"/>
          </w:rPr>
          <w:delText xml:space="preserve">“low BTSCC” category as defined by </w:delText>
        </w:r>
        <w:r w:rsidR="0038164C" w:rsidRPr="0038164C" w:rsidDel="009A6D7B">
          <w:rPr>
            <w:rFonts w:ascii="Times New Roman" w:hAnsi="Times New Roman" w:cs="Times New Roman"/>
            <w:sz w:val="24"/>
            <w:szCs w:val="24"/>
          </w:rPr>
          <w:delText>Jayarao et al. 2004</w:delText>
        </w:r>
        <w:r w:rsidR="0038164C" w:rsidDel="009A6D7B">
          <w:rPr>
            <w:rFonts w:ascii="Times New Roman" w:hAnsi="Times New Roman" w:cs="Times New Roman"/>
            <w:sz w:val="24"/>
            <w:szCs w:val="24"/>
          </w:rPr>
          <w:delText xml:space="preserve"> </w:delText>
        </w:r>
        <w:r w:rsidR="00A7239A" w:rsidDel="009A6D7B">
          <w:rPr>
            <w:rFonts w:ascii="Times New Roman" w:hAnsi="Times New Roman" w:cs="Times New Roman"/>
            <w:sz w:val="24"/>
            <w:szCs w:val="24"/>
          </w:rPr>
          <w:delText>with the remaining 2 in the “medium BTSCC” category.</w:delText>
        </w:r>
        <w:r w:rsidR="0038164C" w:rsidRPr="0038164C" w:rsidDel="009A6D7B">
          <w:rPr>
            <w:rFonts w:ascii="Times New Roman" w:hAnsi="Times New Roman" w:cs="Times New Roman"/>
            <w:sz w:val="24"/>
            <w:szCs w:val="24"/>
          </w:rPr>
          <w:delText xml:space="preserve"> </w:delText>
        </w:r>
      </w:del>
    </w:p>
    <w:p w14:paraId="588BD1A7" w14:textId="3D79E6DD"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 for the five </w:t>
      </w:r>
      <w:del w:id="914" w:author="Caitlin Jeffrey" w:date="2024-04-01T14:29:00Z">
        <w:r w:rsidRPr="00C61B84" w:rsidDel="00AA7606">
          <w:rPr>
            <w:rFonts w:ascii="Times New Roman" w:hAnsi="Times New Roman" w:cs="Times New Roman"/>
            <w:sz w:val="24"/>
            <w:szCs w:val="24"/>
          </w:rPr>
          <w:delText>bedded pack</w:delText>
        </w:r>
      </w:del>
      <w:ins w:id="915"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cluded in this study </w:t>
      </w:r>
      <w:del w:id="916" w:author="Caitlin Jeffrey" w:date="2024-04-01T11:45:00Z">
        <w:r w:rsidRPr="00C61B84" w:rsidDel="007749B5">
          <w:rPr>
            <w:rFonts w:ascii="Times New Roman" w:hAnsi="Times New Roman" w:cs="Times New Roman"/>
            <w:sz w:val="24"/>
            <w:szCs w:val="24"/>
          </w:rPr>
          <w:delText>(</w:delText>
        </w:r>
        <w:r w:rsidR="00854D87" w:rsidRPr="00C61B84" w:rsidDel="007749B5">
          <w:rPr>
            <w:rFonts w:ascii="Times New Roman" w:hAnsi="Times New Roman" w:cs="Times New Roman"/>
            <w:sz w:val="24"/>
            <w:szCs w:val="24"/>
          </w:rPr>
          <w:delText xml:space="preserve">median: </w:delText>
        </w:r>
        <w:r w:rsidR="005B32B6" w:rsidRPr="00C61B84" w:rsidDel="007749B5">
          <w:rPr>
            <w:rFonts w:ascii="Times New Roman" w:hAnsi="Times New Roman" w:cs="Times New Roman"/>
            <w:sz w:val="24"/>
            <w:szCs w:val="24"/>
          </w:rPr>
          <w:delText>40</w:delText>
        </w:r>
        <w:r w:rsidR="00421B93" w:rsidRPr="00C61B84" w:rsidDel="007749B5">
          <w:rPr>
            <w:rFonts w:ascii="Times New Roman" w:hAnsi="Times New Roman" w:cs="Times New Roman"/>
            <w:sz w:val="24"/>
            <w:szCs w:val="24"/>
          </w:rPr>
          <w:delText xml:space="preserve"> cfu/mL, </w:delText>
        </w:r>
        <w:r w:rsidR="00854D87" w:rsidRPr="00C61B84" w:rsidDel="007749B5">
          <w:rPr>
            <w:rFonts w:ascii="Times New Roman" w:hAnsi="Times New Roman" w:cs="Times New Roman"/>
            <w:sz w:val="24"/>
            <w:szCs w:val="24"/>
          </w:rPr>
          <w:delText xml:space="preserve">range: </w:delText>
        </w:r>
        <w:r w:rsidR="005B32B6" w:rsidRPr="00C61B84" w:rsidDel="007749B5">
          <w:rPr>
            <w:rFonts w:ascii="Times New Roman" w:hAnsi="Times New Roman" w:cs="Times New Roman"/>
            <w:sz w:val="24"/>
            <w:szCs w:val="24"/>
          </w:rPr>
          <w:delText>0-130)</w:delText>
        </w:r>
        <w:r w:rsidR="00421B93" w:rsidRPr="00C61B84" w:rsidDel="007749B5">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r w:rsidR="00367BB8" w:rsidRPr="00C61B84">
        <w:rPr>
          <w:rFonts w:ascii="Times New Roman" w:hAnsi="Times New Roman" w:cs="Times New Roman"/>
          <w:sz w:val="24"/>
          <w:szCs w:val="24"/>
        </w:rPr>
        <w:t>cfu</w:t>
      </w:r>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w:t>
      </w:r>
      <w:del w:id="917" w:author="Caitlin Jeffrey" w:date="2024-04-01T13:29:00Z">
        <w:r w:rsidRPr="00C61B84" w:rsidDel="00B04A69">
          <w:rPr>
            <w:rFonts w:ascii="Times New Roman" w:hAnsi="Times New Roman" w:cs="Times New Roman"/>
            <w:sz w:val="24"/>
            <w:szCs w:val="24"/>
          </w:rPr>
          <w:delText xml:space="preserve">collected </w:delText>
        </w:r>
        <w:r w:rsidR="001B5708" w:rsidRPr="00C61B84" w:rsidDel="00B04A69">
          <w:rPr>
            <w:rFonts w:ascii="Times New Roman" w:hAnsi="Times New Roman" w:cs="Times New Roman"/>
            <w:sz w:val="24"/>
            <w:szCs w:val="24"/>
          </w:rPr>
          <w:delText>just over</w:delText>
        </w:r>
      </w:del>
      <w:ins w:id="918" w:author="Caitlin Jeffrey" w:date="2024-04-01T13:29:00Z">
        <w:r w:rsidR="00B04A69">
          <w:rPr>
            <w:rFonts w:ascii="Times New Roman" w:hAnsi="Times New Roman" w:cs="Times New Roman"/>
            <w:sz w:val="24"/>
            <w:szCs w:val="24"/>
          </w:rPr>
          <w:t>in</w:t>
        </w:r>
      </w:ins>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919" w:author="Caitlin Jeffrey" w:date="2024-03-18T13:52:00Z">
        <w:r w:rsidRPr="00C61B84" w:rsidDel="00627761">
          <w:rPr>
            <w:rFonts w:ascii="Times New Roman" w:hAnsi="Times New Roman" w:cs="Times New Roman"/>
            <w:sz w:val="24"/>
            <w:szCs w:val="24"/>
          </w:rPr>
          <w:delText>composting bedded pack</w:delText>
        </w:r>
      </w:del>
      <w:ins w:id="920"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del w:id="921" w:author="Caitlin Jeffrey" w:date="2024-04-01T09:41:00Z">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i/>
            <w:iCs/>
            <w:sz w:val="24"/>
            <w:szCs w:val="24"/>
          </w:rPr>
          <w:delText xml:space="preserve">Staph. </w:delText>
        </w:r>
        <w:r w:rsidR="00716B49" w:rsidRPr="00C61B84" w:rsidDel="00346674">
          <w:rPr>
            <w:rFonts w:ascii="Times New Roman" w:hAnsi="Times New Roman" w:cs="Times New Roman"/>
            <w:sz w:val="24"/>
            <w:szCs w:val="24"/>
          </w:rPr>
          <w:delText>spp.</w:delText>
        </w:r>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sz w:val="24"/>
            <w:szCs w:val="24"/>
          </w:rPr>
          <w:delText xml:space="preserve"> </w:delText>
        </w:r>
        <w:r w:rsidR="00EB5D74" w:rsidRPr="00C61B84" w:rsidDel="00346674">
          <w:rPr>
            <w:rFonts w:ascii="Times New Roman" w:hAnsi="Times New Roman" w:cs="Times New Roman"/>
            <w:sz w:val="24"/>
            <w:szCs w:val="24"/>
          </w:rPr>
          <w:delText xml:space="preserve">is comprised of a diverse group of different species, </w:delText>
        </w:r>
        <w:r w:rsidR="00EE3672" w:rsidRPr="00C61B84" w:rsidDel="00346674">
          <w:rPr>
            <w:rFonts w:ascii="Times New Roman" w:hAnsi="Times New Roman" w:cs="Times New Roman"/>
            <w:sz w:val="24"/>
            <w:szCs w:val="24"/>
          </w:rPr>
          <w:delText xml:space="preserve">with 23 </w:delText>
        </w:r>
        <w:r w:rsidR="009720DD" w:rsidRPr="00C61B84" w:rsidDel="00346674">
          <w:rPr>
            <w:rFonts w:ascii="Times New Roman" w:hAnsi="Times New Roman" w:cs="Times New Roman"/>
            <w:noProof/>
            <w:sz w:val="24"/>
            <w:szCs w:val="24"/>
          </w:rPr>
          <w:delText>(Condas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or 25 </w:delText>
        </w:r>
        <w:r w:rsidR="009720DD" w:rsidRPr="00C61B84" w:rsidDel="00346674">
          <w:rPr>
            <w:rFonts w:ascii="Times New Roman" w:hAnsi="Times New Roman" w:cs="Times New Roman"/>
            <w:noProof/>
            <w:sz w:val="24"/>
            <w:szCs w:val="24"/>
          </w:rPr>
          <w:delText>(De Visscher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different species </w:delText>
        </w:r>
        <w:r w:rsidR="00903259" w:rsidRPr="00C61B84" w:rsidDel="00346674">
          <w:rPr>
            <w:rFonts w:ascii="Times New Roman" w:hAnsi="Times New Roman" w:cs="Times New Roman"/>
            <w:sz w:val="24"/>
            <w:szCs w:val="24"/>
          </w:rPr>
          <w:delText>isolated from</w:delText>
        </w:r>
        <w:r w:rsidR="000D0167" w:rsidRPr="00C61B84" w:rsidDel="00346674">
          <w:rPr>
            <w:rFonts w:ascii="Times New Roman" w:hAnsi="Times New Roman" w:cs="Times New Roman"/>
            <w:sz w:val="24"/>
            <w:szCs w:val="24"/>
          </w:rPr>
          <w:delText xml:space="preserve"> intramammary infections in dairy </w:delText>
        </w:r>
        <w:r w:rsidR="000D0167" w:rsidRPr="00C61B84" w:rsidDel="00346674">
          <w:rPr>
            <w:rFonts w:ascii="Times New Roman" w:hAnsi="Times New Roman" w:cs="Times New Roman"/>
            <w:sz w:val="24"/>
            <w:szCs w:val="24"/>
          </w:rPr>
          <w:lastRenderedPageBreak/>
          <w:delText>cattle</w:delText>
        </w:r>
        <w:r w:rsidR="001112C5" w:rsidRPr="00C61B84" w:rsidDel="00346674">
          <w:rPr>
            <w:rFonts w:ascii="Times New Roman" w:hAnsi="Times New Roman" w:cs="Times New Roman"/>
            <w:sz w:val="24"/>
            <w:szCs w:val="24"/>
          </w:rPr>
          <w:delText>.</w:delText>
        </w:r>
        <w:r w:rsidR="005100BE" w:rsidRPr="00C61B84" w:rsidDel="00346674">
          <w:rPr>
            <w:rFonts w:ascii="Times New Roman" w:hAnsi="Times New Roman" w:cs="Times New Roman"/>
            <w:sz w:val="24"/>
            <w:szCs w:val="24"/>
          </w:rPr>
          <w:delText xml:space="preserve"> </w:delText>
        </w:r>
      </w:del>
      <w:r w:rsidR="005100BE" w:rsidRPr="00C61B84">
        <w:rPr>
          <w:rFonts w:ascii="Times New Roman" w:hAnsi="Times New Roman" w:cs="Times New Roman"/>
          <w:sz w:val="24"/>
          <w:szCs w:val="24"/>
        </w:rPr>
        <w:t>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ins w:id="922" w:author="Caitlin Jeffrey" w:date="2024-04-01T11:45:00Z">
        <w:r w:rsidR="008A3293">
          <w:rPr>
            <w:rFonts w:ascii="Times New Roman" w:hAnsi="Times New Roman" w:cs="Times New Roman"/>
            <w:sz w:val="24"/>
            <w:szCs w:val="24"/>
          </w:rPr>
          <w:t xml:space="preserve"> of bacteria</w:t>
        </w:r>
      </w:ins>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w:t>
      </w:r>
      <w:del w:id="923" w:author="Caitlin Jeffrey" w:date="2024-04-01T12:28:00Z">
        <w:r w:rsidR="005A71F4" w:rsidRPr="00C61B84" w:rsidDel="00E30585">
          <w:rPr>
            <w:rFonts w:ascii="Times New Roman" w:hAnsi="Times New Roman" w:cs="Times New Roman"/>
            <w:sz w:val="24"/>
            <w:szCs w:val="24"/>
          </w:rPr>
          <w:delText xml:space="preserve">are primarily found in the cow’s environment </w:delText>
        </w:r>
        <w:r w:rsidR="00A54381" w:rsidRPr="00C61B84" w:rsidDel="00E30585">
          <w:rPr>
            <w:rFonts w:ascii="Times New Roman" w:hAnsi="Times New Roman" w:cs="Times New Roman"/>
            <w:sz w:val="24"/>
            <w:szCs w:val="24"/>
          </w:rPr>
          <w:delText xml:space="preserve">(reviewed in </w:delText>
        </w:r>
        <w:r w:rsidR="008737A7" w:rsidRPr="00C61B84" w:rsidDel="00E30585">
          <w:rPr>
            <w:rFonts w:ascii="Times New Roman" w:hAnsi="Times New Roman" w:cs="Times New Roman"/>
            <w:sz w:val="24"/>
            <w:szCs w:val="24"/>
          </w:rPr>
          <w:delText>De Buck et al., 2021).</w:delText>
        </w:r>
        <w:r w:rsidR="00E04157" w:rsidRPr="00C61B84" w:rsidDel="00E30585">
          <w:rPr>
            <w:rFonts w:ascii="Times New Roman" w:hAnsi="Times New Roman" w:cs="Times New Roman"/>
            <w:sz w:val="24"/>
            <w:szCs w:val="24"/>
          </w:rPr>
          <w:delText xml:space="preserve"> Certain species </w:delText>
        </w:r>
      </w:del>
      <w:r w:rsidR="00E04157" w:rsidRPr="00C61B84">
        <w:rPr>
          <w:rFonts w:ascii="Times New Roman" w:hAnsi="Times New Roman" w:cs="Times New Roman"/>
          <w:sz w:val="24"/>
          <w:szCs w:val="24"/>
        </w:rPr>
        <w:t xml:space="preserve">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 xml:space="preserve">sawdust </w:t>
      </w:r>
      <w:del w:id="924" w:author="Caitlin Jeffrey" w:date="2024-04-01T12:29:00Z">
        <w:r w:rsidR="00A664C7" w:rsidRPr="00C61B84" w:rsidDel="00495740">
          <w:rPr>
            <w:rFonts w:ascii="Times New Roman" w:hAnsi="Times New Roman" w:cs="Times New Roman"/>
            <w:sz w:val="24"/>
            <w:szCs w:val="24"/>
          </w:rPr>
          <w:delText>bedding material</w:delText>
        </w:r>
        <w:r w:rsidR="00B0352C" w:rsidRPr="00C61B84" w:rsidDel="00495740">
          <w:rPr>
            <w:rFonts w:ascii="Times New Roman" w:hAnsi="Times New Roman" w:cs="Times New Roman"/>
            <w:sz w:val="24"/>
            <w:szCs w:val="24"/>
          </w:rPr>
          <w:delText xml:space="preserve"> </w:delText>
        </w:r>
      </w:del>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del w:id="925" w:author="Caitlin Jeffrey" w:date="2024-04-01T12:28:00Z">
        <w:r w:rsidR="0075717F" w:rsidRPr="00C61B84" w:rsidDel="00144457">
          <w:rPr>
            <w:rFonts w:ascii="Times New Roman" w:hAnsi="Times New Roman" w:cs="Times New Roman"/>
            <w:sz w:val="24"/>
            <w:szCs w:val="24"/>
          </w:rPr>
          <w:delText xml:space="preserve">some with </w:delText>
        </w:r>
      </w:del>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w:t>
      </w:r>
      <w:del w:id="926" w:author="Caitlin Jeffrey" w:date="2024-04-01T12:29:00Z">
        <w:r w:rsidR="00722BBC" w:rsidRPr="00C61B84" w:rsidDel="00144457">
          <w:rPr>
            <w:rFonts w:ascii="Times New Roman" w:hAnsi="Times New Roman" w:cs="Times New Roman"/>
            <w:sz w:val="24"/>
            <w:szCs w:val="24"/>
          </w:rPr>
          <w:delText xml:space="preserve">others </w:delText>
        </w:r>
        <w:r w:rsidR="00D17E5B" w:rsidRPr="00C61B84" w:rsidDel="00144457">
          <w:rPr>
            <w:rFonts w:ascii="Times New Roman" w:hAnsi="Times New Roman" w:cs="Times New Roman"/>
            <w:sz w:val="24"/>
            <w:szCs w:val="24"/>
          </w:rPr>
          <w:delText xml:space="preserve">with </w:delText>
        </w:r>
      </w:del>
      <w:r w:rsidR="00D17E5B" w:rsidRPr="00C61B84">
        <w:rPr>
          <w:rFonts w:ascii="Times New Roman" w:hAnsi="Times New Roman" w:cs="Times New Roman"/>
          <w:sz w:val="24"/>
          <w:szCs w:val="24"/>
        </w:rPr>
        <w:t>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del w:id="927" w:author="Caitlin Jeffrey" w:date="2024-04-01T09:43:00Z">
        <w:r w:rsidR="006260D5" w:rsidRPr="00C61B84" w:rsidDel="00CA7A90">
          <w:rPr>
            <w:rFonts w:ascii="Times New Roman" w:hAnsi="Times New Roman" w:cs="Times New Roman"/>
            <w:sz w:val="24"/>
            <w:szCs w:val="24"/>
          </w:rPr>
          <w:delText xml:space="preserve">Although the </w:delText>
        </w:r>
        <w:r w:rsidR="00BB4389" w:rsidRPr="00C61B84" w:rsidDel="00CA7A90">
          <w:rPr>
            <w:rFonts w:ascii="Times New Roman" w:hAnsi="Times New Roman" w:cs="Times New Roman"/>
            <w:sz w:val="24"/>
            <w:szCs w:val="24"/>
          </w:rPr>
          <w:delText>specific source and route</w:delText>
        </w:r>
        <w:r w:rsidR="002F525E" w:rsidRPr="00C61B84" w:rsidDel="00CA7A90">
          <w:rPr>
            <w:rFonts w:ascii="Times New Roman" w:hAnsi="Times New Roman" w:cs="Times New Roman"/>
            <w:sz w:val="24"/>
            <w:szCs w:val="24"/>
          </w:rPr>
          <w:delText>s</w:delText>
        </w:r>
        <w:r w:rsidR="00BB4389" w:rsidRPr="00C61B84" w:rsidDel="00CA7A90">
          <w:rPr>
            <w:rFonts w:ascii="Times New Roman" w:hAnsi="Times New Roman" w:cs="Times New Roman"/>
            <w:sz w:val="24"/>
            <w:szCs w:val="24"/>
          </w:rPr>
          <w:delText xml:space="preserve"> of transmission for many </w:delText>
        </w:r>
        <w:r w:rsidR="00BB4389" w:rsidRPr="00C61B84" w:rsidDel="00CA7A90">
          <w:rPr>
            <w:rFonts w:ascii="Times New Roman" w:hAnsi="Times New Roman" w:cs="Times New Roman"/>
            <w:i/>
            <w:iCs/>
            <w:sz w:val="24"/>
            <w:szCs w:val="24"/>
          </w:rPr>
          <w:delText xml:space="preserve">Staph. </w:delText>
        </w:r>
        <w:r w:rsidR="00BB4389" w:rsidRPr="00C61B84" w:rsidDel="00CA7A90">
          <w:rPr>
            <w:rFonts w:ascii="Times New Roman" w:hAnsi="Times New Roman" w:cs="Times New Roman"/>
            <w:sz w:val="24"/>
            <w:szCs w:val="24"/>
          </w:rPr>
          <w:delText xml:space="preserve">spp. </w:delText>
        </w:r>
        <w:r w:rsidR="002F525E" w:rsidRPr="00C61B84" w:rsidDel="00CA7A90">
          <w:rPr>
            <w:rFonts w:ascii="Times New Roman" w:hAnsi="Times New Roman" w:cs="Times New Roman"/>
            <w:sz w:val="24"/>
            <w:szCs w:val="24"/>
          </w:rPr>
          <w:delText>are</w:delText>
        </w:r>
        <w:r w:rsidR="00BB4389" w:rsidRPr="00C61B84" w:rsidDel="00CA7A90">
          <w:rPr>
            <w:rFonts w:ascii="Times New Roman" w:hAnsi="Times New Roman" w:cs="Times New Roman"/>
            <w:sz w:val="24"/>
            <w:szCs w:val="24"/>
          </w:rPr>
          <w:delText xml:space="preserve"> still being elucidated, </w:delText>
        </w:r>
        <w:r w:rsidR="004179C4" w:rsidRPr="00C61B84" w:rsidDel="00CA7A90">
          <w:rPr>
            <w:rFonts w:ascii="Times New Roman" w:hAnsi="Times New Roman" w:cs="Times New Roman"/>
            <w:sz w:val="24"/>
            <w:szCs w:val="24"/>
          </w:rPr>
          <w:delText>the</w:delText>
        </w:r>
      </w:del>
      <w:del w:id="928" w:author="Caitlin Jeffrey" w:date="2024-04-01T13:27:00Z">
        <w:r w:rsidR="004179C4" w:rsidRPr="00C61B84" w:rsidDel="00732094">
          <w:rPr>
            <w:rFonts w:ascii="Times New Roman" w:hAnsi="Times New Roman" w:cs="Times New Roman"/>
            <w:sz w:val="24"/>
            <w:szCs w:val="24"/>
          </w:rPr>
          <w:delText xml:space="preserve"> importance of </w:delText>
        </w:r>
        <w:r w:rsidR="003C0668" w:rsidRPr="00C61B84" w:rsidDel="00732094">
          <w:rPr>
            <w:rFonts w:ascii="Times New Roman" w:hAnsi="Times New Roman" w:cs="Times New Roman"/>
            <w:sz w:val="24"/>
            <w:szCs w:val="24"/>
          </w:rPr>
          <w:delText xml:space="preserve">post-milking </w:delText>
        </w:r>
        <w:r w:rsidR="004179C4" w:rsidRPr="00C61B84" w:rsidDel="00732094">
          <w:rPr>
            <w:rFonts w:ascii="Times New Roman" w:hAnsi="Times New Roman" w:cs="Times New Roman"/>
            <w:sz w:val="24"/>
            <w:szCs w:val="24"/>
          </w:rPr>
          <w:delText xml:space="preserve">teat-dip to control this group of bacteria </w:delText>
        </w:r>
        <w:r w:rsidR="00593989" w:rsidDel="00732094">
          <w:rPr>
            <w:rFonts w:ascii="Times New Roman" w:hAnsi="Times New Roman" w:cs="Times New Roman"/>
            <w:sz w:val="24"/>
            <w:szCs w:val="24"/>
          </w:rPr>
          <w:delText xml:space="preserve">has been </w:delText>
        </w:r>
        <w:r w:rsidR="004179C4" w:rsidRPr="00C61B84" w:rsidDel="00732094">
          <w:rPr>
            <w:rFonts w:ascii="Times New Roman" w:hAnsi="Times New Roman" w:cs="Times New Roman"/>
            <w:sz w:val="24"/>
            <w:szCs w:val="24"/>
          </w:rPr>
          <w:delText>established</w:delText>
        </w:r>
        <w:r w:rsidR="00886A09" w:rsidRPr="00C61B84" w:rsidDel="00732094">
          <w:rPr>
            <w:rFonts w:ascii="Times New Roman" w:hAnsi="Times New Roman" w:cs="Times New Roman"/>
            <w:sz w:val="24"/>
            <w:szCs w:val="24"/>
          </w:rPr>
          <w:delText xml:space="preserve"> </w:delText>
        </w:r>
        <w:r w:rsidR="009720DD" w:rsidRPr="00C61B84" w:rsidDel="00732094">
          <w:rPr>
            <w:rFonts w:ascii="Times New Roman" w:hAnsi="Times New Roman" w:cs="Times New Roman"/>
            <w:noProof/>
            <w:sz w:val="24"/>
            <w:szCs w:val="24"/>
          </w:rPr>
          <w:delText>(Hogan et al., 1987)</w:delText>
        </w:r>
        <w:r w:rsidR="00F6616B" w:rsidRPr="00C61B84" w:rsidDel="00732094">
          <w:rPr>
            <w:rFonts w:ascii="Times New Roman" w:hAnsi="Times New Roman" w:cs="Times New Roman"/>
            <w:sz w:val="24"/>
            <w:szCs w:val="24"/>
          </w:rPr>
          <w:delText xml:space="preserve">, while the efficacy of pre-dipping </w:delText>
        </w:r>
        <w:r w:rsidR="00D93E2B" w:rsidRPr="00C61B84" w:rsidDel="00732094">
          <w:rPr>
            <w:rFonts w:ascii="Times New Roman" w:hAnsi="Times New Roman" w:cs="Times New Roman"/>
            <w:sz w:val="24"/>
            <w:szCs w:val="24"/>
          </w:rPr>
          <w:delText xml:space="preserve">to control </w:delText>
        </w:r>
        <w:r w:rsidR="005050D6" w:rsidRPr="006A3F53" w:rsidDel="00732094">
          <w:rPr>
            <w:rFonts w:ascii="Times New Roman" w:hAnsi="Times New Roman" w:cs="Times New Roman"/>
            <w:i/>
            <w:iCs/>
            <w:sz w:val="24"/>
            <w:szCs w:val="24"/>
          </w:rPr>
          <w:delText>Staph</w:delText>
        </w:r>
        <w:r w:rsidR="005050D6" w:rsidRPr="00C61B84" w:rsidDel="00732094">
          <w:rPr>
            <w:rFonts w:ascii="Times New Roman" w:hAnsi="Times New Roman" w:cs="Times New Roman"/>
            <w:sz w:val="24"/>
            <w:szCs w:val="24"/>
          </w:rPr>
          <w:delText xml:space="preserve">. spp. other than </w:delText>
        </w:r>
        <w:r w:rsidR="005050D6" w:rsidRPr="006A3F53" w:rsidDel="00732094">
          <w:rPr>
            <w:rFonts w:ascii="Times New Roman" w:hAnsi="Times New Roman" w:cs="Times New Roman"/>
            <w:i/>
            <w:iCs/>
            <w:sz w:val="24"/>
            <w:szCs w:val="24"/>
          </w:rPr>
          <w:delText>S. aureus</w:delText>
        </w:r>
        <w:r w:rsidR="005050D6" w:rsidRPr="00C61B84" w:rsidDel="00732094">
          <w:rPr>
            <w:rFonts w:ascii="Times New Roman" w:hAnsi="Times New Roman" w:cs="Times New Roman"/>
            <w:sz w:val="24"/>
            <w:szCs w:val="24"/>
          </w:rPr>
          <w:delText xml:space="preserve"> </w:delText>
        </w:r>
        <w:r w:rsidR="00F6616B" w:rsidRPr="00C61B84" w:rsidDel="00732094">
          <w:rPr>
            <w:rFonts w:ascii="Times New Roman" w:hAnsi="Times New Roman" w:cs="Times New Roman"/>
            <w:sz w:val="24"/>
            <w:szCs w:val="24"/>
          </w:rPr>
          <w:delText>remains controversial</w:delText>
        </w:r>
        <w:r w:rsidR="005050D6" w:rsidRPr="00C61B84" w:rsidDel="00732094">
          <w:rPr>
            <w:rFonts w:ascii="Times New Roman" w:hAnsi="Times New Roman" w:cs="Times New Roman"/>
            <w:sz w:val="24"/>
            <w:szCs w:val="24"/>
          </w:rPr>
          <w:delText xml:space="preserve"> </w:delText>
        </w:r>
        <w:r w:rsidR="009720DD" w:rsidDel="00732094">
          <w:rPr>
            <w:rFonts w:ascii="Times New Roman" w:hAnsi="Times New Roman" w:cs="Times New Roman"/>
            <w:noProof/>
            <w:sz w:val="24"/>
            <w:szCs w:val="24"/>
          </w:rPr>
          <w:delText>(Pankey, 1989)</w:delText>
        </w:r>
        <w:r w:rsidR="00FA4840" w:rsidDel="00732094">
          <w:rPr>
            <w:rFonts w:ascii="Times New Roman" w:hAnsi="Times New Roman" w:cs="Times New Roman"/>
            <w:sz w:val="24"/>
            <w:szCs w:val="24"/>
          </w:rPr>
          <w:delText>.</w:delText>
        </w:r>
        <w:r w:rsidR="009D1ABD" w:rsidDel="00732094">
          <w:rPr>
            <w:rFonts w:ascii="Times New Roman" w:hAnsi="Times New Roman" w:cs="Times New Roman"/>
            <w:sz w:val="24"/>
            <w:szCs w:val="24"/>
          </w:rPr>
          <w:delText xml:space="preserve"> </w:delText>
        </w:r>
      </w:del>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w:t>
      </w:r>
      <w:ins w:id="929" w:author="Caitlin Jeffrey" w:date="2024-04-01T13:27:00Z">
        <w:r w:rsidR="00732094" w:rsidRPr="00C61B84">
          <w:rPr>
            <w:rFonts w:ascii="Times New Roman" w:hAnsi="Times New Roman" w:cs="Times New Roman"/>
            <w:noProof/>
            <w:sz w:val="24"/>
            <w:szCs w:val="24"/>
          </w:rPr>
          <w:t>Hogan et al., 1987</w:t>
        </w:r>
        <w:r w:rsidR="00732094">
          <w:rPr>
            <w:rFonts w:ascii="Times New Roman" w:hAnsi="Times New Roman" w:cs="Times New Roman"/>
            <w:noProof/>
            <w:sz w:val="24"/>
            <w:szCs w:val="24"/>
          </w:rPr>
          <w:t xml:space="preserve">, </w:t>
        </w:r>
      </w:ins>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5765008A"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r w:rsidR="00A21424" w:rsidRPr="00C61B84">
        <w:rPr>
          <w:rFonts w:ascii="Times New Roman" w:hAnsi="Times New Roman" w:cs="Times New Roman"/>
          <w:sz w:val="24"/>
          <w:szCs w:val="24"/>
        </w:rPr>
        <w:t xml:space="preserve">counts in BTM for </w:t>
      </w:r>
      <w:del w:id="930" w:author="Caitlin Jeffrey" w:date="2024-03-18T14:08:00Z">
        <w:r w:rsidR="00A21424" w:rsidRPr="00C61B84" w:rsidDel="00730AD3">
          <w:rPr>
            <w:rFonts w:ascii="Times New Roman" w:hAnsi="Times New Roman" w:cs="Times New Roman"/>
            <w:sz w:val="24"/>
            <w:szCs w:val="24"/>
          </w:rPr>
          <w:delText>bedded packs</w:delText>
        </w:r>
      </w:del>
      <w:ins w:id="931"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w:t>
      </w:r>
      <w:ins w:id="932" w:author="Caitlin Jeffrey" w:date="2024-04-01T11:46:00Z">
        <w:r w:rsidR="00086C71">
          <w:rPr>
            <w:rFonts w:ascii="Times New Roman" w:hAnsi="Times New Roman" w:cs="Times New Roman"/>
            <w:sz w:val="24"/>
            <w:szCs w:val="24"/>
          </w:rPr>
          <w:t xml:space="preserve"> </w:t>
        </w:r>
      </w:ins>
      <w:del w:id="933" w:author="Caitlin Jeffrey" w:date="2024-04-01T11:46:00Z">
        <w:r w:rsidR="00A21424" w:rsidRPr="00C61B84" w:rsidDel="00086C71">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934" w:author="Caitlin Jeffrey" w:date="2024-03-18T13:52:00Z">
        <w:r w:rsidR="00A21424" w:rsidRPr="00C61B84" w:rsidDel="00627761">
          <w:rPr>
            <w:rFonts w:ascii="Times New Roman" w:hAnsi="Times New Roman" w:cs="Times New Roman"/>
            <w:sz w:val="24"/>
            <w:szCs w:val="24"/>
          </w:rPr>
          <w:delText>composting bedded packs</w:delText>
        </w:r>
      </w:del>
      <w:ins w:id="935"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w:t>
      </w:r>
      <w:ins w:id="936" w:author="Caitlin Jeffrey" w:date="2024-04-01T11:47:00Z">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8-48,400 cfu/mL</w:t>
        </w:r>
        <w:r w:rsidR="00153EA0">
          <w:rPr>
            <w:rFonts w:ascii="Times New Roman" w:hAnsi="Times New Roman" w:cs="Times New Roman"/>
            <w:sz w:val="24"/>
            <w:szCs w:val="24"/>
          </w:rPr>
          <w:t xml:space="preserve">, </w:t>
        </w:r>
      </w:ins>
      <w:del w:id="937" w:author="Caitlin Jeffrey" w:date="2024-04-01T11:47:00Z">
        <w:r w:rsidR="00A21424" w:rsidRPr="00C61B84" w:rsidDel="00153EA0">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Shane et al. 2010</w:t>
      </w:r>
      <w:ins w:id="938" w:author="Caitlin Jeffrey" w:date="2024-04-01T11:47:00Z">
        <w:r w:rsidR="00153EA0">
          <w:rPr>
            <w:rFonts w:ascii="Times New Roman" w:hAnsi="Times New Roman" w:cs="Times New Roman"/>
            <w:sz w:val="24"/>
            <w:szCs w:val="24"/>
          </w:rPr>
          <w:t>;</w:t>
        </w:r>
      </w:ins>
      <w:r w:rsidR="00A21424" w:rsidRPr="00C61B84">
        <w:rPr>
          <w:rFonts w:ascii="Times New Roman" w:hAnsi="Times New Roman" w:cs="Times New Roman"/>
          <w:sz w:val="24"/>
          <w:szCs w:val="24"/>
        </w:rPr>
        <w:t xml:space="preserve"> </w:t>
      </w:r>
      <w:ins w:id="939" w:author="Caitlin Jeffrey" w:date="2024-04-01T11:47:00Z">
        <w:r w:rsidR="00153EA0" w:rsidRPr="00C61B84">
          <w:rPr>
            <w:rFonts w:ascii="Times New Roman" w:hAnsi="Times New Roman" w:cs="Times New Roman"/>
            <w:sz w:val="24"/>
            <w:szCs w:val="24"/>
          </w:rPr>
          <w:t>mean</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11 cfu/mL</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5% CI: 138-6,01</w:t>
        </w:r>
        <w:r w:rsidR="00CB6FBF">
          <w:rPr>
            <w:rFonts w:ascii="Times New Roman" w:hAnsi="Times New Roman" w:cs="Times New Roman"/>
            <w:sz w:val="24"/>
            <w:szCs w:val="24"/>
          </w:rPr>
          <w:t>,</w:t>
        </w:r>
      </w:ins>
      <w:del w:id="940" w:author="Caitlin Jeffrey" w:date="2024-04-01T11:47:00Z">
        <w:r w:rsidR="00A21424" w:rsidRPr="00C61B84" w:rsidDel="00153EA0">
          <w:rPr>
            <w:rFonts w:ascii="Times New Roman" w:hAnsi="Times New Roman" w:cs="Times New Roman"/>
            <w:sz w:val="24"/>
            <w:szCs w:val="24"/>
          </w:rPr>
          <w:delText>reported a range of</w:delText>
        </w:r>
        <w:r w:rsidR="00774B9C" w:rsidRPr="00C61B84" w:rsidDel="00153EA0">
          <w:rPr>
            <w:rFonts w:ascii="Times New Roman" w:hAnsi="Times New Roman" w:cs="Times New Roman"/>
            <w:i/>
            <w:iCs/>
            <w:sz w:val="24"/>
            <w:szCs w:val="24"/>
          </w:rPr>
          <w:delText xml:space="preserve"> </w:delText>
        </w:r>
        <w:r w:rsidR="00774B9C" w:rsidRPr="00C61B84" w:rsidDel="00153EA0">
          <w:rPr>
            <w:rFonts w:ascii="Times New Roman" w:hAnsi="Times New Roman" w:cs="Times New Roman"/>
            <w:sz w:val="24"/>
            <w:szCs w:val="24"/>
          </w:rPr>
          <w:delText>SSLO</w:delText>
        </w:r>
        <w:r w:rsidR="00A21424" w:rsidRPr="00C61B84" w:rsidDel="00153EA0">
          <w:rPr>
            <w:rFonts w:ascii="Times New Roman" w:hAnsi="Times New Roman" w:cs="Times New Roman"/>
            <w:i/>
            <w:iCs/>
            <w:sz w:val="24"/>
            <w:szCs w:val="24"/>
          </w:rPr>
          <w:delText xml:space="preserve"> </w:delText>
        </w:r>
        <w:r w:rsidR="00A21424" w:rsidRPr="00C61B84" w:rsidDel="00153EA0">
          <w:rPr>
            <w:rFonts w:ascii="Times New Roman" w:hAnsi="Times New Roman" w:cs="Times New Roman"/>
            <w:sz w:val="24"/>
            <w:szCs w:val="24"/>
          </w:rPr>
          <w:delText xml:space="preserve">counts of 98-48,400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for six farms, and</w:delText>
        </w:r>
      </w:del>
      <w:r w:rsidR="00A21424" w:rsidRPr="00C61B84">
        <w:rPr>
          <w:rFonts w:ascii="Times New Roman" w:hAnsi="Times New Roman" w:cs="Times New Roman"/>
          <w:sz w:val="24"/>
          <w:szCs w:val="24"/>
        </w:rPr>
        <w:t xml:space="preserve"> Lobeck et al. 2012</w:t>
      </w:r>
      <w:del w:id="941" w:author="Caitlin Jeffrey" w:date="2024-04-01T11:47:00Z">
        <w:r w:rsidR="00A21424" w:rsidRPr="00C61B84" w:rsidDel="00CB6FBF">
          <w:rPr>
            <w:rFonts w:ascii="Times New Roman" w:hAnsi="Times New Roman" w:cs="Times New Roman"/>
            <w:sz w:val="24"/>
            <w:szCs w:val="24"/>
          </w:rPr>
          <w:delText xml:space="preserve"> reported a</w:delText>
        </w:r>
        <w:r w:rsidR="00A21424" w:rsidRPr="00C61B84" w:rsidDel="00153EA0">
          <w:rPr>
            <w:rFonts w:ascii="Times New Roman" w:hAnsi="Times New Roman" w:cs="Times New Roman"/>
            <w:sz w:val="24"/>
            <w:szCs w:val="24"/>
          </w:rPr>
          <w:delText xml:space="preserve"> mean of 911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95% CI: 138-6,011</w:delText>
        </w:r>
      </w:del>
      <w:r w:rsidR="00A21424" w:rsidRPr="00C61B84">
        <w:rPr>
          <w:rFonts w:ascii="Times New Roman" w:hAnsi="Times New Roman" w:cs="Times New Roman"/>
          <w:sz w:val="24"/>
          <w:szCs w:val="24"/>
        </w:rPr>
        <w:t xml:space="preserve">). </w:t>
      </w:r>
      <w:del w:id="942" w:author="Caitlin Jeffrey" w:date="2024-04-01T09:44:00Z">
        <w:r w:rsidR="00A21424" w:rsidRPr="00C61B84" w:rsidDel="00F022E4">
          <w:rPr>
            <w:rFonts w:ascii="Times New Roman" w:hAnsi="Times New Roman" w:cs="Times New Roman"/>
            <w:sz w:val="24"/>
            <w:szCs w:val="24"/>
          </w:rPr>
          <w:delText>The m</w:delText>
        </w:r>
        <w:r w:rsidR="00CB6F7A" w:rsidRPr="00C61B84" w:rsidDel="00F022E4">
          <w:rPr>
            <w:rFonts w:ascii="Times New Roman" w:hAnsi="Times New Roman" w:cs="Times New Roman"/>
            <w:sz w:val="24"/>
            <w:szCs w:val="24"/>
          </w:rPr>
          <w:delText>edia</w:delText>
        </w:r>
        <w:r w:rsidR="00A21424" w:rsidRPr="00C61B84" w:rsidDel="00F022E4">
          <w:rPr>
            <w:rFonts w:ascii="Times New Roman" w:hAnsi="Times New Roman" w:cs="Times New Roman"/>
            <w:sz w:val="24"/>
            <w:szCs w:val="24"/>
          </w:rPr>
          <w:delText xml:space="preserve">n </w:delText>
        </w:r>
        <w:r w:rsidR="00774B9C" w:rsidRPr="00C61B84" w:rsidDel="00F022E4">
          <w:rPr>
            <w:rFonts w:ascii="Times New Roman" w:hAnsi="Times New Roman" w:cs="Times New Roman"/>
            <w:sz w:val="24"/>
            <w:szCs w:val="24"/>
          </w:rPr>
          <w:delText>SSLO</w:delText>
        </w:r>
        <w:r w:rsidR="00A21424" w:rsidRPr="00C61B84" w:rsidDel="00F022E4">
          <w:rPr>
            <w:rFonts w:ascii="Times New Roman" w:hAnsi="Times New Roman" w:cs="Times New Roman"/>
            <w:sz w:val="24"/>
            <w:szCs w:val="24"/>
          </w:rPr>
          <w:delText xml:space="preserve"> counts for bedded pack farms included in the current study was 3</w:delText>
        </w:r>
        <w:r w:rsidR="00931660" w:rsidRPr="00C61B84" w:rsidDel="00F022E4">
          <w:rPr>
            <w:rFonts w:ascii="Times New Roman" w:hAnsi="Times New Roman" w:cs="Times New Roman"/>
            <w:sz w:val="24"/>
            <w:szCs w:val="24"/>
          </w:rPr>
          <w:delText>5</w:delText>
        </w:r>
        <w:r w:rsidR="00A21424" w:rsidRPr="00C61B84" w:rsidDel="00F022E4">
          <w:rPr>
            <w:rFonts w:ascii="Times New Roman" w:hAnsi="Times New Roman" w:cs="Times New Roman"/>
            <w:sz w:val="24"/>
            <w:szCs w:val="24"/>
          </w:rPr>
          <w:delText xml:space="preserve"> </w:delText>
        </w:r>
        <w:r w:rsidR="00367BB8" w:rsidRPr="00C61B84" w:rsidDel="00F022E4">
          <w:rPr>
            <w:rFonts w:ascii="Times New Roman" w:hAnsi="Times New Roman" w:cs="Times New Roman"/>
            <w:sz w:val="24"/>
            <w:szCs w:val="24"/>
          </w:rPr>
          <w:delText>cfu</w:delText>
        </w:r>
        <w:r w:rsidR="00A21424" w:rsidRPr="00C61B84" w:rsidDel="00F022E4">
          <w:rPr>
            <w:rFonts w:ascii="Times New Roman" w:hAnsi="Times New Roman" w:cs="Times New Roman"/>
            <w:sz w:val="24"/>
            <w:szCs w:val="24"/>
          </w:rPr>
          <w:delText>/mL (</w:delText>
        </w:r>
        <w:r w:rsidR="00931660" w:rsidRPr="00C61B84" w:rsidDel="00F022E4">
          <w:rPr>
            <w:rFonts w:ascii="Times New Roman" w:hAnsi="Times New Roman" w:cs="Times New Roman"/>
            <w:sz w:val="24"/>
            <w:szCs w:val="24"/>
          </w:rPr>
          <w:delText>range:</w:delText>
        </w:r>
        <w:r w:rsidR="00A21424" w:rsidRPr="00C61B84" w:rsidDel="00F022E4">
          <w:rPr>
            <w:rFonts w:ascii="Times New Roman" w:hAnsi="Times New Roman" w:cs="Times New Roman"/>
            <w:sz w:val="24"/>
            <w:szCs w:val="24"/>
          </w:rPr>
          <w:delText xml:space="preserve"> </w:delText>
        </w:r>
        <w:r w:rsidR="000C73D5" w:rsidRPr="00252065" w:rsidDel="00F022E4">
          <w:rPr>
            <w:rFonts w:ascii="Times New Roman" w:eastAsia="Times New Roman" w:hAnsi="Times New Roman" w:cs="Times New Roman"/>
            <w:color w:val="000000"/>
            <w:sz w:val="24"/>
            <w:szCs w:val="24"/>
          </w:rPr>
          <w:delText>10-80</w:delText>
        </w:r>
        <w:r w:rsidR="00A21424" w:rsidRPr="00C61B84" w:rsidDel="00F022E4">
          <w:rPr>
            <w:rFonts w:ascii="Times New Roman" w:hAnsi="Times New Roman" w:cs="Times New Roman"/>
            <w:sz w:val="24"/>
            <w:szCs w:val="24"/>
          </w:rPr>
          <w:delText xml:space="preserve">). </w:delText>
        </w:r>
      </w:del>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Barberg et al. (2007) describing milk quality on </w:t>
      </w:r>
      <w:del w:id="943" w:author="Caitlin Jeffrey" w:date="2024-03-18T13:52:00Z">
        <w:r w:rsidR="00A21424" w:rsidRPr="00C61B84" w:rsidDel="00627761">
          <w:rPr>
            <w:rFonts w:ascii="Times New Roman" w:hAnsi="Times New Roman" w:cs="Times New Roman"/>
            <w:sz w:val="24"/>
            <w:szCs w:val="24"/>
          </w:rPr>
          <w:delText>composting bedded packs</w:delText>
        </w:r>
      </w:del>
      <w:ins w:id="944"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945" w:author="Caitlin Jeffrey" w:date="2024-03-18T14:12:00Z">
        <w:r w:rsidR="00917C1E" w:rsidRPr="00C61B84" w:rsidDel="00730AD3">
          <w:rPr>
            <w:rFonts w:ascii="Times New Roman" w:hAnsi="Times New Roman" w:cs="Times New Roman"/>
            <w:sz w:val="24"/>
            <w:szCs w:val="24"/>
          </w:rPr>
          <w:delText>tiestalls</w:delText>
        </w:r>
      </w:del>
      <w:ins w:id="946"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947" w:author="Caitlin Jeffrey" w:date="2024-03-18T14:13:00Z">
        <w:r w:rsidR="00917C1E" w:rsidRPr="00C61B84" w:rsidDel="00730AD3">
          <w:rPr>
            <w:rFonts w:ascii="Times New Roman" w:hAnsi="Times New Roman" w:cs="Times New Roman"/>
            <w:sz w:val="24"/>
            <w:szCs w:val="24"/>
          </w:rPr>
          <w:delText>freestalls</w:delText>
        </w:r>
      </w:del>
      <w:ins w:id="948"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w:t>
      </w:r>
      <w:r w:rsidR="00917C1E" w:rsidRPr="00C61B84">
        <w:rPr>
          <w:rFonts w:ascii="Times New Roman" w:hAnsi="Times New Roman" w:cs="Times New Roman"/>
          <w:sz w:val="24"/>
          <w:szCs w:val="24"/>
        </w:rPr>
        <w:lastRenderedPageBreak/>
        <w:t xml:space="preserve">and </w:t>
      </w:r>
      <w:del w:id="949" w:author="Caitlin Jeffrey" w:date="2024-03-18T14:08:00Z">
        <w:r w:rsidR="00917C1E" w:rsidRPr="00C61B84" w:rsidDel="00730AD3">
          <w:rPr>
            <w:rFonts w:ascii="Times New Roman" w:hAnsi="Times New Roman" w:cs="Times New Roman"/>
            <w:sz w:val="24"/>
            <w:szCs w:val="24"/>
          </w:rPr>
          <w:delText>bedded packs</w:delText>
        </w:r>
      </w:del>
      <w:ins w:id="950"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 xml:space="preserve">farms included in the current study </w:t>
      </w:r>
      <w:del w:id="951" w:author="Caitlin Jeffrey" w:date="2024-04-01T11:48:00Z">
        <w:r w:rsidR="00A21424" w:rsidRPr="00C61B84" w:rsidDel="00CB6FBF">
          <w:rPr>
            <w:rFonts w:ascii="Times New Roman" w:hAnsi="Times New Roman" w:cs="Times New Roman"/>
            <w:sz w:val="24"/>
            <w:szCs w:val="24"/>
          </w:rPr>
          <w:delText>(</w:delText>
        </w:r>
        <w:r w:rsidR="0087218E" w:rsidRPr="00C61B84" w:rsidDel="00CB6FBF">
          <w:rPr>
            <w:rFonts w:ascii="Times New Roman" w:hAnsi="Times New Roman" w:cs="Times New Roman"/>
            <w:sz w:val="24"/>
            <w:szCs w:val="24"/>
          </w:rPr>
          <w:delText xml:space="preserve">median: </w:delText>
        </w:r>
        <w:r w:rsidR="00FC7D05" w:rsidRPr="00C61B84" w:rsidDel="00CB6FBF">
          <w:rPr>
            <w:rFonts w:ascii="Times New Roman" w:hAnsi="Times New Roman" w:cs="Times New Roman"/>
            <w:sz w:val="24"/>
            <w:szCs w:val="24"/>
          </w:rPr>
          <w:delText xml:space="preserve">45 </w:delText>
        </w:r>
        <w:r w:rsidR="00367BB8" w:rsidRPr="00C61B84" w:rsidDel="00CB6FBF">
          <w:rPr>
            <w:rFonts w:ascii="Times New Roman" w:hAnsi="Times New Roman" w:cs="Times New Roman"/>
            <w:sz w:val="24"/>
            <w:szCs w:val="24"/>
          </w:rPr>
          <w:delText>cfu</w:delText>
        </w:r>
        <w:r w:rsidR="00A21424" w:rsidRPr="00C61B84" w:rsidDel="00CB6FBF">
          <w:rPr>
            <w:rFonts w:ascii="Times New Roman" w:hAnsi="Times New Roman" w:cs="Times New Roman"/>
            <w:sz w:val="24"/>
            <w:szCs w:val="24"/>
          </w:rPr>
          <w:delText xml:space="preserve">/mL, </w:delText>
        </w:r>
        <w:r w:rsidR="0087218E" w:rsidRPr="00C61B84" w:rsidDel="00CB6FBF">
          <w:rPr>
            <w:rFonts w:ascii="Times New Roman" w:hAnsi="Times New Roman" w:cs="Times New Roman"/>
            <w:sz w:val="24"/>
            <w:szCs w:val="24"/>
          </w:rPr>
          <w:delText xml:space="preserve">range: </w:delText>
        </w:r>
        <w:r w:rsidR="00326A5F" w:rsidRPr="00252065" w:rsidDel="00CB6FBF">
          <w:rPr>
            <w:rFonts w:ascii="Times New Roman" w:eastAsia="Times New Roman" w:hAnsi="Times New Roman" w:cs="Times New Roman"/>
            <w:color w:val="000000"/>
            <w:sz w:val="24"/>
            <w:szCs w:val="24"/>
          </w:rPr>
          <w:delText>10-1250</w:delText>
        </w:r>
        <w:r w:rsidR="00A21424" w:rsidRPr="00C61B84" w:rsidDel="00CB6FBF">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w:t>
      </w:r>
      <w:del w:id="952" w:author="Caitlin Jeffrey" w:date="2024-04-01T11:48:00Z">
        <w:r w:rsidR="00A21424" w:rsidRPr="00C61B84" w:rsidDel="00F64318">
          <w:rPr>
            <w:rFonts w:ascii="Times New Roman" w:hAnsi="Times New Roman" w:cs="Times New Roman"/>
            <w:sz w:val="24"/>
            <w:szCs w:val="24"/>
          </w:rPr>
          <w:delText xml:space="preserve"> three</w:delText>
        </w:r>
      </w:del>
      <w:r w:rsidR="00A21424" w:rsidRPr="00C61B84">
        <w:rPr>
          <w:rFonts w:ascii="Times New Roman" w:hAnsi="Times New Roman" w:cs="Times New Roman"/>
          <w:sz w:val="24"/>
          <w:szCs w:val="24"/>
        </w:rPr>
        <w:t xml:space="preserve"> facility types studied in Lobeck et al. 2012 (445 </w:t>
      </w:r>
      <w:r w:rsidR="00367BB8" w:rsidRPr="00C61B84">
        <w:rPr>
          <w:rFonts w:ascii="Times New Roman" w:hAnsi="Times New Roman" w:cs="Times New Roman"/>
          <w:sz w:val="24"/>
          <w:szCs w:val="24"/>
        </w:rPr>
        <w:t>cfu</w:t>
      </w:r>
      <w:r w:rsidR="00A21424" w:rsidRPr="00C61B84">
        <w:rPr>
          <w:rFonts w:ascii="Times New Roman" w:hAnsi="Times New Roman" w:cs="Times New Roman"/>
          <w:sz w:val="24"/>
          <w:szCs w:val="24"/>
        </w:rPr>
        <w:t xml:space="preserve">/mL, 95% CI: 116-1704). </w:t>
      </w:r>
      <w:del w:id="953" w:author="Caitlin Jeffrey" w:date="2024-04-01T11:48:00Z">
        <w:r w:rsidR="00A21424" w:rsidRPr="00C61B84" w:rsidDel="001C7083">
          <w:rPr>
            <w:rFonts w:ascii="Times New Roman" w:hAnsi="Times New Roman" w:cs="Times New Roman"/>
            <w:sz w:val="24"/>
            <w:szCs w:val="24"/>
          </w:rPr>
          <w:delText xml:space="preserve">As the overall </w:delText>
        </w:r>
        <w:r w:rsidR="005852D8" w:rsidRPr="00C61B84" w:rsidDel="001C7083">
          <w:rPr>
            <w:rFonts w:ascii="Times New Roman" w:hAnsi="Times New Roman" w:cs="Times New Roman"/>
            <w:sz w:val="24"/>
            <w:szCs w:val="24"/>
          </w:rPr>
          <w:delText>SSLO</w:delText>
        </w:r>
        <w:r w:rsidR="00A21424" w:rsidRPr="00C61B84" w:rsidDel="001C7083">
          <w:rPr>
            <w:rFonts w:ascii="Times New Roman" w:hAnsi="Times New Roman" w:cs="Times New Roman"/>
            <w:sz w:val="24"/>
            <w:szCs w:val="24"/>
          </w:rPr>
          <w:delText xml:space="preserve"> counts for all farm types included in the Minnesota studies are higher than that found for all 21 farms in the current study, </w:delText>
        </w:r>
        <w:r w:rsidR="00150A48" w:rsidRPr="00C61B84" w:rsidDel="001C7083">
          <w:rPr>
            <w:rFonts w:ascii="Times New Roman" w:hAnsi="Times New Roman" w:cs="Times New Roman"/>
            <w:sz w:val="24"/>
            <w:szCs w:val="24"/>
          </w:rPr>
          <w:delText>b</w:delText>
        </w:r>
      </w:del>
      <w:ins w:id="954" w:author="Caitlin Jeffrey" w:date="2024-04-01T13:26:00Z">
        <w:r w:rsidR="00172993">
          <w:rPr>
            <w:rFonts w:ascii="Times New Roman" w:hAnsi="Times New Roman" w:cs="Times New Roman"/>
            <w:sz w:val="24"/>
            <w:szCs w:val="24"/>
          </w:rPr>
          <w:t>M</w:t>
        </w:r>
      </w:ins>
      <w:del w:id="955" w:author="Caitlin Jeffrey" w:date="2024-04-01T13:26:00Z">
        <w:r w:rsidR="00150A48" w:rsidRPr="00C61B84" w:rsidDel="00172993">
          <w:rPr>
            <w:rFonts w:ascii="Times New Roman" w:hAnsi="Times New Roman" w:cs="Times New Roman"/>
            <w:sz w:val="24"/>
            <w:szCs w:val="24"/>
          </w:rPr>
          <w:delText>etter</w:delText>
        </w:r>
        <w:r w:rsidR="005655AE" w:rsidRPr="00C61B84" w:rsidDel="00172993">
          <w:rPr>
            <w:rFonts w:ascii="Times New Roman" w:hAnsi="Times New Roman" w:cs="Times New Roman"/>
            <w:sz w:val="24"/>
            <w:szCs w:val="24"/>
          </w:rPr>
          <w:delText xml:space="preserve"> m</w:delText>
        </w:r>
      </w:del>
      <w:r w:rsidR="005655AE" w:rsidRPr="00C61B84">
        <w:rPr>
          <w:rFonts w:ascii="Times New Roman" w:hAnsi="Times New Roman" w:cs="Times New Roman"/>
          <w:sz w:val="24"/>
          <w:szCs w:val="24"/>
        </w:rPr>
        <w:t>ilking and bedding hygiene</w:t>
      </w:r>
      <w:ins w:id="956" w:author="Caitlin Jeffrey" w:date="2024-04-01T13:26:00Z">
        <w:r w:rsidR="00172993">
          <w:rPr>
            <w:rFonts w:ascii="Times New Roman" w:hAnsi="Times New Roman" w:cs="Times New Roman"/>
            <w:sz w:val="24"/>
            <w:szCs w:val="24"/>
          </w:rPr>
          <w:t xml:space="preserve"> practices</w:t>
        </w:r>
      </w:ins>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57DE799D"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w:t>
      </w:r>
      <w:del w:id="957" w:author="Caitlin Jeffrey" w:date="2024-04-01T11:53:00Z">
        <w:r w:rsidRPr="00C61B84" w:rsidDel="006001DB">
          <w:rPr>
            <w:rFonts w:ascii="Times New Roman" w:hAnsi="Times New Roman" w:cs="Times New Roman"/>
            <w:sz w:val="24"/>
            <w:szCs w:val="24"/>
          </w:rPr>
          <w:delText xml:space="preserve"> (</w:delText>
        </w:r>
        <w:r w:rsidR="00C72DE3" w:rsidRPr="00C61B84" w:rsidDel="006001DB">
          <w:rPr>
            <w:rFonts w:ascii="Times New Roman" w:hAnsi="Times New Roman" w:cs="Times New Roman"/>
            <w:sz w:val="24"/>
            <w:szCs w:val="24"/>
          </w:rPr>
          <w:delText xml:space="preserve">median: </w:delText>
        </w:r>
        <w:r w:rsidR="009E1394" w:rsidRPr="00C61B84" w:rsidDel="006001DB">
          <w:rPr>
            <w:rFonts w:ascii="Times New Roman" w:hAnsi="Times New Roman" w:cs="Times New Roman"/>
            <w:sz w:val="24"/>
            <w:szCs w:val="24"/>
          </w:rPr>
          <w:delText xml:space="preserve">0 cfu/mL, </w:delText>
        </w:r>
        <w:r w:rsidR="00C72DE3" w:rsidRPr="00C61B84" w:rsidDel="006001DB">
          <w:rPr>
            <w:rFonts w:ascii="Times New Roman" w:hAnsi="Times New Roman" w:cs="Times New Roman"/>
            <w:sz w:val="24"/>
            <w:szCs w:val="24"/>
          </w:rPr>
          <w:delText xml:space="preserve">range: </w:delText>
        </w:r>
        <w:r w:rsidR="009E1394" w:rsidRPr="00C61B84" w:rsidDel="006001DB">
          <w:rPr>
            <w:rFonts w:ascii="Times New Roman" w:hAnsi="Times New Roman" w:cs="Times New Roman"/>
            <w:sz w:val="24"/>
            <w:szCs w:val="24"/>
          </w:rPr>
          <w:delText>0-5</w:delText>
        </w:r>
        <w:r w:rsidRPr="00C61B84" w:rsidDel="006001DB">
          <w:rPr>
            <w:rFonts w:ascii="Times New Roman" w:hAnsi="Times New Roman" w:cs="Times New Roman"/>
            <w:sz w:val="24"/>
            <w:szCs w:val="24"/>
          </w:rPr>
          <w:delText>)</w:delText>
        </w:r>
      </w:del>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del w:id="958" w:author="Caitlin Jeffrey" w:date="2024-04-01T09:46:00Z">
        <w:r w:rsidR="007E5183" w:rsidRPr="00C61B84" w:rsidDel="00EB18F6">
          <w:rPr>
            <w:rFonts w:ascii="Times New Roman" w:hAnsi="Times New Roman" w:cs="Times New Roman"/>
            <w:sz w:val="24"/>
            <w:szCs w:val="24"/>
          </w:rPr>
          <w:delText xml:space="preserve">Coliform counts did not differ between the three facility types. </w:delText>
        </w:r>
        <w:r w:rsidRPr="00C61B84" w:rsidDel="000F2DB9">
          <w:rPr>
            <w:rFonts w:ascii="Times New Roman" w:hAnsi="Times New Roman" w:cs="Times New Roman"/>
            <w:sz w:val="24"/>
            <w:szCs w:val="24"/>
          </w:rPr>
          <w:delText xml:space="preserve">Bedded pack farms in the current study had </w:delText>
        </w:r>
      </w:del>
      <w:ins w:id="959" w:author="Caitlin Jeffrey" w:date="2024-04-01T09:46:00Z">
        <w:r w:rsidR="000F2DB9">
          <w:rPr>
            <w:rFonts w:ascii="Times New Roman" w:hAnsi="Times New Roman" w:cs="Times New Roman"/>
            <w:sz w:val="24"/>
            <w:szCs w:val="24"/>
          </w:rPr>
          <w:t xml:space="preserve">The low </w:t>
        </w:r>
      </w:ins>
      <w:del w:id="960" w:author="Caitlin Jeffrey" w:date="2024-04-01T09:46:00Z">
        <w:r w:rsidRPr="00C61B84" w:rsidDel="000F2DB9">
          <w:rPr>
            <w:rFonts w:ascii="Times New Roman" w:hAnsi="Times New Roman" w:cs="Times New Roman"/>
            <w:sz w:val="24"/>
            <w:szCs w:val="24"/>
          </w:rPr>
          <w:delText xml:space="preserve">very </w:delText>
        </w:r>
      </w:del>
      <w:ins w:id="961" w:author="Caitlin Jeffrey" w:date="2024-04-01T09:46:00Z">
        <w:r w:rsidR="000F2DB9">
          <w:rPr>
            <w:rFonts w:ascii="Times New Roman" w:hAnsi="Times New Roman" w:cs="Times New Roman"/>
            <w:sz w:val="24"/>
            <w:szCs w:val="24"/>
          </w:rPr>
          <w:t xml:space="preserve">BTM </w:t>
        </w:r>
      </w:ins>
      <w:del w:id="962" w:author="Caitlin Jeffrey" w:date="2024-04-01T09:46:00Z">
        <w:r w:rsidRPr="00C61B84" w:rsidDel="000F2DB9">
          <w:rPr>
            <w:rFonts w:ascii="Times New Roman" w:hAnsi="Times New Roman" w:cs="Times New Roman"/>
            <w:sz w:val="24"/>
            <w:szCs w:val="24"/>
          </w:rPr>
          <w:delText xml:space="preserve">low </w:delText>
        </w:r>
      </w:del>
      <w:r w:rsidRPr="00C61B84">
        <w:rPr>
          <w:rFonts w:ascii="Times New Roman" w:hAnsi="Times New Roman" w:cs="Times New Roman"/>
          <w:sz w:val="24"/>
          <w:szCs w:val="24"/>
        </w:rPr>
        <w:t xml:space="preserve">coliform counts </w:t>
      </w:r>
      <w:del w:id="963" w:author="Caitlin Jeffrey" w:date="2024-04-01T09:46:00Z">
        <w:r w:rsidRPr="00C61B84" w:rsidDel="000F2DB9">
          <w:rPr>
            <w:rFonts w:ascii="Times New Roman" w:hAnsi="Times New Roman" w:cs="Times New Roman"/>
            <w:sz w:val="24"/>
            <w:szCs w:val="24"/>
          </w:rPr>
          <w:delText>in BTM</w:delText>
        </w:r>
      </w:del>
      <w:ins w:id="964" w:author="Caitlin Jeffrey" w:date="2024-04-01T09:46:00Z">
        <w:r w:rsidR="000F2DB9">
          <w:rPr>
            <w:rFonts w:ascii="Times New Roman" w:hAnsi="Times New Roman" w:cs="Times New Roman"/>
            <w:sz w:val="24"/>
            <w:szCs w:val="24"/>
          </w:rPr>
          <w:t>for BP in the current study</w:t>
        </w:r>
      </w:ins>
      <w:r w:rsidRPr="00C61B84">
        <w:rPr>
          <w:rFonts w:ascii="Times New Roman" w:hAnsi="Times New Roman" w:cs="Times New Roman"/>
          <w:sz w:val="24"/>
          <w:szCs w:val="24"/>
        </w:rPr>
        <w:t xml:space="preserve"> </w:t>
      </w:r>
      <w:ins w:id="965" w:author="Caitlin Jeffrey" w:date="2024-04-01T09:47:00Z">
        <w:r w:rsidR="00C66A83">
          <w:rPr>
            <w:rFonts w:ascii="Times New Roman" w:hAnsi="Times New Roman" w:cs="Times New Roman"/>
            <w:sz w:val="24"/>
            <w:szCs w:val="24"/>
          </w:rPr>
          <w:t>are</w:t>
        </w:r>
      </w:ins>
      <w:ins w:id="966" w:author="Caitlin Jeffrey" w:date="2024-04-01T09:46:00Z">
        <w:r w:rsidR="000F2DB9">
          <w:rPr>
            <w:rFonts w:ascii="Times New Roman" w:hAnsi="Times New Roman" w:cs="Times New Roman"/>
            <w:sz w:val="24"/>
            <w:szCs w:val="24"/>
          </w:rPr>
          <w:t xml:space="preserve"> </w:t>
        </w:r>
      </w:ins>
      <w:del w:id="967" w:author="Caitlin Jeffrey" w:date="2024-04-01T09:46:00Z">
        <w:r w:rsidRPr="00C61B84" w:rsidDel="000F2DB9">
          <w:rPr>
            <w:rFonts w:ascii="Times New Roman" w:hAnsi="Times New Roman" w:cs="Times New Roman"/>
            <w:sz w:val="24"/>
            <w:szCs w:val="24"/>
          </w:rPr>
          <w:delText>(</w:delText>
        </w:r>
        <w:r w:rsidR="00C72DE3" w:rsidRPr="00C61B84" w:rsidDel="000F2DB9">
          <w:rPr>
            <w:rFonts w:ascii="Times New Roman" w:hAnsi="Times New Roman" w:cs="Times New Roman"/>
            <w:sz w:val="24"/>
            <w:szCs w:val="24"/>
          </w:rPr>
          <w:delText xml:space="preserve">median: </w:delText>
        </w:r>
        <w:r w:rsidR="00AD259F" w:rsidRPr="00C61B84" w:rsidDel="000F2DB9">
          <w:rPr>
            <w:rFonts w:ascii="Times New Roman" w:hAnsi="Times New Roman" w:cs="Times New Roman"/>
            <w:sz w:val="24"/>
            <w:szCs w:val="24"/>
          </w:rPr>
          <w:delText>0</w:delText>
        </w:r>
        <w:r w:rsidRPr="00C61B84" w:rsidDel="000F2DB9">
          <w:rPr>
            <w:rFonts w:ascii="Times New Roman" w:hAnsi="Times New Roman" w:cs="Times New Roman"/>
            <w:sz w:val="24"/>
            <w:szCs w:val="24"/>
          </w:rPr>
          <w:delText xml:space="preserve"> </w:delText>
        </w:r>
        <w:r w:rsidR="00367BB8" w:rsidRPr="00C61B84" w:rsidDel="000F2DB9">
          <w:rPr>
            <w:rFonts w:ascii="Times New Roman" w:hAnsi="Times New Roman" w:cs="Times New Roman"/>
            <w:sz w:val="24"/>
            <w:szCs w:val="24"/>
          </w:rPr>
          <w:delText>cfu</w:delText>
        </w:r>
        <w:r w:rsidRPr="00C61B84" w:rsidDel="000F2DB9">
          <w:rPr>
            <w:rFonts w:ascii="Times New Roman" w:hAnsi="Times New Roman" w:cs="Times New Roman"/>
            <w:sz w:val="24"/>
            <w:szCs w:val="24"/>
          </w:rPr>
          <w:delText>/mL,</w:delText>
        </w:r>
        <w:r w:rsidR="00C72DE3" w:rsidRPr="00C61B84" w:rsidDel="000F2DB9">
          <w:rPr>
            <w:rFonts w:ascii="Times New Roman" w:hAnsi="Times New Roman" w:cs="Times New Roman"/>
            <w:sz w:val="24"/>
            <w:szCs w:val="24"/>
          </w:rPr>
          <w:delText xml:space="preserve"> range:</w:delText>
        </w:r>
        <w:r w:rsidRPr="00C61B84" w:rsidDel="000F2DB9">
          <w:rPr>
            <w:rFonts w:ascii="Times New Roman" w:hAnsi="Times New Roman" w:cs="Times New Roman"/>
            <w:sz w:val="24"/>
            <w:szCs w:val="24"/>
          </w:rPr>
          <w:delText xml:space="preserve"> </w:delText>
        </w:r>
        <w:r w:rsidR="00AD259F" w:rsidRPr="00C61B84" w:rsidDel="000F2DB9">
          <w:rPr>
            <w:rFonts w:ascii="Times New Roman" w:hAnsi="Times New Roman" w:cs="Times New Roman"/>
            <w:sz w:val="24"/>
            <w:szCs w:val="24"/>
          </w:rPr>
          <w:delText>0-5</w:delText>
        </w:r>
        <w:r w:rsidRPr="00C61B84" w:rsidDel="000F2DB9">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similar to those found for three </w:t>
      </w:r>
      <w:del w:id="968" w:author="Caitlin Jeffrey" w:date="2024-03-18T13:52:00Z">
        <w:r w:rsidRPr="00C61B84" w:rsidDel="00627761">
          <w:rPr>
            <w:rFonts w:ascii="Times New Roman" w:hAnsi="Times New Roman" w:cs="Times New Roman"/>
            <w:sz w:val="24"/>
            <w:szCs w:val="24"/>
          </w:rPr>
          <w:delText>compost bedded pack</w:delText>
        </w:r>
      </w:del>
      <w:ins w:id="969"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w:t>
      </w:r>
      <w:del w:id="970" w:author="Caitlin Jeffrey" w:date="2024-04-01T09:47:00Z">
        <w:r w:rsidRPr="00C61B84" w:rsidDel="000F2DB9">
          <w:rPr>
            <w:rFonts w:ascii="Times New Roman" w:hAnsi="Times New Roman" w:cs="Times New Roman"/>
            <w:sz w:val="24"/>
            <w:szCs w:val="24"/>
          </w:rPr>
          <w:delText>a Brazilian study</w:delText>
        </w:r>
      </w:del>
      <w:ins w:id="971" w:author="Caitlin Jeffrey" w:date="2024-04-01T09:47:00Z">
        <w:r w:rsidR="000F2DB9">
          <w:rPr>
            <w:rFonts w:ascii="Times New Roman" w:hAnsi="Times New Roman" w:cs="Times New Roman"/>
            <w:sz w:val="24"/>
            <w:szCs w:val="24"/>
          </w:rPr>
          <w:t>Brazil</w:t>
        </w:r>
      </w:ins>
      <w:r w:rsidRPr="00C61B84">
        <w:rPr>
          <w:rFonts w:ascii="Times New Roman" w:hAnsi="Times New Roman" w:cs="Times New Roman"/>
          <w:sz w:val="24"/>
          <w:szCs w:val="24"/>
        </w:rPr>
        <w:t xml:space="preserve"> (2.8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del w:id="972" w:author="Caitlin Jeffrey" w:date="2024-04-01T09:47:00Z">
        <w:r w:rsidR="00341E08" w:rsidRPr="00C61B84" w:rsidDel="00C66A83">
          <w:rPr>
            <w:rFonts w:ascii="Times New Roman" w:hAnsi="Times New Roman" w:cs="Times New Roman"/>
            <w:sz w:val="24"/>
            <w:szCs w:val="24"/>
          </w:rPr>
          <w:delText>T</w:delText>
        </w:r>
        <w:r w:rsidRPr="00C61B84" w:rsidDel="00C66A83">
          <w:rPr>
            <w:rFonts w:ascii="Times New Roman" w:hAnsi="Times New Roman" w:cs="Times New Roman"/>
            <w:sz w:val="24"/>
            <w:szCs w:val="24"/>
          </w:rPr>
          <w:delText>hese low coliform counts are</w:delText>
        </w:r>
      </w:del>
      <w:ins w:id="973" w:author="Caitlin Jeffrey" w:date="2024-04-01T09:47:00Z">
        <w:r w:rsidR="00C66A83">
          <w:rPr>
            <w:rFonts w:ascii="Times New Roman" w:hAnsi="Times New Roman" w:cs="Times New Roman"/>
            <w:sz w:val="24"/>
            <w:szCs w:val="24"/>
          </w:rPr>
          <w:t>This is</w:t>
        </w:r>
      </w:ins>
      <w:r w:rsidRPr="00C61B84">
        <w:rPr>
          <w:rFonts w:ascii="Times New Roman" w:hAnsi="Times New Roman" w:cs="Times New Roman"/>
          <w:sz w:val="24"/>
          <w:szCs w:val="24"/>
        </w:rPr>
        <w:t xml:space="preserve"> in contrast with previous work describing BTM quality for this kind of facility in the </w:t>
      </w:r>
      <w:del w:id="974" w:author="Caitlin Jeffrey" w:date="2024-04-01T09:49:00Z">
        <w:r w:rsidRPr="00C61B84" w:rsidDel="007513B3">
          <w:rPr>
            <w:rFonts w:ascii="Times New Roman" w:hAnsi="Times New Roman" w:cs="Times New Roman"/>
            <w:sz w:val="24"/>
            <w:szCs w:val="24"/>
          </w:rPr>
          <w:delText>United States</w:delText>
        </w:r>
      </w:del>
      <w:ins w:id="975" w:author="Caitlin Jeffrey" w:date="2024-04-01T09:49:00Z">
        <w:r w:rsidR="007513B3">
          <w:rPr>
            <w:rFonts w:ascii="Times New Roman" w:hAnsi="Times New Roman" w:cs="Times New Roman"/>
            <w:sz w:val="24"/>
            <w:szCs w:val="24"/>
          </w:rPr>
          <w:t>U</w:t>
        </w:r>
      </w:ins>
      <w:ins w:id="976" w:author="Caitlin Jeffrey" w:date="2024-04-01T10:27:00Z">
        <w:r w:rsidR="00797BB6">
          <w:rPr>
            <w:rFonts w:ascii="Times New Roman" w:hAnsi="Times New Roman" w:cs="Times New Roman"/>
            <w:sz w:val="24"/>
            <w:szCs w:val="24"/>
          </w:rPr>
          <w:t>.</w:t>
        </w:r>
      </w:ins>
      <w:ins w:id="977" w:author="Caitlin Jeffrey" w:date="2024-04-01T09:49:00Z">
        <w:r w:rsidR="007513B3">
          <w:rPr>
            <w:rFonts w:ascii="Times New Roman" w:hAnsi="Times New Roman" w:cs="Times New Roman"/>
            <w:sz w:val="24"/>
            <w:szCs w:val="24"/>
          </w:rPr>
          <w:t>S</w:t>
        </w:r>
      </w:ins>
      <w:ins w:id="978" w:author="Caitlin Jeffrey" w:date="2024-04-01T10:27:00Z">
        <w:r w:rsidR="00797BB6">
          <w:rPr>
            <w:rFonts w:ascii="Times New Roman" w:hAnsi="Times New Roman" w:cs="Times New Roman"/>
            <w:sz w:val="24"/>
            <w:szCs w:val="24"/>
          </w:rPr>
          <w:t>.</w:t>
        </w:r>
      </w:ins>
      <w:del w:id="979" w:author="Caitlin Jeffrey" w:date="2024-04-01T09:47:00Z">
        <w:r w:rsidRPr="00C61B84" w:rsidDel="00C66A83">
          <w:rPr>
            <w:rFonts w:ascii="Times New Roman" w:hAnsi="Times New Roman" w:cs="Times New Roman"/>
            <w:sz w:val="24"/>
            <w:szCs w:val="24"/>
          </w:rPr>
          <w:delText>. C</w:delText>
        </w:r>
      </w:del>
      <w:del w:id="980" w:author="Caitlin Jeffrey" w:date="2024-04-01T11:54:00Z">
        <w:r w:rsidRPr="00C61B84" w:rsidDel="00C13887">
          <w:rPr>
            <w:rFonts w:ascii="Times New Roman" w:hAnsi="Times New Roman" w:cs="Times New Roman"/>
            <w:sz w:val="24"/>
            <w:szCs w:val="24"/>
          </w:rPr>
          <w:delText xml:space="preserve">oliform counts for </w:delText>
        </w:r>
      </w:del>
      <w:del w:id="981" w:author="Caitlin Jeffrey" w:date="2024-03-18T14:08:00Z">
        <w:r w:rsidRPr="00C61B84" w:rsidDel="00730AD3">
          <w:rPr>
            <w:rFonts w:ascii="Times New Roman" w:hAnsi="Times New Roman" w:cs="Times New Roman"/>
            <w:sz w:val="24"/>
            <w:szCs w:val="24"/>
          </w:rPr>
          <w:delText>bedded packs</w:delText>
        </w:r>
      </w:del>
      <w:del w:id="982" w:author="Caitlin Jeffrey" w:date="2024-04-01T11:54:00Z">
        <w:r w:rsidRPr="00C61B84" w:rsidDel="00C13887">
          <w:rPr>
            <w:rFonts w:ascii="Times New Roman" w:hAnsi="Times New Roman" w:cs="Times New Roman"/>
            <w:sz w:val="24"/>
            <w:szCs w:val="24"/>
          </w:rPr>
          <w:delText xml:space="preserve"> in Minnesota</w:delText>
        </w:r>
      </w:del>
      <w:r w:rsidRPr="00C61B84">
        <w:rPr>
          <w:rFonts w:ascii="Times New Roman" w:hAnsi="Times New Roman" w:cs="Times New Roman"/>
          <w:sz w:val="24"/>
          <w:szCs w:val="24"/>
        </w:rPr>
        <w:t xml:space="preserve"> </w:t>
      </w:r>
      <w:ins w:id="983" w:author="Caitlin Jeffrey" w:date="2024-04-01T11:54:00Z">
        <w:r w:rsidR="00C13887">
          <w:rPr>
            <w:rFonts w:ascii="Times New Roman" w:hAnsi="Times New Roman" w:cs="Times New Roman"/>
            <w:sz w:val="24"/>
            <w:szCs w:val="24"/>
          </w:rPr>
          <w:t>(</w:t>
        </w:r>
      </w:ins>
      <w:del w:id="984" w:author="Caitlin Jeffrey" w:date="2024-04-01T11:54:00Z">
        <w:r w:rsidRPr="00C61B84" w:rsidDel="00C13887">
          <w:rPr>
            <w:rFonts w:ascii="Times New Roman" w:hAnsi="Times New Roman" w:cs="Times New Roman"/>
            <w:sz w:val="24"/>
            <w:szCs w:val="24"/>
          </w:rPr>
          <w:delText xml:space="preserve">in the winter ranged from </w:delText>
        </w:r>
      </w:del>
      <w:r w:rsidRPr="00C61B84">
        <w:rPr>
          <w:rFonts w:ascii="Times New Roman" w:hAnsi="Times New Roman" w:cs="Times New Roman"/>
          <w:sz w:val="24"/>
          <w:szCs w:val="24"/>
        </w:rPr>
        <w:t xml:space="preserve">15-1,128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mL</w:t>
      </w:r>
      <w:ins w:id="985" w:author="Caitlin Jeffrey" w:date="2024-04-01T11:54:00Z">
        <w:r w:rsidR="00C13887">
          <w:rPr>
            <w:rFonts w:ascii="Times New Roman" w:hAnsi="Times New Roman" w:cs="Times New Roman"/>
            <w:sz w:val="24"/>
            <w:szCs w:val="24"/>
          </w:rPr>
          <w:t>,</w:t>
        </w:r>
      </w:ins>
      <w:r w:rsidRPr="00C61B84">
        <w:rPr>
          <w:rFonts w:ascii="Times New Roman" w:hAnsi="Times New Roman" w:cs="Times New Roman"/>
          <w:sz w:val="24"/>
          <w:szCs w:val="24"/>
        </w:rPr>
        <w:t xml:space="preserve"> </w:t>
      </w:r>
      <w:del w:id="986" w:author="Caitlin Jeffrey" w:date="2024-04-01T11:54:00Z">
        <w:r w:rsidR="009720DD" w:rsidRPr="00C61B84" w:rsidDel="00C13887">
          <w:rPr>
            <w:rFonts w:ascii="Times New Roman" w:hAnsi="Times New Roman" w:cs="Times New Roman"/>
            <w:noProof/>
            <w:sz w:val="24"/>
            <w:szCs w:val="24"/>
          </w:rPr>
          <w:delText>(</w:delText>
        </w:r>
      </w:del>
      <w:r w:rsidR="009720DD" w:rsidRPr="00C61B84">
        <w:rPr>
          <w:rFonts w:ascii="Times New Roman" w:hAnsi="Times New Roman" w:cs="Times New Roman"/>
          <w:noProof/>
          <w:sz w:val="24"/>
          <w:szCs w:val="24"/>
        </w:rPr>
        <w:t>Shane et al., 2010</w:t>
      </w:r>
      <w:ins w:id="987" w:author="Caitlin Jeffrey" w:date="2024-04-01T11:54:00Z">
        <w:r w:rsidR="00C13887">
          <w:rPr>
            <w:rFonts w:ascii="Times New Roman" w:hAnsi="Times New Roman" w:cs="Times New Roman"/>
            <w:sz w:val="24"/>
            <w:szCs w:val="24"/>
          </w:rPr>
          <w:t>;</w:t>
        </w:r>
      </w:ins>
      <w:del w:id="988" w:author="Caitlin Jeffrey" w:date="2024-04-01T11:54:00Z">
        <w:r w:rsidR="009720DD" w:rsidRPr="00C61B84" w:rsidDel="00C13887">
          <w:rPr>
            <w:rFonts w:ascii="Times New Roman" w:hAnsi="Times New Roman" w:cs="Times New Roman"/>
            <w:noProof/>
            <w:sz w:val="24"/>
            <w:szCs w:val="24"/>
          </w:rPr>
          <w:delText>)</w:delText>
        </w:r>
        <w:r w:rsidRPr="00C61B84" w:rsidDel="00C13887">
          <w:rPr>
            <w:rFonts w:ascii="Times New Roman" w:hAnsi="Times New Roman" w:cs="Times New Roman"/>
            <w:sz w:val="24"/>
            <w:szCs w:val="24"/>
          </w:rPr>
          <w:delText>,</w:delText>
        </w:r>
      </w:del>
      <w:r w:rsidRPr="00C61B84">
        <w:rPr>
          <w:rFonts w:ascii="Times New Roman" w:hAnsi="Times New Roman" w:cs="Times New Roman"/>
          <w:sz w:val="24"/>
          <w:szCs w:val="24"/>
        </w:rPr>
        <w:t xml:space="preserve"> </w:t>
      </w:r>
      <w:ins w:id="989" w:author="Caitlin Jeffrey" w:date="2024-04-01T11:54:00Z">
        <w:r w:rsidR="00C13887" w:rsidRPr="00C61B84">
          <w:rPr>
            <w:rFonts w:ascii="Times New Roman" w:hAnsi="Times New Roman" w:cs="Times New Roman"/>
            <w:sz w:val="24"/>
            <w:szCs w:val="24"/>
          </w:rPr>
          <w:t>mean</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63.7 cfu/mL</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95% CI: 6-735</w:t>
        </w:r>
        <w:r w:rsidR="00C13887">
          <w:rPr>
            <w:rFonts w:ascii="Times New Roman" w:hAnsi="Times New Roman" w:cs="Times New Roman"/>
            <w:sz w:val="24"/>
            <w:szCs w:val="24"/>
          </w:rPr>
          <w:t xml:space="preserve">, </w:t>
        </w:r>
      </w:ins>
      <w:del w:id="990" w:author="Caitlin Jeffrey" w:date="2024-04-01T11:54:00Z">
        <w:r w:rsidRPr="00C61B84" w:rsidDel="00C13887">
          <w:rPr>
            <w:rFonts w:ascii="Times New Roman" w:hAnsi="Times New Roman" w:cs="Times New Roman"/>
            <w:sz w:val="24"/>
            <w:szCs w:val="24"/>
          </w:rPr>
          <w:delText xml:space="preserve">and </w:delText>
        </w:r>
        <w:r w:rsidR="00301817" w:rsidRPr="00C61B84" w:rsidDel="00C13887">
          <w:rPr>
            <w:rFonts w:ascii="Times New Roman" w:hAnsi="Times New Roman" w:cs="Times New Roman"/>
            <w:sz w:val="24"/>
            <w:szCs w:val="24"/>
          </w:rPr>
          <w:delText xml:space="preserve">the six </w:delText>
        </w:r>
      </w:del>
      <w:del w:id="991" w:author="Caitlin Jeffrey" w:date="2024-03-18T14:08:00Z">
        <w:r w:rsidR="00301817" w:rsidRPr="00C61B84" w:rsidDel="00730AD3">
          <w:rPr>
            <w:rFonts w:ascii="Times New Roman" w:hAnsi="Times New Roman" w:cs="Times New Roman"/>
            <w:sz w:val="24"/>
            <w:szCs w:val="24"/>
          </w:rPr>
          <w:delText>bedded packs</w:delText>
        </w:r>
      </w:del>
      <w:del w:id="992" w:author="Caitlin Jeffrey" w:date="2024-04-01T11:54:00Z">
        <w:r w:rsidR="00301817" w:rsidRPr="00C61B84" w:rsidDel="00C13887">
          <w:rPr>
            <w:rFonts w:ascii="Times New Roman" w:hAnsi="Times New Roman" w:cs="Times New Roman"/>
            <w:sz w:val="24"/>
            <w:szCs w:val="24"/>
          </w:rPr>
          <w:delText xml:space="preserve"> included in </w:delText>
        </w:r>
      </w:del>
      <w:r w:rsidR="00301817" w:rsidRPr="00C61B84">
        <w:rPr>
          <w:rFonts w:ascii="Times New Roman" w:hAnsi="Times New Roman" w:cs="Times New Roman"/>
          <w:sz w:val="24"/>
          <w:szCs w:val="24"/>
        </w:rPr>
        <w:t>Lobeck et al. 2012</w:t>
      </w:r>
      <w:del w:id="993" w:author="Caitlin Jeffrey" w:date="2024-04-01T11:54:00Z">
        <w:r w:rsidR="00301817" w:rsidRPr="00C61B84" w:rsidDel="00C13887">
          <w:rPr>
            <w:rFonts w:ascii="Times New Roman" w:hAnsi="Times New Roman" w:cs="Times New Roman"/>
            <w:sz w:val="24"/>
            <w:szCs w:val="24"/>
          </w:rPr>
          <w:delText xml:space="preserve">. </w:delText>
        </w:r>
        <w:r w:rsidRPr="00C61B84" w:rsidDel="00C13887">
          <w:rPr>
            <w:rFonts w:ascii="Times New Roman" w:hAnsi="Times New Roman" w:cs="Times New Roman"/>
            <w:sz w:val="24"/>
            <w:szCs w:val="24"/>
          </w:rPr>
          <w:delText xml:space="preserve">had a mean of 63.7 </w:delText>
        </w:r>
        <w:r w:rsidR="00367BB8" w:rsidRPr="00C61B84" w:rsidDel="00C13887">
          <w:rPr>
            <w:rFonts w:ascii="Times New Roman" w:hAnsi="Times New Roman" w:cs="Times New Roman"/>
            <w:sz w:val="24"/>
            <w:szCs w:val="24"/>
          </w:rPr>
          <w:delText>cfu</w:delText>
        </w:r>
        <w:r w:rsidRPr="00C61B84" w:rsidDel="00C13887">
          <w:rPr>
            <w:rFonts w:ascii="Times New Roman" w:hAnsi="Times New Roman" w:cs="Times New Roman"/>
            <w:sz w:val="24"/>
            <w:szCs w:val="24"/>
          </w:rPr>
          <w:delText>/mL (95% CI: 6-735</w:delText>
        </w:r>
      </w:del>
      <w:r w:rsidRPr="00C61B84">
        <w:rPr>
          <w:rFonts w:ascii="Times New Roman" w:hAnsi="Times New Roman" w:cs="Times New Roman"/>
          <w:sz w:val="24"/>
          <w:szCs w:val="24"/>
        </w:rPr>
        <w:t>)</w:t>
      </w:r>
      <w:ins w:id="994" w:author="Caitlin Jeffrey" w:date="2024-04-01T09:50:00Z">
        <w:r w:rsidR="005F7ED6">
          <w:rPr>
            <w:rFonts w:ascii="Times New Roman" w:hAnsi="Times New Roman" w:cs="Times New Roman"/>
            <w:sz w:val="24"/>
            <w:szCs w:val="24"/>
          </w:rPr>
          <w:t>, although d</w:t>
        </w:r>
      </w:ins>
      <w:del w:id="995" w:author="Caitlin Jeffrey" w:date="2024-04-01T09:50:00Z">
        <w:r w:rsidR="00301817" w:rsidRPr="00C61B84" w:rsidDel="005F7ED6">
          <w:rPr>
            <w:rFonts w:ascii="Times New Roman" w:hAnsi="Times New Roman" w:cs="Times New Roman"/>
            <w:sz w:val="24"/>
            <w:szCs w:val="24"/>
          </w:rPr>
          <w:delText>.</w:delText>
        </w:r>
        <w:r w:rsidRPr="00C61B84" w:rsidDel="005F7ED6">
          <w:rPr>
            <w:rFonts w:ascii="Times New Roman" w:hAnsi="Times New Roman" w:cs="Times New Roman"/>
            <w:sz w:val="24"/>
            <w:szCs w:val="24"/>
          </w:rPr>
          <w:delText xml:space="preserve">  </w:delText>
        </w:r>
      </w:del>
      <w:del w:id="996" w:author="Caitlin Jeffrey" w:date="2024-04-01T09:49:00Z">
        <w:r w:rsidR="00D671F9" w:rsidRPr="00C61B84" w:rsidDel="007513B3">
          <w:rPr>
            <w:rFonts w:ascii="Times New Roman" w:hAnsi="Times New Roman" w:cs="Times New Roman"/>
            <w:sz w:val="24"/>
            <w:szCs w:val="24"/>
          </w:rPr>
          <w:delText>However, d</w:delText>
        </w:r>
      </w:del>
      <w:r w:rsidR="00D671F9" w:rsidRPr="00C61B84">
        <w:rPr>
          <w:rFonts w:ascii="Times New Roman" w:hAnsi="Times New Roman" w:cs="Times New Roman"/>
          <w:sz w:val="24"/>
          <w:szCs w:val="24"/>
        </w:rPr>
        <w:t xml:space="preserve">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del w:id="997" w:author="Caitlin Jeffrey" w:date="2024-04-01T09:48:00Z">
        <w:r w:rsidRPr="00C61B84" w:rsidDel="00F55921">
          <w:rPr>
            <w:rFonts w:ascii="Times New Roman" w:hAnsi="Times New Roman" w:cs="Times New Roman"/>
            <w:sz w:val="24"/>
            <w:szCs w:val="24"/>
          </w:rPr>
          <w:delText xml:space="preserve">Although sampled during summer months, </w:delText>
        </w:r>
      </w:del>
      <w:r w:rsidRPr="00C61B84">
        <w:rPr>
          <w:rFonts w:ascii="Times New Roman" w:hAnsi="Times New Roman" w:cs="Times New Roman"/>
          <w:sz w:val="24"/>
          <w:szCs w:val="24"/>
        </w:rPr>
        <w:t>Barberg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998" w:author="Caitlin Jeffrey" w:date="2024-03-18T14:08:00Z">
        <w:r w:rsidRPr="00C61B84" w:rsidDel="00730AD3">
          <w:rPr>
            <w:rFonts w:ascii="Times New Roman" w:hAnsi="Times New Roman" w:cs="Times New Roman"/>
            <w:sz w:val="24"/>
            <w:szCs w:val="24"/>
          </w:rPr>
          <w:delText>bedded packs</w:delText>
        </w:r>
      </w:del>
      <w:ins w:id="999"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w:t>
      </w:r>
      <w:ins w:id="1000" w:author="Caitlin Jeffrey" w:date="2024-04-01T09:48:00Z">
        <w:r w:rsidR="00F55921">
          <w:rPr>
            <w:rFonts w:ascii="Times New Roman" w:hAnsi="Times New Roman" w:cs="Times New Roman"/>
            <w:sz w:val="24"/>
            <w:szCs w:val="24"/>
          </w:rPr>
          <w:t xml:space="preserve">during the </w:t>
        </w:r>
      </w:ins>
      <w:ins w:id="1001" w:author="Caitlin Jeffrey" w:date="2024-04-01T09:49:00Z">
        <w:r w:rsidR="00F55921">
          <w:rPr>
            <w:rFonts w:ascii="Times New Roman" w:hAnsi="Times New Roman" w:cs="Times New Roman"/>
            <w:sz w:val="24"/>
            <w:szCs w:val="24"/>
          </w:rPr>
          <w:t xml:space="preserve">summer months </w:t>
        </w:r>
      </w:ins>
      <w:r w:rsidRPr="00C61B84">
        <w:rPr>
          <w:rFonts w:ascii="Times New Roman" w:hAnsi="Times New Roman" w:cs="Times New Roman"/>
          <w:sz w:val="24"/>
          <w:szCs w:val="24"/>
        </w:rPr>
        <w:t>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4B2EE1A9"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lastRenderedPageBreak/>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w:t>
      </w:r>
      <w:del w:id="1002" w:author="Caitlin Jeffrey" w:date="2024-04-01T14:29:00Z">
        <w:r w:rsidRPr="00C61B84" w:rsidDel="00AA7606">
          <w:rPr>
            <w:rFonts w:ascii="Times New Roman" w:hAnsi="Times New Roman" w:cs="Times New Roman"/>
            <w:sz w:val="24"/>
            <w:szCs w:val="24"/>
          </w:rPr>
          <w:delText>bedded pack</w:delText>
        </w:r>
      </w:del>
      <w:ins w:id="1003"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 the current study </w:t>
      </w:r>
      <w:del w:id="1004" w:author="Caitlin Jeffrey" w:date="2024-04-01T11:55:00Z">
        <w:r w:rsidRPr="00C61B84" w:rsidDel="00AF31BA">
          <w:rPr>
            <w:rFonts w:ascii="Times New Roman" w:hAnsi="Times New Roman" w:cs="Times New Roman"/>
            <w:sz w:val="24"/>
            <w:szCs w:val="24"/>
          </w:rPr>
          <w:delText>(</w:delText>
        </w:r>
        <w:r w:rsidR="00EA1198" w:rsidRPr="00C61B84" w:rsidDel="00AF31BA">
          <w:rPr>
            <w:rFonts w:ascii="Times New Roman" w:hAnsi="Times New Roman" w:cs="Times New Roman"/>
            <w:sz w:val="24"/>
            <w:szCs w:val="24"/>
          </w:rPr>
          <w:delText xml:space="preserve">median: </w:delText>
        </w:r>
        <w:r w:rsidR="00A81501" w:rsidRPr="00C61B84" w:rsidDel="00AF31BA">
          <w:rPr>
            <w:rFonts w:ascii="Times New Roman" w:hAnsi="Times New Roman" w:cs="Times New Roman"/>
            <w:sz w:val="24"/>
            <w:szCs w:val="24"/>
          </w:rPr>
          <w:delText xml:space="preserve">0 </w:delText>
        </w:r>
        <w:r w:rsidR="00367BB8" w:rsidRPr="00C61B84" w:rsidDel="00AF31BA">
          <w:rPr>
            <w:rFonts w:ascii="Times New Roman" w:hAnsi="Times New Roman" w:cs="Times New Roman"/>
            <w:sz w:val="24"/>
            <w:szCs w:val="24"/>
          </w:rPr>
          <w:delText>cfu</w:delText>
        </w:r>
        <w:r w:rsidRPr="00C61B84" w:rsidDel="00AF31BA">
          <w:rPr>
            <w:rFonts w:ascii="Times New Roman" w:hAnsi="Times New Roman" w:cs="Times New Roman"/>
            <w:sz w:val="24"/>
            <w:szCs w:val="24"/>
          </w:rPr>
          <w:delText xml:space="preserve">/mL, </w:delText>
        </w:r>
        <w:r w:rsidR="00EA1198" w:rsidRPr="00C61B84" w:rsidDel="00AF31BA">
          <w:rPr>
            <w:rFonts w:ascii="Times New Roman" w:hAnsi="Times New Roman" w:cs="Times New Roman"/>
            <w:sz w:val="24"/>
            <w:szCs w:val="24"/>
          </w:rPr>
          <w:delText xml:space="preserve">range: </w:delText>
        </w:r>
        <w:r w:rsidR="00A81501" w:rsidRPr="00C61B84" w:rsidDel="00AF31BA">
          <w:rPr>
            <w:rFonts w:ascii="Times New Roman" w:hAnsi="Times New Roman" w:cs="Times New Roman"/>
            <w:sz w:val="24"/>
            <w:szCs w:val="24"/>
          </w:rPr>
          <w:delText>0-30</w:delText>
        </w:r>
        <w:r w:rsidRPr="00C61B84" w:rsidDel="00AF31BA">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and the six </w:t>
      </w:r>
      <w:del w:id="1005" w:author="Caitlin Jeffrey" w:date="2024-03-18T14:08:00Z">
        <w:r w:rsidRPr="00C61B84" w:rsidDel="00730AD3">
          <w:rPr>
            <w:rFonts w:ascii="Times New Roman" w:hAnsi="Times New Roman" w:cs="Times New Roman"/>
            <w:sz w:val="24"/>
            <w:szCs w:val="24"/>
          </w:rPr>
          <w:delText>bedded packs</w:delText>
        </w:r>
      </w:del>
      <w:del w:id="1006" w:author="Caitlin Jeffrey" w:date="2024-04-01T14:29:00Z">
        <w:r w:rsidRPr="00C61B84" w:rsidDel="00AA7606">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described in Lobeck et al. 2012 (6.2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1007" w:author="Caitlin Jeffrey" w:date="2024-03-18T14:08:00Z">
        <w:r w:rsidRPr="00C61B84" w:rsidDel="00730AD3">
          <w:rPr>
            <w:rFonts w:ascii="Times New Roman" w:hAnsi="Times New Roman" w:cs="Times New Roman"/>
            <w:sz w:val="24"/>
            <w:szCs w:val="24"/>
          </w:rPr>
          <w:delText>bedded packs</w:delText>
        </w:r>
      </w:del>
      <w:ins w:id="1008"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6 farms BTM negative) and Barberg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r w:rsidR="00367BB8" w:rsidRPr="00C61B84">
        <w:rPr>
          <w:rFonts w:ascii="Times New Roman" w:hAnsi="Times New Roman" w:cs="Times New Roman"/>
          <w:sz w:val="24"/>
          <w:szCs w:val="24"/>
        </w:rPr>
        <w:t>cfu</w:t>
      </w:r>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1009" w:author="Caitlin Jeffrey" w:date="2024-03-18T14:08:00Z">
        <w:r w:rsidR="00CF67EA" w:rsidRPr="00C61B84" w:rsidDel="00730AD3">
          <w:rPr>
            <w:rFonts w:ascii="Times New Roman" w:hAnsi="Times New Roman" w:cs="Times New Roman"/>
            <w:sz w:val="24"/>
            <w:szCs w:val="24"/>
          </w:rPr>
          <w:delText>bedded packs</w:delText>
        </w:r>
      </w:del>
      <w:ins w:id="1010"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th</w:t>
      </w:r>
      <w:ins w:id="1011" w:author="Caitlin Jeffrey" w:date="2024-04-01T11:55:00Z">
        <w:r w:rsidR="006A2A79">
          <w:rPr>
            <w:rFonts w:ascii="Times New Roman" w:hAnsi="Times New Roman" w:cs="Times New Roman"/>
            <w:sz w:val="24"/>
            <w:szCs w:val="24"/>
          </w:rPr>
          <w:t>is</w:t>
        </w:r>
      </w:ins>
      <w:del w:id="1012" w:author="Caitlin Jeffrey" w:date="2024-04-01T11:55:00Z">
        <w:r w:rsidR="006B60AB" w:rsidRPr="00C61B84" w:rsidDel="006A2A79">
          <w:rPr>
            <w:rFonts w:ascii="Times New Roman" w:hAnsi="Times New Roman" w:cs="Times New Roman"/>
            <w:sz w:val="24"/>
            <w:szCs w:val="24"/>
          </w:rPr>
          <w:delText>e</w:delText>
        </w:r>
      </w:del>
      <w:r w:rsidR="006B60AB" w:rsidRPr="00C61B84">
        <w:rPr>
          <w:rFonts w:ascii="Times New Roman" w:hAnsi="Times New Roman" w:cs="Times New Roman"/>
          <w:sz w:val="24"/>
          <w:szCs w:val="24"/>
        </w:rPr>
        <w:t xml:space="preserv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w:t>
      </w:r>
      <w:del w:id="1013" w:author="Caitlin Jeffrey" w:date="2024-04-01T11:56:00Z">
        <w:r w:rsidR="006B60AB" w:rsidRPr="00C61B84" w:rsidDel="006A2A79">
          <w:rPr>
            <w:rFonts w:ascii="Times New Roman" w:hAnsi="Times New Roman" w:cs="Times New Roman"/>
            <w:sz w:val="24"/>
            <w:szCs w:val="24"/>
          </w:rPr>
          <w:delText>among</w:delText>
        </w:r>
        <w:r w:rsidR="00F369AB" w:rsidRPr="00C61B84" w:rsidDel="006A2A79">
          <w:rPr>
            <w:rFonts w:ascii="Times New Roman" w:hAnsi="Times New Roman" w:cs="Times New Roman"/>
            <w:sz w:val="24"/>
            <w:szCs w:val="24"/>
          </w:rPr>
          <w:delText>st</w:delText>
        </w:r>
        <w:r w:rsidR="006B60AB" w:rsidRPr="00C61B84" w:rsidDel="006A2A79">
          <w:rPr>
            <w:rFonts w:ascii="Times New Roman" w:hAnsi="Times New Roman" w:cs="Times New Roman"/>
            <w:sz w:val="24"/>
            <w:szCs w:val="24"/>
          </w:rPr>
          <w:delText xml:space="preserve"> </w:delText>
        </w:r>
      </w:del>
      <w:ins w:id="1014" w:author="Caitlin Jeffrey" w:date="2024-04-01T11:56:00Z">
        <w:r w:rsidR="006A2A79">
          <w:rPr>
            <w:rFonts w:ascii="Times New Roman" w:hAnsi="Times New Roman" w:cs="Times New Roman"/>
            <w:sz w:val="24"/>
            <w:szCs w:val="24"/>
          </w:rPr>
          <w:t xml:space="preserve">on </w:t>
        </w:r>
      </w:ins>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7969DCE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w:t>
      </w:r>
      <w:del w:id="1015" w:author="Caitlin Jeffrey" w:date="2024-04-01T14:30:00Z">
        <w:r w:rsidR="00833267" w:rsidDel="00E349BA">
          <w:rPr>
            <w:rFonts w:ascii="Times New Roman" w:hAnsi="Times New Roman" w:cs="Times New Roman"/>
            <w:sz w:val="24"/>
            <w:szCs w:val="24"/>
          </w:rPr>
          <w:delText>bedded pack</w:delText>
        </w:r>
      </w:del>
      <w:ins w:id="1016" w:author="Caitlin Jeffrey" w:date="2024-04-01T14:30:00Z">
        <w:r w:rsidR="00E349BA">
          <w:rPr>
            <w:rFonts w:ascii="Times New Roman" w:hAnsi="Times New Roman" w:cs="Times New Roman"/>
            <w:sz w:val="24"/>
            <w:szCs w:val="24"/>
          </w:rPr>
          <w:t>BP</w:t>
        </w:r>
      </w:ins>
      <w:r w:rsidR="00833267">
        <w:rPr>
          <w:rFonts w:ascii="Times New Roman" w:hAnsi="Times New Roman" w:cs="Times New Roman"/>
          <w:sz w:val="24"/>
          <w:szCs w:val="24"/>
        </w:rPr>
        <w:t xml:space="preserve">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r w:rsidR="009354A5" w:rsidRPr="009354A5">
        <w:rPr>
          <w:rFonts w:ascii="Times New Roman" w:hAnsi="Times New Roman" w:cs="Times New Roman"/>
          <w:sz w:val="24"/>
          <w:szCs w:val="24"/>
        </w:rPr>
        <w:t>Elmoslemany et al., 2009</w:t>
      </w:r>
      <w:ins w:id="1017" w:author="Caitlin Jeffrey" w:date="2024-04-01T10:20:00Z">
        <w:r w:rsidR="006B1B44">
          <w:rPr>
            <w:rFonts w:ascii="Times New Roman" w:hAnsi="Times New Roman" w:cs="Times New Roman"/>
            <w:sz w:val="24"/>
            <w:szCs w:val="24"/>
          </w:rPr>
          <w:t>)</w:t>
        </w:r>
      </w:ins>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xml:space="preserve">, </w:t>
      </w:r>
      <w:r w:rsidR="007A2AB8">
        <w:rPr>
          <w:rFonts w:ascii="Times New Roman" w:hAnsi="Times New Roman" w:cs="Times New Roman"/>
          <w:sz w:val="24"/>
          <w:szCs w:val="24"/>
        </w:rPr>
        <w:lastRenderedPageBreak/>
        <w:t>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3061B7E0" w14:textId="5F21E4A2" w:rsidR="004B1779" w:rsidRPr="004B1779" w:rsidRDefault="00FD1F5E" w:rsidP="004B1779">
      <w:pPr>
        <w:autoSpaceDE w:val="0"/>
        <w:autoSpaceDN w:val="0"/>
        <w:adjustRightInd w:val="0"/>
        <w:spacing w:line="480" w:lineRule="auto"/>
        <w:ind w:firstLine="720"/>
        <w:rPr>
          <w:ins w:id="1018" w:author="Caitlin Jeffrey" w:date="2024-04-01T20:28:00Z"/>
          <w:rFonts w:ascii="Times New Roman" w:hAnsi="Times New Roman" w:cs="Times New Roman"/>
          <w:sz w:val="24"/>
          <w:szCs w:val="24"/>
        </w:rPr>
      </w:pPr>
      <w:r w:rsidRPr="004B1779">
        <w:rPr>
          <w:rFonts w:ascii="Times New Roman" w:hAnsi="Times New Roman" w:cs="Times New Roman"/>
          <w:sz w:val="24"/>
          <w:szCs w:val="24"/>
        </w:rPr>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elev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chronSCS</w:t>
      </w:r>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r>
        <w:rPr>
          <w:rFonts w:ascii="Times New Roman" w:hAnsi="Times New Roman" w:cs="Times New Roman"/>
          <w:sz w:val="24"/>
          <w:szCs w:val="24"/>
        </w:rPr>
        <w:t>newSCS</w:t>
      </w:r>
      <w:r w:rsidRPr="00604EDE">
        <w:rPr>
          <w:rFonts w:ascii="Times New Roman" w:hAnsi="Times New Roman" w:cs="Times New Roman"/>
          <w:sz w:val="24"/>
          <w:szCs w:val="24"/>
        </w:rPr>
        <w:t xml:space="preserve">, BTSCC, and </w:t>
      </w:r>
      <w:del w:id="1019" w:author="Caitlin Jeffrey" w:date="2024-04-01T20:32:00Z">
        <w:r w:rsidRPr="00604EDE" w:rsidDel="00927FBD">
          <w:rPr>
            <w:rFonts w:ascii="Times New Roman" w:hAnsi="Times New Roman" w:cs="Times New Roman"/>
            <w:sz w:val="24"/>
            <w:szCs w:val="24"/>
          </w:rPr>
          <w:delText xml:space="preserve">average </w:delText>
        </w:r>
      </w:del>
      <w:ins w:id="1020" w:author="Caitlin Jeffrey" w:date="2024-04-01T20:32:00Z">
        <w:r w:rsidR="00927FBD" w:rsidRPr="00604EDE">
          <w:rPr>
            <w:rFonts w:ascii="Times New Roman" w:hAnsi="Times New Roman" w:cs="Times New Roman"/>
            <w:sz w:val="24"/>
            <w:szCs w:val="24"/>
          </w:rPr>
          <w:t>av</w:t>
        </w:r>
        <w:r w:rsidR="00927FBD">
          <w:rPr>
            <w:rFonts w:ascii="Times New Roman" w:hAnsi="Times New Roman" w:cs="Times New Roman"/>
            <w:sz w:val="24"/>
            <w:szCs w:val="24"/>
          </w:rPr>
          <w:t>g.</w:t>
        </w:r>
        <w:r w:rsidR="00927FBD" w:rsidRPr="00604EDE">
          <w:rPr>
            <w:rFonts w:ascii="Times New Roman" w:hAnsi="Times New Roman" w:cs="Times New Roman"/>
            <w:sz w:val="24"/>
            <w:szCs w:val="24"/>
          </w:rPr>
          <w:t xml:space="preserve"> </w:t>
        </w:r>
      </w:ins>
      <w:r>
        <w:rPr>
          <w:rFonts w:ascii="Times New Roman" w:hAnsi="Times New Roman" w:cs="Times New Roman"/>
          <w:sz w:val="24"/>
          <w:szCs w:val="24"/>
        </w:rPr>
        <w:t>SCS)</w:t>
      </w:r>
      <w:r w:rsidRPr="00604EDE">
        <w:rPr>
          <w:rFonts w:ascii="Times New Roman" w:hAnsi="Times New Roman" w:cs="Times New Roman"/>
          <w:sz w:val="24"/>
          <w:szCs w:val="24"/>
        </w:rPr>
        <w:t xml:space="preserve"> </w:t>
      </w:r>
      <w:del w:id="1021" w:author="Caitlin Jeffrey" w:date="2024-04-01T17:31:00Z">
        <w:r w:rsidRPr="00604EDE" w:rsidDel="00C616A6">
          <w:rPr>
            <w:rFonts w:ascii="Times New Roman" w:hAnsi="Times New Roman" w:cs="Times New Roman"/>
            <w:sz w:val="24"/>
            <w:szCs w:val="24"/>
          </w:rPr>
          <w:delText>did not differ</w:delText>
        </w:r>
      </w:del>
      <w:ins w:id="1022" w:author="Caitlin Jeffrey" w:date="2024-04-01T17:31:00Z">
        <w:r w:rsidR="00C616A6">
          <w:rPr>
            <w:rFonts w:ascii="Times New Roman" w:hAnsi="Times New Roman" w:cs="Times New Roman"/>
            <w:sz w:val="24"/>
            <w:szCs w:val="24"/>
          </w:rPr>
          <w:t>were not statistically different</w:t>
        </w:r>
      </w:ins>
      <w:del w:id="1023" w:author="Caitlin Jeffrey" w:date="2024-04-01T17:31:00Z">
        <w:r w:rsidRPr="00604EDE" w:rsidDel="00C616A6">
          <w:rPr>
            <w:rFonts w:ascii="Times New Roman" w:hAnsi="Times New Roman" w:cs="Times New Roman"/>
            <w:sz w:val="24"/>
            <w:szCs w:val="24"/>
          </w:rPr>
          <w:delText xml:space="preserve"> significantly</w:delText>
        </w:r>
      </w:del>
      <w:r w:rsidRPr="00604EDE">
        <w:rPr>
          <w:rFonts w:ascii="Times New Roman" w:hAnsi="Times New Roman" w:cs="Times New Roman"/>
          <w:sz w:val="24"/>
          <w:szCs w:val="24"/>
        </w:rPr>
        <w:t xml:space="preserve"> between facility type</w:t>
      </w:r>
      <w:r w:rsidRPr="00AA04EF">
        <w:rPr>
          <w:rFonts w:ascii="Times New Roman" w:hAnsi="Times New Roman" w:cs="Times New Roman"/>
          <w:sz w:val="24"/>
          <w:szCs w:val="24"/>
        </w:rPr>
        <w:t xml:space="preserve">s. </w:t>
      </w:r>
      <w:ins w:id="1024" w:author="Caitlin Jeffrey" w:date="2024-04-01T20:28:00Z">
        <w:r w:rsidR="004B1779" w:rsidRPr="00F57E9E">
          <w:rPr>
            <w:rFonts w:ascii="Times New Roman" w:hAnsi="Times New Roman" w:cs="Times New Roman"/>
            <w:sz w:val="24"/>
            <w:szCs w:val="24"/>
            <w:highlight w:val="yellow"/>
            <w:rPrChange w:id="1025" w:author="Caitlin Jeffrey" w:date="2024-04-01T20:35:00Z">
              <w:rPr>
                <w:rFonts w:ascii="Times New Roman" w:hAnsi="Times New Roman" w:cs="Times New Roman"/>
                <w:sz w:val="24"/>
                <w:szCs w:val="24"/>
              </w:rPr>
            </w:rPrChange>
          </w:rPr>
          <w:t xml:space="preserve">For BTSCC, BP were numerically lower than the other two facility types; however, the difference in BTSCC from BP for both FS and TS only equated to an increase of about 1.5 cells/mL, which does not amount to an important difference at the bulk tank level. NewSCS was also numerically lowest for BP, at 2.3% lower than FS and more modestly at 0.43% lower than TS. </w:t>
        </w:r>
        <w:r w:rsidR="004B1779" w:rsidRPr="009361F6">
          <w:rPr>
            <w:rFonts w:ascii="Times New Roman" w:hAnsi="Times New Roman" w:cs="Times New Roman"/>
            <w:sz w:val="24"/>
            <w:szCs w:val="24"/>
            <w:highlight w:val="yellow"/>
            <w:rPrChange w:id="1026" w:author="Caitlin Jeffrey" w:date="2024-04-01T20:37:00Z">
              <w:rPr>
                <w:rFonts w:ascii="Times New Roman" w:hAnsi="Times New Roman" w:cs="Times New Roman"/>
                <w:sz w:val="24"/>
                <w:szCs w:val="24"/>
              </w:rPr>
            </w:rPrChange>
          </w:rPr>
          <w:t xml:space="preserve">Ruegg </w:t>
        </w:r>
      </w:ins>
      <w:ins w:id="1027" w:author="Caitlin Jeffrey" w:date="2024-04-01T20:40:00Z">
        <w:r w:rsidR="00D45F71">
          <w:rPr>
            <w:rFonts w:ascii="Times New Roman" w:hAnsi="Times New Roman" w:cs="Times New Roman"/>
            <w:sz w:val="24"/>
            <w:szCs w:val="24"/>
            <w:highlight w:val="yellow"/>
          </w:rPr>
          <w:t>and Pantoja</w:t>
        </w:r>
      </w:ins>
      <w:del w:id="1028" w:author="Caitlin Jeffrey" w:date="2024-04-01T20:38:00Z">
        <w:r w:rsidR="009361F6" w:rsidRPr="009361F6" w:rsidDel="00496158">
          <w:rPr>
            <w:rFonts w:ascii="Times New Roman" w:hAnsi="Times New Roman" w:cs="Times New Roman"/>
            <w:sz w:val="24"/>
            <w:szCs w:val="24"/>
            <w:highlight w:val="yellow"/>
            <w:rPrChange w:id="1029" w:author="Caitlin Jeffrey" w:date="2024-04-01T20:37:00Z">
              <w:rPr>
                <w:rFonts w:ascii="Times New Roman" w:hAnsi="Times New Roman" w:cs="Times New Roman"/>
                <w:color w:val="FF0000"/>
                <w:sz w:val="24"/>
                <w:szCs w:val="24"/>
                <w:highlight w:val="yellow"/>
              </w:rPr>
            </w:rPrChange>
          </w:rPr>
          <w:delText xml:space="preserve"> </w:delText>
        </w:r>
      </w:del>
      <w:del w:id="1030" w:author="Caitlin Jeffrey" w:date="2024-04-01T20:40:00Z">
        <w:r w:rsidR="009361F6" w:rsidDel="00D45F71">
          <w:rPr>
            <w:rFonts w:ascii="Times New Roman" w:hAnsi="Times New Roman" w:cs="Times New Roman"/>
            <w:sz w:val="24"/>
            <w:szCs w:val="24"/>
            <w:highlight w:val="yellow"/>
          </w:rPr>
          <w:fldChar w:fldCharType="begin"/>
        </w:r>
        <w:r w:rsidR="009361F6" w:rsidDel="00D45F71">
          <w:rPr>
            <w:rFonts w:ascii="Times New Roman" w:hAnsi="Times New Roman" w:cs="Times New Roman"/>
            <w:sz w:val="24"/>
            <w:szCs w:val="24"/>
            <w:highlight w:val="yellow"/>
          </w:rPr>
          <w:delInstrText xml:space="preserve"> ADDIN EN.CITE &lt;EndNote&gt;&lt;Cite ExcludeAuth="1" ExcludeYear="1" Hidden="1"&gt;&lt;Author&gt;Ruegg&lt;/Author&gt;&lt;Year&gt;2013&lt;/Year&gt;&lt;RecNum&gt;697&lt;/RecNum&gt;&lt;record&gt;&lt;rec-number&gt;697&lt;/rec-number&gt;&lt;foreign-keys&gt;&lt;key app="EN" db-id="pss5de0wasp2t9es5tu5evzpa2svsdrveax9" timestamp="1712006914"&gt;697&lt;/key&gt;&lt;/foreign-keys&gt;&lt;ref-type name="Journal Article"&gt;17&lt;/ref-type&gt;&lt;contributors&gt;&lt;authors&gt;&lt;author&gt;Ruegg, P. L.&lt;/author&gt;&lt;author&gt;Pantoja, J. C. F.&lt;/author&gt;&lt;/authors&gt;&lt;/contributors&gt;&lt;titles&gt;&lt;title&gt;Understanding and using somatic cell counts to improve milk quality&lt;/title&gt;&lt;secondary-title&gt;Irish Journal of Agricultural and Food Research&lt;/secondary-title&gt;&lt;/titles&gt;&lt;periodical&gt;&lt;full-title&gt;Irish Journal of Agricultural and Food Research&lt;/full-title&gt;&lt;/periodical&gt;&lt;pages&gt;101-117&lt;/pages&gt;&lt;volume&gt;52&lt;/volume&gt;&lt;number&gt;2&lt;/number&gt;&lt;dates&gt;&lt;year&gt;2013&lt;/year&gt;&lt;/dates&gt;&lt;publisher&gt;TEAGASC-Agriculture and Food Development Authority&lt;/publisher&gt;&lt;isbn&gt;07916833, 20099029&lt;/isbn&gt;&lt;urls&gt;&lt;related-urls&gt;&lt;url&gt;http://www.jstor.org/stable/23631024&lt;/url&gt;&lt;/related-urls&gt;&lt;/urls&gt;&lt;custom1&gt;Full publication date: 2013&lt;/custom1&gt;&lt;remote-database-name&gt;JSTOR&lt;/remote-database-name&gt;&lt;access-date&gt;2024/04/01/&lt;/access-date&gt;&lt;/record&gt;&lt;/Cite&gt;&lt;/EndNote&gt;</w:delInstrText>
        </w:r>
        <w:r w:rsidR="0034195E">
          <w:rPr>
            <w:rFonts w:ascii="Times New Roman" w:hAnsi="Times New Roman" w:cs="Times New Roman"/>
            <w:sz w:val="24"/>
            <w:szCs w:val="24"/>
            <w:highlight w:val="yellow"/>
          </w:rPr>
          <w:fldChar w:fldCharType="separate"/>
        </w:r>
        <w:r w:rsidR="009361F6" w:rsidDel="00D45F71">
          <w:rPr>
            <w:rFonts w:ascii="Times New Roman" w:hAnsi="Times New Roman" w:cs="Times New Roman"/>
            <w:sz w:val="24"/>
            <w:szCs w:val="24"/>
            <w:highlight w:val="yellow"/>
          </w:rPr>
          <w:fldChar w:fldCharType="end"/>
        </w:r>
      </w:del>
      <w:ins w:id="1031" w:author="Caitlin Jeffrey" w:date="2024-04-01T20:36:00Z">
        <w:r w:rsidR="009361F6" w:rsidRPr="009361F6">
          <w:rPr>
            <w:rFonts w:ascii="Times New Roman" w:hAnsi="Times New Roman" w:cs="Times New Roman"/>
            <w:sz w:val="24"/>
            <w:szCs w:val="24"/>
            <w:highlight w:val="yellow"/>
          </w:rPr>
          <w:t xml:space="preserve"> </w:t>
        </w:r>
        <w:r w:rsidR="009361F6">
          <w:rPr>
            <w:rFonts w:ascii="Times New Roman" w:hAnsi="Times New Roman" w:cs="Times New Roman"/>
            <w:sz w:val="24"/>
            <w:szCs w:val="24"/>
            <w:highlight w:val="yellow"/>
          </w:rPr>
          <w:t>(201</w:t>
        </w:r>
      </w:ins>
      <w:ins w:id="1032" w:author="Caitlin Jeffrey" w:date="2024-04-01T20:40:00Z">
        <w:r w:rsidR="00D45F71">
          <w:rPr>
            <w:rFonts w:ascii="Times New Roman" w:hAnsi="Times New Roman" w:cs="Times New Roman"/>
            <w:sz w:val="24"/>
            <w:szCs w:val="24"/>
            <w:highlight w:val="yellow"/>
          </w:rPr>
          <w:t>3</w:t>
        </w:r>
      </w:ins>
      <w:ins w:id="1033" w:author="Caitlin Jeffrey" w:date="2024-04-01T20:36:00Z">
        <w:r w:rsidR="009361F6">
          <w:rPr>
            <w:rFonts w:ascii="Times New Roman" w:hAnsi="Times New Roman" w:cs="Times New Roman"/>
            <w:sz w:val="24"/>
            <w:szCs w:val="24"/>
            <w:highlight w:val="yellow"/>
          </w:rPr>
          <w:t>)</w:t>
        </w:r>
      </w:ins>
      <w:ins w:id="1034" w:author="Caitlin Jeffrey" w:date="2024-04-01T20:28:00Z">
        <w:r w:rsidR="004B1779" w:rsidRPr="00F57E9E">
          <w:rPr>
            <w:rFonts w:ascii="Times New Roman" w:hAnsi="Times New Roman" w:cs="Times New Roman"/>
            <w:sz w:val="24"/>
            <w:szCs w:val="24"/>
            <w:highlight w:val="yellow"/>
            <w:rPrChange w:id="1035" w:author="Caitlin Jeffrey" w:date="2024-04-01T20:35:00Z">
              <w:rPr>
                <w:rFonts w:ascii="Times New Roman" w:hAnsi="Times New Roman" w:cs="Times New Roman"/>
                <w:sz w:val="24"/>
                <w:szCs w:val="24"/>
              </w:rPr>
            </w:rPrChange>
          </w:rPr>
          <w:t xml:space="preserve"> propose a benchmark of having &lt;8% of cows developing a new subclinical mastitis infections per month, whereas </w:t>
        </w:r>
        <w:proofErr w:type="spellStart"/>
        <w:r w:rsidR="004B1779" w:rsidRPr="009361F6">
          <w:rPr>
            <w:rFonts w:ascii="Times New Roman" w:hAnsi="Times New Roman" w:cs="Times New Roman"/>
            <w:sz w:val="24"/>
            <w:szCs w:val="24"/>
            <w:highlight w:val="yellow"/>
            <w:rPrChange w:id="1036" w:author="Caitlin Jeffrey" w:date="2024-04-01T20:38:00Z">
              <w:rPr>
                <w:rFonts w:ascii="Times New Roman" w:hAnsi="Times New Roman" w:cs="Times New Roman"/>
                <w:sz w:val="24"/>
                <w:szCs w:val="24"/>
              </w:rPr>
            </w:rPrChange>
          </w:rPr>
          <w:t>Schukken</w:t>
        </w:r>
        <w:proofErr w:type="spellEnd"/>
        <w:r w:rsidR="004B1779" w:rsidRPr="009361F6">
          <w:rPr>
            <w:rFonts w:ascii="Times New Roman" w:hAnsi="Times New Roman" w:cs="Times New Roman"/>
            <w:sz w:val="24"/>
            <w:szCs w:val="24"/>
            <w:highlight w:val="yellow"/>
            <w:rPrChange w:id="1037" w:author="Caitlin Jeffrey" w:date="2024-04-01T20:38:00Z">
              <w:rPr>
                <w:rFonts w:ascii="Times New Roman" w:hAnsi="Times New Roman" w:cs="Times New Roman"/>
                <w:sz w:val="24"/>
                <w:szCs w:val="24"/>
              </w:rPr>
            </w:rPrChange>
          </w:rPr>
          <w:t xml:space="preserve"> et al. (2011</w:t>
        </w:r>
      </w:ins>
      <w:del w:id="1038" w:author="Caitlin Jeffrey" w:date="2024-04-01T20:37:00Z">
        <w:r w:rsidR="009361F6" w:rsidRPr="009361F6" w:rsidDel="009361F6">
          <w:rPr>
            <w:rFonts w:ascii="Times New Roman" w:hAnsi="Times New Roman" w:cs="Times New Roman"/>
            <w:sz w:val="24"/>
            <w:szCs w:val="24"/>
            <w:highlight w:val="yellow"/>
            <w:rPrChange w:id="1039" w:author="Caitlin Jeffrey" w:date="2024-04-01T20:38:00Z">
              <w:rPr>
                <w:rFonts w:ascii="Times New Roman" w:hAnsi="Times New Roman" w:cs="Times New Roman"/>
                <w:color w:val="FF0000"/>
                <w:sz w:val="24"/>
                <w:szCs w:val="24"/>
                <w:highlight w:val="yellow"/>
              </w:rPr>
            </w:rPrChange>
          </w:rPr>
          <w:delText xml:space="preserve"> </w:delText>
        </w:r>
      </w:del>
      <w:r w:rsidR="009361F6" w:rsidRPr="009361F6">
        <w:rPr>
          <w:rFonts w:ascii="Times New Roman" w:hAnsi="Times New Roman" w:cs="Times New Roman"/>
          <w:sz w:val="24"/>
          <w:szCs w:val="24"/>
          <w:highlight w:val="yellow"/>
          <w:rPrChange w:id="1040" w:author="Caitlin Jeffrey" w:date="2024-04-01T20:38:00Z">
            <w:rPr>
              <w:rFonts w:ascii="Times New Roman" w:hAnsi="Times New Roman" w:cs="Times New Roman"/>
              <w:color w:val="FF0000"/>
              <w:sz w:val="24"/>
              <w:szCs w:val="24"/>
              <w:highlight w:val="yellow"/>
            </w:rPr>
          </w:rPrChange>
        </w:rPr>
        <w:fldChar w:fldCharType="begin"/>
      </w:r>
      <w:r w:rsidR="009361F6" w:rsidRPr="009361F6">
        <w:rPr>
          <w:rFonts w:ascii="Times New Roman" w:hAnsi="Times New Roman" w:cs="Times New Roman"/>
          <w:sz w:val="24"/>
          <w:szCs w:val="24"/>
          <w:highlight w:val="yellow"/>
          <w:rPrChange w:id="1041" w:author="Caitlin Jeffrey" w:date="2024-04-01T20:38:00Z">
            <w:rPr>
              <w:rFonts w:ascii="Times New Roman" w:hAnsi="Times New Roman" w:cs="Times New Roman"/>
              <w:color w:val="FF0000"/>
              <w:sz w:val="24"/>
              <w:szCs w:val="24"/>
              <w:highlight w:val="yellow"/>
            </w:rPr>
          </w:rPrChange>
        </w:rPr>
        <w:instrText xml:space="preserve"> ADDIN EN.CITE &lt;EndNote&gt;&lt;Cite ExcludeAuth="1" ExcludeYear="1" Hidden="1"&gt;&lt;Author&gt;Schukken&lt;/Author&gt;&lt;Year&gt;2003&lt;/Year&gt;&lt;RecNum&gt;581&lt;/RecNum&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34195E" w:rsidRPr="0034195E">
        <w:rPr>
          <w:rFonts w:ascii="Times New Roman" w:hAnsi="Times New Roman" w:cs="Times New Roman"/>
          <w:sz w:val="24"/>
          <w:szCs w:val="24"/>
          <w:highlight w:val="yellow"/>
        </w:rPr>
        <w:fldChar w:fldCharType="separate"/>
      </w:r>
      <w:r w:rsidR="009361F6" w:rsidRPr="009361F6">
        <w:rPr>
          <w:rFonts w:ascii="Times New Roman" w:hAnsi="Times New Roman" w:cs="Times New Roman"/>
          <w:sz w:val="24"/>
          <w:szCs w:val="24"/>
          <w:highlight w:val="yellow"/>
          <w:rPrChange w:id="1042" w:author="Caitlin Jeffrey" w:date="2024-04-01T20:38:00Z">
            <w:rPr>
              <w:rFonts w:ascii="Times New Roman" w:hAnsi="Times New Roman" w:cs="Times New Roman"/>
              <w:color w:val="FF0000"/>
              <w:sz w:val="24"/>
              <w:szCs w:val="24"/>
              <w:highlight w:val="yellow"/>
            </w:rPr>
          </w:rPrChange>
        </w:rPr>
        <w:fldChar w:fldCharType="end"/>
      </w:r>
      <w:ins w:id="1043" w:author="Caitlin Jeffrey" w:date="2024-04-01T20:28:00Z">
        <w:r w:rsidR="004B1779" w:rsidRPr="009361F6">
          <w:rPr>
            <w:rFonts w:ascii="Times New Roman" w:hAnsi="Times New Roman" w:cs="Times New Roman"/>
            <w:sz w:val="24"/>
            <w:szCs w:val="24"/>
            <w:highlight w:val="yellow"/>
            <w:rPrChange w:id="1044" w:author="Caitlin Jeffrey" w:date="2024-04-01T20:38:00Z">
              <w:rPr>
                <w:rFonts w:ascii="Times New Roman" w:hAnsi="Times New Roman" w:cs="Times New Roman"/>
                <w:sz w:val="24"/>
                <w:szCs w:val="24"/>
              </w:rPr>
            </w:rPrChange>
          </w:rPr>
          <w:t xml:space="preserve">) </w:t>
        </w:r>
        <w:r w:rsidR="004B1779" w:rsidRPr="00F57E9E">
          <w:rPr>
            <w:rFonts w:ascii="Times New Roman" w:hAnsi="Times New Roman" w:cs="Times New Roman"/>
            <w:sz w:val="24"/>
            <w:szCs w:val="24"/>
            <w:highlight w:val="yellow"/>
            <w:rPrChange w:id="1045" w:author="Caitlin Jeffrey" w:date="2024-04-01T20:35:00Z">
              <w:rPr>
                <w:rFonts w:ascii="Times New Roman" w:hAnsi="Times New Roman" w:cs="Times New Roman"/>
                <w:sz w:val="24"/>
                <w:szCs w:val="24"/>
              </w:rPr>
            </w:rPrChange>
          </w:rPr>
          <w:t xml:space="preserve">suggest &lt;10%. Using either of these figures, a difference of 2.3% between facility types would be substantial. BP had numerically lower chronSCS in comparison to FS (1.5%), but were equivalent to TS herds in this respect. As an industry benchmark is to have &lt;10% of cows with chronic subclinical mastitis infections carrying over month to month </w:t>
        </w:r>
        <w:r w:rsidR="004B1779" w:rsidRPr="00B82117">
          <w:rPr>
            <w:rFonts w:ascii="Times New Roman" w:hAnsi="Times New Roman" w:cs="Times New Roman"/>
            <w:sz w:val="24"/>
            <w:szCs w:val="24"/>
            <w:highlight w:val="yellow"/>
            <w:rPrChange w:id="1046" w:author="Caitlin Jeffrey" w:date="2024-04-01T20:42:00Z">
              <w:rPr>
                <w:rFonts w:ascii="Times New Roman" w:hAnsi="Times New Roman" w:cs="Times New Roman"/>
                <w:sz w:val="24"/>
                <w:szCs w:val="24"/>
              </w:rPr>
            </w:rPrChange>
          </w:rPr>
          <w:t>(</w:t>
        </w:r>
      </w:ins>
      <w:ins w:id="1047" w:author="Caitlin Jeffrey" w:date="2024-04-01T20:41:00Z">
        <w:r w:rsidR="00B82117" w:rsidRPr="00B82117">
          <w:rPr>
            <w:rFonts w:ascii="Times New Roman" w:hAnsi="Times New Roman" w:cs="Times New Roman"/>
            <w:sz w:val="24"/>
            <w:szCs w:val="24"/>
            <w:highlight w:val="yellow"/>
            <w:rPrChange w:id="1048" w:author="Caitlin Jeffrey" w:date="2024-04-01T20:42:00Z">
              <w:rPr>
                <w:rFonts w:ascii="Times New Roman" w:hAnsi="Times New Roman" w:cs="Times New Roman"/>
                <w:color w:val="FF0000"/>
                <w:sz w:val="24"/>
                <w:szCs w:val="24"/>
                <w:highlight w:val="yellow"/>
              </w:rPr>
            </w:rPrChange>
          </w:rPr>
          <w:t>University of Minnesota Extension Dairy Team</w:t>
        </w:r>
      </w:ins>
      <w:ins w:id="1049" w:author="Caitlin Jeffrey" w:date="2024-04-01T20:28:00Z">
        <w:r w:rsidR="004B1779" w:rsidRPr="00B82117">
          <w:rPr>
            <w:rFonts w:ascii="Times New Roman" w:hAnsi="Times New Roman" w:cs="Times New Roman"/>
            <w:sz w:val="24"/>
            <w:szCs w:val="24"/>
            <w:highlight w:val="yellow"/>
            <w:rPrChange w:id="1050" w:author="Caitlin Jeffrey" w:date="2024-04-01T20:42:00Z">
              <w:rPr>
                <w:rFonts w:ascii="Times New Roman" w:hAnsi="Times New Roman" w:cs="Times New Roman"/>
                <w:sz w:val="24"/>
                <w:szCs w:val="24"/>
              </w:rPr>
            </w:rPrChange>
          </w:rPr>
          <w:t xml:space="preserve">), </w:t>
        </w:r>
        <w:r w:rsidR="004B1779" w:rsidRPr="00F57E9E">
          <w:rPr>
            <w:rFonts w:ascii="Times New Roman" w:hAnsi="Times New Roman" w:cs="Times New Roman"/>
            <w:sz w:val="24"/>
            <w:szCs w:val="24"/>
            <w:highlight w:val="yellow"/>
            <w:rPrChange w:id="1051" w:author="Caitlin Jeffrey" w:date="2024-04-01T20:35:00Z">
              <w:rPr>
                <w:rFonts w:ascii="Times New Roman" w:hAnsi="Times New Roman" w:cs="Times New Roman"/>
                <w:sz w:val="24"/>
                <w:szCs w:val="24"/>
              </w:rPr>
            </w:rPrChange>
          </w:rPr>
          <w:t>the numeric difference seen between BP and FS for this outcome may be biologically important.</w:t>
        </w:r>
      </w:ins>
      <w:ins w:id="1052" w:author="Caitlin Jeffrey" w:date="2024-04-01T20:29:00Z">
        <w:r w:rsidR="004B1779" w:rsidRPr="00F57E9E">
          <w:rPr>
            <w:rFonts w:ascii="Times New Roman" w:hAnsi="Times New Roman" w:cs="Times New Roman"/>
            <w:sz w:val="24"/>
            <w:szCs w:val="24"/>
            <w:highlight w:val="yellow"/>
            <w:rPrChange w:id="1053" w:author="Caitlin Jeffrey" w:date="2024-04-01T20:35:00Z">
              <w:rPr>
                <w:rFonts w:ascii="Times New Roman" w:hAnsi="Times New Roman" w:cs="Times New Roman"/>
                <w:sz w:val="24"/>
                <w:szCs w:val="24"/>
              </w:rPr>
            </w:rPrChange>
          </w:rPr>
          <w:t xml:space="preserve"> </w:t>
        </w:r>
      </w:ins>
      <w:ins w:id="1054" w:author="Caitlin Jeffrey" w:date="2024-04-01T20:28:00Z">
        <w:r w:rsidR="004B1779" w:rsidRPr="00F57E9E">
          <w:rPr>
            <w:rFonts w:ascii="Times New Roman" w:hAnsi="Times New Roman" w:cs="Times New Roman"/>
            <w:sz w:val="24"/>
            <w:szCs w:val="24"/>
            <w:highlight w:val="yellow"/>
            <w:rPrChange w:id="1055" w:author="Caitlin Jeffrey" w:date="2024-04-01T20:35:00Z">
              <w:rPr>
                <w:rFonts w:ascii="Times New Roman" w:hAnsi="Times New Roman" w:cs="Times New Roman"/>
                <w:sz w:val="24"/>
                <w:szCs w:val="24"/>
              </w:rPr>
            </w:rPrChange>
          </w:rPr>
          <w:t xml:space="preserve">ElevSCS was numerically lowest for TS herds, while FS herds had a higher proportion of cows with an SCS ≥ 4.0 on current test compared to BP farms. The relative magnitude of the difference for these estimates when compared to BP may be biologically significant (1.8% for FS, -2.4% for TS), as a suggested goal for herds is to have a &lt;15% prevalence for cows with subclinical </w:t>
        </w:r>
        <w:r w:rsidR="004B1779" w:rsidRPr="00F57E9E">
          <w:rPr>
            <w:rFonts w:ascii="Times New Roman" w:hAnsi="Times New Roman" w:cs="Times New Roman"/>
            <w:sz w:val="24"/>
            <w:szCs w:val="24"/>
            <w:highlight w:val="yellow"/>
            <w:rPrChange w:id="1056" w:author="Caitlin Jeffrey" w:date="2024-04-01T20:35:00Z">
              <w:rPr>
                <w:rFonts w:ascii="Times New Roman" w:hAnsi="Times New Roman" w:cs="Times New Roman"/>
                <w:sz w:val="24"/>
                <w:szCs w:val="24"/>
              </w:rPr>
            </w:rPrChange>
          </w:rPr>
          <w:lastRenderedPageBreak/>
          <w:t xml:space="preserve">mastitis </w:t>
        </w:r>
      </w:ins>
      <w:r w:rsidR="00D45F71">
        <w:rPr>
          <w:rFonts w:ascii="Times New Roman" w:hAnsi="Times New Roman" w:cs="Times New Roman"/>
          <w:sz w:val="24"/>
          <w:szCs w:val="24"/>
          <w:highlight w:val="yellow"/>
        </w:rPr>
        <w:fldChar w:fldCharType="begin"/>
      </w:r>
      <w:r w:rsidR="00D45F71">
        <w:rPr>
          <w:rFonts w:ascii="Times New Roman" w:hAnsi="Times New Roman" w:cs="Times New Roman"/>
          <w:sz w:val="24"/>
          <w:szCs w:val="24"/>
          <w:highlight w:val="yellow"/>
        </w:rPr>
        <w:instrText xml:space="preserve"> ADDIN EN.CITE &lt;EndNote&gt;&lt;Cite&gt;&lt;Author&gt;Ruegg&lt;/Author&gt;&lt;Year&gt;2013&lt;/Year&gt;&lt;RecNum&gt;697&lt;/RecNum&gt;&lt;DisplayText&gt;(Ruegg and Pantoja, 2013)&lt;/DisplayText&gt;&lt;record&gt;&lt;rec-number&gt;697&lt;/rec-number&gt;&lt;foreign-keys&gt;&lt;key app="EN" db-id="pss5de0wasp2t9es5tu5evzpa2svsdrveax9" timestamp="1712006914"&gt;697&lt;/key&gt;&lt;/foreign-keys&gt;&lt;ref-type name="Journal Article"&gt;17&lt;/ref-type&gt;&lt;contributors&gt;&lt;authors&gt;&lt;author&gt;Ruegg, P. L.&lt;/author&gt;&lt;author&gt;Pantoja, J. C. F.&lt;/author&gt;&lt;/authors&gt;&lt;/contributors&gt;&lt;titles&gt;&lt;title&gt;Understanding and using somatic cell counts to improve milk quality&lt;/title&gt;&lt;secondary-title&gt;Irish Journal of Agricultural and Food Research&lt;/secondary-title&gt;&lt;/titles&gt;&lt;periodical&gt;&lt;full-title&gt;Irish Journal of Agricultural and Food Research&lt;/full-title&gt;&lt;/periodical&gt;&lt;pages&gt;101-117&lt;/pages&gt;&lt;volume&gt;52&lt;/volume&gt;&lt;number&gt;2&lt;/number&gt;&lt;dates&gt;&lt;year&gt;2013&lt;/year&gt;&lt;/dates&gt;&lt;publisher&gt;TEAGASC-Agriculture and Food Development Authority&lt;/publisher&gt;&lt;isbn&gt;07916833, 20099029&lt;/isbn&gt;&lt;urls&gt;&lt;related-urls&gt;&lt;url&gt;http://www.jstor.org/stable/23631024&lt;/url&gt;&lt;/related-urls&gt;&lt;/urls&gt;&lt;custom1&gt;Full publication date: 2013&lt;/custom1&gt;&lt;remote-database-name&gt;JSTOR&lt;/remote-database-name&gt;&lt;access-date&gt;2024/04/01/&lt;/access-date&gt;&lt;/record&gt;&lt;/Cite&gt;&lt;/EndNote&gt;</w:instrText>
      </w:r>
      <w:r w:rsidR="00D45F71">
        <w:rPr>
          <w:rFonts w:ascii="Times New Roman" w:hAnsi="Times New Roman" w:cs="Times New Roman"/>
          <w:sz w:val="24"/>
          <w:szCs w:val="24"/>
          <w:highlight w:val="yellow"/>
        </w:rPr>
        <w:fldChar w:fldCharType="separate"/>
      </w:r>
      <w:r w:rsidR="00D45F71">
        <w:rPr>
          <w:rFonts w:ascii="Times New Roman" w:hAnsi="Times New Roman" w:cs="Times New Roman"/>
          <w:noProof/>
          <w:sz w:val="24"/>
          <w:szCs w:val="24"/>
          <w:highlight w:val="yellow"/>
        </w:rPr>
        <w:t>(Ruegg and Pantoja, 2013)</w:t>
      </w:r>
      <w:r w:rsidR="00D45F71">
        <w:rPr>
          <w:rFonts w:ascii="Times New Roman" w:hAnsi="Times New Roman" w:cs="Times New Roman"/>
          <w:sz w:val="24"/>
          <w:szCs w:val="24"/>
          <w:highlight w:val="yellow"/>
        </w:rPr>
        <w:fldChar w:fldCharType="end"/>
      </w:r>
      <w:ins w:id="1057" w:author="Caitlin Jeffrey" w:date="2024-04-01T20:28:00Z">
        <w:r w:rsidR="004B1779" w:rsidRPr="00F57E9E">
          <w:rPr>
            <w:rFonts w:ascii="Times New Roman" w:hAnsi="Times New Roman" w:cs="Times New Roman"/>
            <w:sz w:val="24"/>
            <w:szCs w:val="24"/>
            <w:highlight w:val="yellow"/>
            <w:rPrChange w:id="1058" w:author="Caitlin Jeffrey" w:date="2024-04-01T20:35:00Z">
              <w:rPr>
                <w:rFonts w:ascii="Times New Roman" w:hAnsi="Times New Roman" w:cs="Times New Roman"/>
                <w:sz w:val="24"/>
                <w:szCs w:val="24"/>
              </w:rPr>
            </w:rPrChange>
          </w:rPr>
          <w:t>.</w:t>
        </w:r>
      </w:ins>
      <w:ins w:id="1059" w:author="Caitlin Jeffrey" w:date="2024-04-01T20:29:00Z">
        <w:r w:rsidR="004B1779" w:rsidRPr="00F57E9E">
          <w:rPr>
            <w:rFonts w:ascii="Times New Roman" w:hAnsi="Times New Roman" w:cs="Times New Roman"/>
            <w:sz w:val="24"/>
            <w:szCs w:val="24"/>
            <w:highlight w:val="yellow"/>
            <w:rPrChange w:id="1060" w:author="Caitlin Jeffrey" w:date="2024-04-01T20:35:00Z">
              <w:rPr>
                <w:rFonts w:ascii="Times New Roman" w:hAnsi="Times New Roman" w:cs="Times New Roman"/>
                <w:sz w:val="24"/>
                <w:szCs w:val="24"/>
              </w:rPr>
            </w:rPrChange>
          </w:rPr>
          <w:t xml:space="preserve"> </w:t>
        </w:r>
      </w:ins>
      <w:ins w:id="1061" w:author="Caitlin Jeffrey" w:date="2024-04-01T20:28:00Z">
        <w:r w:rsidR="004B1779" w:rsidRPr="00F57E9E">
          <w:rPr>
            <w:rFonts w:ascii="Times New Roman" w:hAnsi="Times New Roman" w:cs="Times New Roman"/>
            <w:sz w:val="24"/>
            <w:szCs w:val="24"/>
            <w:highlight w:val="yellow"/>
            <w:rPrChange w:id="1062" w:author="Caitlin Jeffrey" w:date="2024-04-01T20:35:00Z">
              <w:rPr>
                <w:rFonts w:ascii="Times New Roman" w:hAnsi="Times New Roman" w:cs="Times New Roman"/>
                <w:sz w:val="24"/>
                <w:szCs w:val="24"/>
              </w:rPr>
            </w:rPrChange>
          </w:rPr>
          <w:t>With regards to numeric difference in avg. SCS, BP farms performed slightly better than FS, and were equivalent to TS. The increase in estimated avg. SCS for FS equates to an increase of roughly 16,250 cells/mL at the cow level, which represents a slight to modest increase in SCC.</w:t>
        </w:r>
      </w:ins>
      <w:ins w:id="1063" w:author="Caitlin Jeffrey" w:date="2024-04-01T20:30:00Z">
        <w:r w:rsidR="004B1779" w:rsidRPr="00F57E9E">
          <w:rPr>
            <w:rFonts w:ascii="Times New Roman" w:hAnsi="Times New Roman" w:cs="Times New Roman"/>
            <w:sz w:val="24"/>
            <w:szCs w:val="24"/>
            <w:highlight w:val="yellow"/>
            <w:rPrChange w:id="1064" w:author="Caitlin Jeffrey" w:date="2024-04-01T20:35:00Z">
              <w:rPr>
                <w:rFonts w:ascii="Times New Roman" w:hAnsi="Times New Roman" w:cs="Times New Roman"/>
                <w:sz w:val="24"/>
                <w:szCs w:val="24"/>
              </w:rPr>
            </w:rPrChange>
          </w:rPr>
          <w:t xml:space="preserve"> </w:t>
        </w:r>
      </w:ins>
      <w:ins w:id="1065" w:author="Caitlin Jeffrey" w:date="2024-04-01T20:28:00Z">
        <w:r w:rsidR="004B1779" w:rsidRPr="00F57E9E">
          <w:rPr>
            <w:rFonts w:ascii="Times New Roman" w:hAnsi="Times New Roman" w:cs="Times New Roman"/>
            <w:sz w:val="24"/>
            <w:szCs w:val="24"/>
            <w:highlight w:val="yellow"/>
            <w:rPrChange w:id="1066" w:author="Caitlin Jeffrey" w:date="2024-04-01T20:35:00Z">
              <w:rPr>
                <w:rFonts w:ascii="Times New Roman" w:hAnsi="Times New Roman" w:cs="Times New Roman"/>
                <w:sz w:val="24"/>
                <w:szCs w:val="24"/>
              </w:rPr>
            </w:rPrChange>
          </w:rPr>
          <w:t xml:space="preserve">Although some numeric differences for outcomes were observed </w:t>
        </w:r>
      </w:ins>
      <w:ins w:id="1067" w:author="Caitlin Jeffrey" w:date="2024-04-01T20:30:00Z">
        <w:r w:rsidR="004B1779" w:rsidRPr="00F57E9E">
          <w:rPr>
            <w:rFonts w:ascii="Times New Roman" w:hAnsi="Times New Roman" w:cs="Times New Roman"/>
            <w:sz w:val="24"/>
            <w:szCs w:val="24"/>
            <w:highlight w:val="yellow"/>
            <w:rPrChange w:id="1068" w:author="Caitlin Jeffrey" w:date="2024-04-01T20:35:00Z">
              <w:rPr>
                <w:rFonts w:ascii="Times New Roman" w:hAnsi="Times New Roman" w:cs="Times New Roman"/>
                <w:sz w:val="24"/>
                <w:szCs w:val="24"/>
              </w:rPr>
            </w:rPrChange>
          </w:rPr>
          <w:t xml:space="preserve">in the current study </w:t>
        </w:r>
      </w:ins>
      <w:ins w:id="1069" w:author="Caitlin Jeffrey" w:date="2024-04-01T20:28:00Z">
        <w:r w:rsidR="004B1779" w:rsidRPr="00F57E9E">
          <w:rPr>
            <w:rFonts w:ascii="Times New Roman" w:hAnsi="Times New Roman" w:cs="Times New Roman"/>
            <w:sz w:val="24"/>
            <w:szCs w:val="24"/>
            <w:highlight w:val="yellow"/>
            <w:rPrChange w:id="1070" w:author="Caitlin Jeffrey" w:date="2024-04-01T20:35:00Z">
              <w:rPr>
                <w:rFonts w:ascii="Times New Roman" w:hAnsi="Times New Roman" w:cs="Times New Roman"/>
                <w:sz w:val="24"/>
                <w:szCs w:val="24"/>
              </w:rPr>
            </w:rPrChange>
          </w:rPr>
          <w:t xml:space="preserve">between facility types for newSCS, chronSCS, elevSCS, </w:t>
        </w:r>
      </w:ins>
      <w:ins w:id="1071" w:author="Caitlin Jeffrey" w:date="2024-04-01T20:30:00Z">
        <w:r w:rsidR="004B1779" w:rsidRPr="00F57E9E">
          <w:rPr>
            <w:rFonts w:ascii="Times New Roman" w:hAnsi="Times New Roman" w:cs="Times New Roman"/>
            <w:sz w:val="24"/>
            <w:szCs w:val="24"/>
            <w:highlight w:val="yellow"/>
            <w:rPrChange w:id="1072" w:author="Caitlin Jeffrey" w:date="2024-04-01T20:35:00Z">
              <w:rPr>
                <w:rFonts w:ascii="Times New Roman" w:hAnsi="Times New Roman" w:cs="Times New Roman"/>
                <w:sz w:val="24"/>
                <w:szCs w:val="24"/>
              </w:rPr>
            </w:rPrChange>
          </w:rPr>
          <w:t xml:space="preserve">and </w:t>
        </w:r>
      </w:ins>
      <w:ins w:id="1073" w:author="Caitlin Jeffrey" w:date="2024-04-01T20:28:00Z">
        <w:r w:rsidR="004B1779" w:rsidRPr="00F57E9E">
          <w:rPr>
            <w:rFonts w:ascii="Times New Roman" w:hAnsi="Times New Roman" w:cs="Times New Roman"/>
            <w:sz w:val="24"/>
            <w:szCs w:val="24"/>
            <w:highlight w:val="yellow"/>
            <w:rPrChange w:id="1074" w:author="Caitlin Jeffrey" w:date="2024-04-01T20:35:00Z">
              <w:rPr>
                <w:rFonts w:ascii="Times New Roman" w:hAnsi="Times New Roman" w:cs="Times New Roman"/>
                <w:sz w:val="24"/>
                <w:szCs w:val="24"/>
              </w:rPr>
            </w:rPrChange>
          </w:rPr>
          <w:t>avg. LS</w:t>
        </w:r>
      </w:ins>
      <w:ins w:id="1075" w:author="Caitlin Jeffrey" w:date="2024-04-01T20:30:00Z">
        <w:r w:rsidR="004B1779" w:rsidRPr="00F57E9E">
          <w:rPr>
            <w:rFonts w:ascii="Times New Roman" w:hAnsi="Times New Roman" w:cs="Times New Roman"/>
            <w:sz w:val="24"/>
            <w:szCs w:val="24"/>
            <w:highlight w:val="yellow"/>
            <w:rPrChange w:id="1076" w:author="Caitlin Jeffrey" w:date="2024-04-01T20:35:00Z">
              <w:rPr>
                <w:rFonts w:ascii="Times New Roman" w:hAnsi="Times New Roman" w:cs="Times New Roman"/>
                <w:sz w:val="24"/>
                <w:szCs w:val="24"/>
              </w:rPr>
            </w:rPrChange>
          </w:rPr>
          <w:t xml:space="preserve">, </w:t>
        </w:r>
      </w:ins>
      <w:ins w:id="1077" w:author="Caitlin Jeffrey" w:date="2024-04-01T20:28:00Z">
        <w:r w:rsidR="004B1779" w:rsidRPr="00F57E9E">
          <w:rPr>
            <w:rFonts w:ascii="Times New Roman" w:hAnsi="Times New Roman" w:cs="Times New Roman"/>
            <w:sz w:val="24"/>
            <w:szCs w:val="24"/>
            <w:highlight w:val="yellow"/>
            <w:rPrChange w:id="1078" w:author="Caitlin Jeffrey" w:date="2024-04-01T20:35:00Z">
              <w:rPr>
                <w:rFonts w:ascii="Times New Roman" w:hAnsi="Times New Roman" w:cs="Times New Roman"/>
                <w:sz w:val="24"/>
                <w:szCs w:val="24"/>
              </w:rPr>
            </w:rPrChange>
          </w:rPr>
          <w:t>given the proportionately large standard errors for all estimates, interpretation of the effect of facility type for these outcomes is challenging.</w:t>
        </w:r>
      </w:ins>
    </w:p>
    <w:p w14:paraId="6433D857" w14:textId="2FD7C925" w:rsidR="00FD1F5E" w:rsidDel="004B1779" w:rsidRDefault="00FD1F5E" w:rsidP="00FD1F5E">
      <w:pPr>
        <w:autoSpaceDE w:val="0"/>
        <w:autoSpaceDN w:val="0"/>
        <w:adjustRightInd w:val="0"/>
        <w:spacing w:line="480" w:lineRule="auto"/>
        <w:ind w:firstLine="720"/>
        <w:rPr>
          <w:del w:id="1079" w:author="Caitlin Jeffrey" w:date="2024-04-01T20:31:00Z"/>
          <w:rFonts w:ascii="Times New Roman" w:hAnsi="Times New Roman" w:cs="Times New Roman"/>
          <w:sz w:val="24"/>
          <w:szCs w:val="24"/>
        </w:rPr>
      </w:pP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Barberg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w:t>
      </w:r>
      <w:del w:id="1080" w:author="Caitlin Jeffrey" w:date="2024-04-01T10:29:00Z">
        <w:r w:rsidRPr="005F3535" w:rsidDel="00DE426A">
          <w:rPr>
            <w:rFonts w:ascii="Times New Roman" w:hAnsi="Times New Roman" w:cs="Times New Roman"/>
            <w:sz w:val="24"/>
            <w:szCs w:val="24"/>
          </w:rPr>
          <w:delText xml:space="preserve">also </w:delText>
        </w:r>
      </w:del>
      <w:r w:rsidRPr="005F3535">
        <w:rPr>
          <w:rFonts w:ascii="Times New Roman" w:hAnsi="Times New Roman" w:cs="Times New Roman"/>
          <w:sz w:val="24"/>
          <w:szCs w:val="24"/>
        </w:rPr>
        <w:t xml:space="preserve">found udder health and milk quality measures on </w:t>
      </w:r>
      <w:del w:id="1081" w:author="Caitlin Jeffrey" w:date="2024-04-01T14:30:00Z">
        <w:r w:rsidRPr="005F3535" w:rsidDel="00E349BA">
          <w:rPr>
            <w:rFonts w:ascii="Times New Roman" w:hAnsi="Times New Roman" w:cs="Times New Roman"/>
            <w:sz w:val="24"/>
            <w:szCs w:val="24"/>
          </w:rPr>
          <w:delText>bedded pack</w:delText>
        </w:r>
      </w:del>
      <w:ins w:id="1082" w:author="Caitlin Jeffrey" w:date="2024-04-01T14:30:00Z">
        <w:r w:rsidR="00E349BA">
          <w:rPr>
            <w:rFonts w:ascii="Times New Roman" w:hAnsi="Times New Roman" w:cs="Times New Roman"/>
            <w:sz w:val="24"/>
            <w:szCs w:val="24"/>
          </w:rPr>
          <w:t>BP</w:t>
        </w:r>
      </w:ins>
      <w:r w:rsidRPr="005F3535">
        <w:rPr>
          <w:rFonts w:ascii="Times New Roman" w:hAnsi="Times New Roman" w:cs="Times New Roman"/>
          <w:sz w:val="24"/>
          <w:szCs w:val="24"/>
        </w:rPr>
        <w:t xml:space="preserve">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1083" w:author="Caitlin Jeffrey" w:date="2024-03-18T13:53:00Z">
        <w:r w:rsidR="00627761">
          <w:rPr>
            <w:rFonts w:ascii="Times New Roman" w:hAnsi="Times New Roman" w:cs="Times New Roman"/>
            <w:sz w:val="24"/>
            <w:szCs w:val="24"/>
          </w:rPr>
          <w:t xml:space="preserve"> </w:t>
        </w:r>
      </w:ins>
      <w:del w:id="1084" w:author="Caitlin Jeffrey" w:date="2024-03-18T13:52:00Z">
        <w:r w:rsidRPr="00604EDE" w:rsidDel="00627761">
          <w:rPr>
            <w:rFonts w:ascii="Times New Roman" w:hAnsi="Times New Roman" w:cs="Times New Roman"/>
            <w:sz w:val="24"/>
            <w:szCs w:val="24"/>
          </w:rPr>
          <w:delText xml:space="preserve"> compost bedded packs </w:delText>
        </w:r>
      </w:del>
      <w:ins w:id="1085"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1086" w:author="Caitlin Jeffrey" w:date="2024-03-18T14:16:00Z">
        <w:r w:rsidRPr="00604EDE" w:rsidDel="00730AD3">
          <w:rPr>
            <w:rFonts w:ascii="Times New Roman" w:hAnsi="Times New Roman" w:cs="Times New Roman"/>
            <w:sz w:val="24"/>
            <w:szCs w:val="24"/>
          </w:rPr>
          <w:delText>freestall</w:delText>
        </w:r>
      </w:del>
      <w:ins w:id="1087"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1088" w:author="Caitlin Jeffrey" w:date="2024-03-18T13:53:00Z">
        <w:r w:rsidRPr="00604EDE" w:rsidDel="00627761">
          <w:rPr>
            <w:rFonts w:ascii="Times New Roman" w:hAnsi="Times New Roman" w:cs="Times New Roman"/>
            <w:sz w:val="24"/>
            <w:szCs w:val="24"/>
          </w:rPr>
          <w:delText>compost bedded packs</w:delText>
        </w:r>
      </w:del>
      <w:ins w:id="1089"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1090" w:author="Caitlin Jeffrey" w:date="2024-03-18T14:13:00Z">
        <w:r w:rsidRPr="00604EDE" w:rsidDel="00730AD3">
          <w:rPr>
            <w:rFonts w:ascii="Times New Roman" w:hAnsi="Times New Roman" w:cs="Times New Roman"/>
            <w:sz w:val="24"/>
            <w:szCs w:val="24"/>
          </w:rPr>
          <w:delText>freestalls</w:delText>
        </w:r>
      </w:del>
      <w:ins w:id="1091"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1092" w:author="Caitlin Jeffrey" w:date="2024-03-18T14:13:00Z">
        <w:r w:rsidRPr="00604EDE" w:rsidDel="00730AD3">
          <w:rPr>
            <w:rFonts w:ascii="Times New Roman" w:hAnsi="Times New Roman" w:cs="Times New Roman"/>
            <w:sz w:val="24"/>
            <w:szCs w:val="24"/>
          </w:rPr>
          <w:delText>freestalls</w:delText>
        </w:r>
      </w:del>
      <w:ins w:id="1093"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ins w:id="1094" w:author="Caitlin Jeffrey" w:date="2024-04-01T10:21:00Z">
        <w:r w:rsidR="004820DA">
          <w:rPr>
            <w:rFonts w:ascii="Times New Roman" w:hAnsi="Times New Roman" w:cs="Times New Roman"/>
            <w:sz w:val="24"/>
            <w:szCs w:val="24"/>
          </w:rPr>
          <w:t>f</w:t>
        </w:r>
      </w:ins>
      <w:r w:rsidRPr="00604EDE">
        <w:rPr>
          <w:rFonts w:ascii="Times New Roman" w:hAnsi="Times New Roman" w:cs="Times New Roman"/>
          <w:sz w:val="24"/>
          <w:szCs w:val="24"/>
        </w:rPr>
        <w:t xml:space="preserve">ound no significant difference in subclinical mastitis prevalence in CBP vs. sand-bedded </w:t>
      </w:r>
      <w:del w:id="1095" w:author="Caitlin Jeffrey" w:date="2024-03-18T14:13:00Z">
        <w:r w:rsidRPr="00604EDE" w:rsidDel="00730AD3">
          <w:rPr>
            <w:rFonts w:ascii="Times New Roman" w:hAnsi="Times New Roman" w:cs="Times New Roman"/>
            <w:sz w:val="24"/>
            <w:szCs w:val="24"/>
          </w:rPr>
          <w:delText>freestalls</w:delText>
        </w:r>
      </w:del>
      <w:ins w:id="1096"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r w:rsidRPr="00604EDE">
        <w:rPr>
          <w:rFonts w:ascii="Times New Roman" w:hAnsi="Times New Roman" w:cs="Times New Roman"/>
          <w:sz w:val="24"/>
          <w:szCs w:val="24"/>
        </w:rPr>
        <w:t>Barberg et. al 2007</w:t>
      </w:r>
      <w:r>
        <w:rPr>
          <w:rFonts w:ascii="Times New Roman" w:hAnsi="Times New Roman" w:cs="Times New Roman"/>
          <w:sz w:val="24"/>
          <w:szCs w:val="24"/>
        </w:rPr>
        <w:t>b)</w:t>
      </w:r>
      <w:ins w:id="1097" w:author="Caitlin Jeffrey" w:date="2024-04-01T11:57:00Z">
        <w:r w:rsidR="00955C0E">
          <w:rPr>
            <w:rFonts w:ascii="Times New Roman" w:hAnsi="Times New Roman" w:cs="Times New Roman"/>
            <w:sz w:val="24"/>
            <w:szCs w:val="24"/>
          </w:rPr>
          <w:t>,</w:t>
        </w:r>
      </w:ins>
      <w:r w:rsidRPr="00604EDE">
        <w:rPr>
          <w:rFonts w:ascii="Times New Roman" w:hAnsi="Times New Roman" w:cs="Times New Roman"/>
          <w:sz w:val="24"/>
          <w:szCs w:val="24"/>
        </w:rPr>
        <w:t xml:space="preserve"> which may be more representative of the general population of </w:t>
      </w:r>
      <w:del w:id="1098" w:author="Caitlin Jeffrey" w:date="2024-04-01T14:30:00Z">
        <w:r w:rsidRPr="00604EDE" w:rsidDel="00E349BA">
          <w:rPr>
            <w:rFonts w:ascii="Times New Roman" w:hAnsi="Times New Roman" w:cs="Times New Roman"/>
            <w:sz w:val="24"/>
            <w:szCs w:val="24"/>
          </w:rPr>
          <w:delText>bedded pack</w:delText>
        </w:r>
      </w:del>
      <w:ins w:id="1099"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w:t>
      </w:r>
      <w:ins w:id="1100" w:author="Caitlin Jeffrey" w:date="2024-04-01T11:57:00Z">
        <w:r w:rsidR="007F7913">
          <w:rPr>
            <w:rFonts w:ascii="Times New Roman" w:hAnsi="Times New Roman" w:cs="Times New Roman"/>
            <w:sz w:val="24"/>
            <w:szCs w:val="24"/>
          </w:rPr>
          <w:t>ior</w:t>
        </w:r>
      </w:ins>
      <w:del w:id="1101" w:author="Caitlin Jeffrey" w:date="2024-04-01T11:57:00Z">
        <w:r w:rsidRPr="00604EDE" w:rsidDel="007F7913">
          <w:rPr>
            <w:rFonts w:ascii="Times New Roman" w:hAnsi="Times New Roman" w:cs="Times New Roman"/>
            <w:sz w:val="24"/>
            <w:szCs w:val="24"/>
          </w:rPr>
          <w:delText>evious</w:delText>
        </w:r>
      </w:del>
      <w:r w:rsidRPr="00604EDE">
        <w:rPr>
          <w:rFonts w:ascii="Times New Roman" w:hAnsi="Times New Roman" w:cs="Times New Roman"/>
          <w:sz w:val="24"/>
          <w:szCs w:val="24"/>
        </w:rPr>
        <w:t xml:space="preserve">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del w:id="1102" w:author="Caitlin Jeffrey" w:date="2024-04-01T11:58:00Z">
        <w:r w:rsidR="00705D59" w:rsidRPr="00705D59" w:rsidDel="007F7913">
          <w:rPr>
            <w:rFonts w:ascii="Times New Roman" w:hAnsi="Times New Roman" w:cs="Times New Roman"/>
            <w:sz w:val="24"/>
            <w:szCs w:val="24"/>
          </w:rPr>
          <w:delText xml:space="preserve">(26% </w:delText>
        </w:r>
        <w:r w:rsidR="00705D59" w:rsidRPr="00705D59" w:rsidDel="00230C4E">
          <w:rPr>
            <w:rFonts w:ascii="Times New Roman" w:hAnsi="Times New Roman" w:cs="Times New Roman"/>
            <w:sz w:val="24"/>
            <w:szCs w:val="24"/>
          </w:rPr>
          <w:delText xml:space="preserve">for </w:delText>
        </w:r>
      </w:del>
      <w:del w:id="1103" w:author="Caitlin Jeffrey" w:date="2024-03-18T14:08:00Z">
        <w:r w:rsidR="00705D59" w:rsidRPr="00705D59" w:rsidDel="00730AD3">
          <w:rPr>
            <w:rFonts w:ascii="Times New Roman" w:hAnsi="Times New Roman" w:cs="Times New Roman"/>
            <w:sz w:val="24"/>
            <w:szCs w:val="24"/>
          </w:rPr>
          <w:delText>bedded packs</w:delText>
        </w:r>
      </w:del>
      <w:del w:id="1104" w:author="Caitlin Jeffrey" w:date="2024-04-01T11:58:00Z">
        <w:r w:rsidR="00705D59" w:rsidRPr="00705D59" w:rsidDel="007F7913">
          <w:rPr>
            <w:rFonts w:ascii="Times New Roman" w:hAnsi="Times New Roman" w:cs="Times New Roman"/>
            <w:sz w:val="24"/>
            <w:szCs w:val="24"/>
          </w:rPr>
          <w:delText>)</w:delText>
        </w:r>
        <w:r w:rsidR="00705D59" w:rsidRPr="00705D59" w:rsidDel="00230C4E">
          <w:rPr>
            <w:rFonts w:ascii="Times New Roman" w:hAnsi="Times New Roman" w:cs="Times New Roman"/>
            <w:sz w:val="24"/>
            <w:szCs w:val="24"/>
          </w:rPr>
          <w:delText xml:space="preserve"> </w:delText>
        </w:r>
      </w:del>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w:t>
      </w:r>
      <w:ins w:id="1105" w:author="Caitlin Jeffrey" w:date="2024-04-01T10:28:00Z">
        <w:r w:rsidR="0028092C">
          <w:rPr>
            <w:rFonts w:ascii="Times New Roman" w:hAnsi="Times New Roman" w:cs="Times New Roman"/>
            <w:sz w:val="24"/>
            <w:szCs w:val="24"/>
          </w:rPr>
          <w:t>.</w:t>
        </w:r>
      </w:ins>
      <w:r>
        <w:rPr>
          <w:rFonts w:ascii="Times New Roman" w:hAnsi="Times New Roman" w:cs="Times New Roman"/>
          <w:sz w:val="24"/>
          <w:szCs w:val="24"/>
        </w:rPr>
        <w:t>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 xml:space="preserve">Fávero </w:t>
      </w:r>
      <w:r w:rsidRPr="00604EDE">
        <w:rPr>
          <w:rFonts w:ascii="Times New Roman" w:hAnsi="Times New Roman" w:cs="Times New Roman"/>
          <w:sz w:val="24"/>
          <w:szCs w:val="24"/>
        </w:rPr>
        <w:lastRenderedPageBreak/>
        <w:t>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w:t>
      </w:r>
      <w:del w:id="1106" w:author="Caitlin Jeffrey" w:date="2024-04-01T14:30:00Z">
        <w:r w:rsidRPr="00604EDE" w:rsidDel="00E349BA">
          <w:rPr>
            <w:rFonts w:ascii="Times New Roman" w:hAnsi="Times New Roman" w:cs="Times New Roman"/>
            <w:sz w:val="24"/>
            <w:szCs w:val="24"/>
          </w:rPr>
          <w:delText>bedded pack</w:delText>
        </w:r>
      </w:del>
      <w:ins w:id="1107"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w:t>
      </w:r>
      <w:del w:id="1108" w:author="Caitlin Jeffrey" w:date="2024-04-01T11:58:00Z">
        <w:r w:rsidRPr="00604EDE" w:rsidDel="000E27D8">
          <w:rPr>
            <w:rFonts w:ascii="Times New Roman" w:hAnsi="Times New Roman" w:cs="Times New Roman"/>
            <w:sz w:val="24"/>
            <w:szCs w:val="24"/>
          </w:rPr>
          <w:delText xml:space="preserve">the three </w:delText>
        </w:r>
      </w:del>
      <w:ins w:id="1109" w:author="Caitlin Jeffrey" w:date="2024-04-01T11:58:00Z">
        <w:r w:rsidR="000E27D8">
          <w:rPr>
            <w:rFonts w:ascii="Times New Roman" w:hAnsi="Times New Roman" w:cs="Times New Roman"/>
            <w:sz w:val="24"/>
            <w:szCs w:val="24"/>
          </w:rPr>
          <w:t>3</w:t>
        </w:r>
        <w:r w:rsidR="000E27D8" w:rsidRPr="00604EDE">
          <w:rPr>
            <w:rFonts w:ascii="Times New Roman" w:hAnsi="Times New Roman" w:cs="Times New Roman"/>
            <w:sz w:val="24"/>
            <w:szCs w:val="24"/>
          </w:rPr>
          <w:t xml:space="preserve"> </w:t>
        </w:r>
      </w:ins>
      <w:del w:id="1110" w:author="Caitlin Jeffrey" w:date="2024-03-18T14:08:00Z">
        <w:r w:rsidRPr="00604EDE" w:rsidDel="00730AD3">
          <w:rPr>
            <w:rFonts w:ascii="Times New Roman" w:hAnsi="Times New Roman" w:cs="Times New Roman"/>
            <w:sz w:val="24"/>
            <w:szCs w:val="24"/>
          </w:rPr>
          <w:delText>bedded packs</w:delText>
        </w:r>
      </w:del>
      <w:ins w:id="1111"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44DA3028" w14:textId="77777777" w:rsidR="004B1779" w:rsidRDefault="004B1779" w:rsidP="004B1779">
      <w:pPr>
        <w:autoSpaceDE w:val="0"/>
        <w:autoSpaceDN w:val="0"/>
        <w:adjustRightInd w:val="0"/>
        <w:spacing w:line="480" w:lineRule="auto"/>
        <w:ind w:firstLine="720"/>
        <w:rPr>
          <w:ins w:id="1112" w:author="Caitlin Jeffrey" w:date="2024-04-01T20:30:00Z"/>
          <w:rFonts w:ascii="Times New Roman" w:hAnsi="Times New Roman" w:cs="Times New Roman"/>
          <w:sz w:val="24"/>
          <w:szCs w:val="24"/>
        </w:rPr>
      </w:pPr>
    </w:p>
    <w:p w14:paraId="5130397A" w14:textId="370E2118" w:rsidR="00CF0519" w:rsidRDefault="00CF0519" w:rsidP="00094E0C">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w:t>
      </w:r>
      <w:ins w:id="1113" w:author="Caitlin Jeffrey" w:date="2024-04-01T20:33:00Z">
        <w:r w:rsidR="003C429C">
          <w:rPr>
            <w:rFonts w:ascii="Times New Roman" w:hAnsi="Times New Roman" w:cs="Times New Roman"/>
            <w:sz w:val="24"/>
            <w:szCs w:val="24"/>
          </w:rPr>
          <w:t xml:space="preserve"> significantly</w:t>
        </w:r>
      </w:ins>
      <w:r w:rsidRPr="00604EDE">
        <w:rPr>
          <w:rFonts w:ascii="Times New Roman" w:hAnsi="Times New Roman" w:cs="Times New Roman"/>
          <w:sz w:val="24"/>
          <w:szCs w:val="24"/>
        </w:rPr>
        <w:t xml:space="preserve"> between facility type in the current stud</w:t>
      </w:r>
      <w:r>
        <w:rPr>
          <w:rFonts w:ascii="Times New Roman" w:hAnsi="Times New Roman" w:cs="Times New Roman"/>
          <w:sz w:val="24"/>
          <w:szCs w:val="24"/>
        </w:rPr>
        <w:t xml:space="preserve">y. </w:t>
      </w:r>
      <w:ins w:id="1114" w:author="Caitlin Jeffrey" w:date="2024-04-01T20:31:00Z">
        <w:r w:rsidR="004B1779" w:rsidRPr="00F57E9E">
          <w:rPr>
            <w:rFonts w:ascii="Times New Roman" w:hAnsi="Times New Roman" w:cs="Times New Roman"/>
            <w:sz w:val="24"/>
            <w:szCs w:val="24"/>
            <w:highlight w:val="yellow"/>
            <w:rPrChange w:id="1115" w:author="Caitlin Jeffrey" w:date="2024-04-01T20:35:00Z">
              <w:rPr>
                <w:rFonts w:ascii="Times New Roman" w:hAnsi="Times New Roman" w:cs="Times New Roman"/>
                <w:sz w:val="24"/>
                <w:szCs w:val="24"/>
              </w:rPr>
            </w:rPrChange>
          </w:rPr>
          <w:t>Cows on BP farms numerically made slightly more milk than those in TS, and were equivalent to those in FS. This increase of 1.7 pounds for BP over TS represents roughly 3% of the average STD 150-day milk production</w:t>
        </w:r>
      </w:ins>
      <w:ins w:id="1116" w:author="Caitlin Jeffrey" w:date="2024-04-01T21:05:00Z">
        <w:r w:rsidR="00D1350C">
          <w:rPr>
            <w:rFonts w:ascii="Times New Roman" w:hAnsi="Times New Roman" w:cs="Times New Roman"/>
            <w:sz w:val="24"/>
            <w:szCs w:val="24"/>
            <w:highlight w:val="yellow"/>
          </w:rPr>
          <w:t xml:space="preserve"> for herds in the study</w:t>
        </w:r>
      </w:ins>
      <w:ins w:id="1117" w:author="Caitlin Jeffrey" w:date="2024-04-01T20:31:00Z">
        <w:r w:rsidR="004B1779" w:rsidRPr="00F57E9E">
          <w:rPr>
            <w:rFonts w:ascii="Times New Roman" w:hAnsi="Times New Roman" w:cs="Times New Roman"/>
            <w:sz w:val="24"/>
            <w:szCs w:val="24"/>
            <w:highlight w:val="yellow"/>
            <w:rPrChange w:id="1118" w:author="Caitlin Jeffrey" w:date="2024-04-01T20:35:00Z">
              <w:rPr>
                <w:rFonts w:ascii="Times New Roman" w:hAnsi="Times New Roman" w:cs="Times New Roman"/>
                <w:sz w:val="24"/>
                <w:szCs w:val="24"/>
              </w:rPr>
            </w:rPrChange>
          </w:rPr>
          <w:t xml:space="preserve">, which is a relatively modest increase in milk production. </w:t>
        </w:r>
      </w:ins>
      <w:ins w:id="1119" w:author="Caitlin Jeffrey" w:date="2024-04-01T20:33:00Z">
        <w:r w:rsidR="003C429C" w:rsidRPr="00F57E9E">
          <w:rPr>
            <w:rFonts w:ascii="Times New Roman" w:hAnsi="Times New Roman" w:cs="Times New Roman"/>
            <w:sz w:val="24"/>
            <w:szCs w:val="24"/>
            <w:highlight w:val="yellow"/>
            <w:rPrChange w:id="1120" w:author="Caitlin Jeffrey" w:date="2024-04-01T20:35:00Z">
              <w:rPr>
                <w:rFonts w:ascii="Times New Roman" w:hAnsi="Times New Roman" w:cs="Times New Roman"/>
                <w:sz w:val="24"/>
                <w:szCs w:val="24"/>
              </w:rPr>
            </w:rPrChange>
          </w:rPr>
          <w:t xml:space="preserve">However, </w:t>
        </w:r>
      </w:ins>
      <w:ins w:id="1121" w:author="Caitlin Jeffrey" w:date="2024-04-01T20:32:00Z">
        <w:r w:rsidR="00927FBD" w:rsidRPr="00F57E9E">
          <w:rPr>
            <w:rFonts w:ascii="Times New Roman" w:hAnsi="Times New Roman" w:cs="Times New Roman"/>
            <w:sz w:val="24"/>
            <w:szCs w:val="24"/>
            <w:highlight w:val="yellow"/>
            <w:rPrChange w:id="1122" w:author="Caitlin Jeffrey" w:date="2024-04-01T20:35:00Z">
              <w:rPr>
                <w:rFonts w:ascii="Times New Roman" w:hAnsi="Times New Roman" w:cs="Times New Roman"/>
                <w:sz w:val="24"/>
                <w:szCs w:val="24"/>
              </w:rPr>
            </w:rPrChange>
          </w:rPr>
          <w:t>the comparatively large standard errors for both STD 150-day milk estimates make it difficult to interpret the effect of facility type for this metric</w:t>
        </w:r>
        <w:r w:rsidR="00927FBD" w:rsidRPr="00927FBD">
          <w:rPr>
            <w:rFonts w:ascii="Times New Roman" w:hAnsi="Times New Roman" w:cs="Times New Roman"/>
            <w:sz w:val="24"/>
            <w:szCs w:val="24"/>
          </w:rPr>
          <w:t>.</w:t>
        </w:r>
        <w:r w:rsidR="00927FBD">
          <w:rPr>
            <w:rFonts w:ascii="Times New Roman" w:hAnsi="Times New Roman" w:cs="Times New Roman"/>
            <w:sz w:val="24"/>
            <w:szCs w:val="24"/>
          </w:rPr>
          <w:t xml:space="preserve"> </w:t>
        </w:r>
      </w:ins>
      <w:ins w:id="1123" w:author="Caitlin Jeffrey" w:date="2024-04-01T20:31:00Z">
        <w:r w:rsidR="00094E0C">
          <w:rPr>
            <w:rFonts w:ascii="Times New Roman" w:hAnsi="Times New Roman" w:cs="Times New Roman"/>
            <w:sz w:val="24"/>
            <w:szCs w:val="24"/>
          </w:rPr>
          <w:t>P</w:t>
        </w:r>
      </w:ins>
      <w:del w:id="1124" w:author="Caitlin Jeffrey" w:date="2024-04-01T20:31:00Z">
        <w:r w:rsidRPr="00604EDE" w:rsidDel="00094E0C">
          <w:rPr>
            <w:rFonts w:ascii="Times New Roman" w:hAnsi="Times New Roman" w:cs="Times New Roman"/>
            <w:sz w:val="24"/>
            <w:szCs w:val="24"/>
          </w:rPr>
          <w:delText>This aligns with p</w:delText>
        </w:r>
      </w:del>
      <w:r w:rsidRPr="00604EDE">
        <w:rPr>
          <w:rFonts w:ascii="Times New Roman" w:hAnsi="Times New Roman" w:cs="Times New Roman"/>
          <w:sz w:val="24"/>
          <w:szCs w:val="24"/>
        </w:rPr>
        <w:t xml:space="preserve">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t>
      </w:r>
      <w:del w:id="1125" w:author="Caitlin Jeffrey" w:date="2024-04-01T20:31:00Z">
        <w:r w:rsidRPr="00604EDE" w:rsidDel="00094E0C">
          <w:rPr>
            <w:rFonts w:ascii="Times New Roman" w:hAnsi="Times New Roman" w:cs="Times New Roman"/>
            <w:sz w:val="24"/>
            <w:szCs w:val="24"/>
          </w:rPr>
          <w:delText xml:space="preserve">which </w:delText>
        </w:r>
      </w:del>
      <w:ins w:id="1126" w:author="Caitlin Jeffrey" w:date="2024-04-01T20:31:00Z">
        <w:r w:rsidR="00094E0C">
          <w:rPr>
            <w:rFonts w:ascii="Times New Roman" w:hAnsi="Times New Roman" w:cs="Times New Roman"/>
            <w:sz w:val="24"/>
            <w:szCs w:val="24"/>
          </w:rPr>
          <w:t>has</w:t>
        </w:r>
        <w:r w:rsidR="00094E0C"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1127" w:author="Caitlin Jeffrey" w:date="2024-03-18T14:08:00Z">
        <w:r w:rsidRPr="00604EDE" w:rsidDel="00730AD3">
          <w:rPr>
            <w:rFonts w:ascii="Times New Roman" w:hAnsi="Times New Roman" w:cs="Times New Roman"/>
            <w:sz w:val="24"/>
            <w:szCs w:val="24"/>
          </w:rPr>
          <w:delText>bedded packs</w:delText>
        </w:r>
      </w:del>
      <w:ins w:id="1128"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1129" w:author="Caitlin Jeffrey" w:date="2024-03-18T14:16:00Z">
        <w:r w:rsidRPr="00604EDE" w:rsidDel="00730AD3">
          <w:rPr>
            <w:rFonts w:ascii="Times New Roman" w:hAnsi="Times New Roman" w:cs="Times New Roman"/>
            <w:sz w:val="24"/>
            <w:szCs w:val="24"/>
          </w:rPr>
          <w:delText>freestall</w:delText>
        </w:r>
      </w:del>
      <w:ins w:id="1130"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1131" w:author="Caitlin Jeffrey" w:date="2024-03-18T14:08:00Z">
        <w:r w:rsidRPr="00604EDE" w:rsidDel="00730AD3">
          <w:rPr>
            <w:rFonts w:ascii="Times New Roman" w:hAnsi="Times New Roman" w:cs="Times New Roman"/>
            <w:sz w:val="24"/>
            <w:szCs w:val="24"/>
          </w:rPr>
          <w:delText>bedded packs</w:delText>
        </w:r>
      </w:del>
      <w:ins w:id="1132"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1133" w:author="Caitlin Jeffrey" w:date="2024-03-18T14:08:00Z">
        <w:r w:rsidRPr="00604EDE" w:rsidDel="00730AD3">
          <w:rPr>
            <w:rFonts w:ascii="Times New Roman" w:hAnsi="Times New Roman" w:cs="Times New Roman"/>
            <w:sz w:val="24"/>
            <w:szCs w:val="24"/>
          </w:rPr>
          <w:delText>bedded packs</w:delText>
        </w:r>
      </w:del>
      <w:ins w:id="1134"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ins w:id="1135" w:author="Caitlin Jeffrey" w:date="2024-04-01T10:23:00Z">
        <w:r w:rsidR="00D87AD6">
          <w:rPr>
            <w:rFonts w:ascii="Times New Roman" w:hAnsi="Times New Roman" w:cs="Times New Roman"/>
            <w:sz w:val="24"/>
            <w:szCs w:val="24"/>
          </w:rPr>
          <w:t>p</w:t>
        </w:r>
      </w:ins>
      <w:r w:rsidRPr="00604EDE">
        <w:rPr>
          <w:rFonts w:ascii="Times New Roman" w:hAnsi="Times New Roman" w:cs="Times New Roman"/>
          <w:sz w:val="24"/>
          <w:szCs w:val="24"/>
        </w:rPr>
        <w:t xml:space="preserve">oint out, </w:t>
      </w:r>
      <w:del w:id="1136" w:author="Caitlin Jeffrey" w:date="2024-04-01T10:23:00Z">
        <w:r w:rsidRPr="00604EDE" w:rsidDel="00D87AD6">
          <w:rPr>
            <w:rFonts w:ascii="Times New Roman" w:hAnsi="Times New Roman" w:cs="Times New Roman"/>
            <w:sz w:val="24"/>
            <w:szCs w:val="24"/>
          </w:rPr>
          <w:delText xml:space="preserve">the </w:delText>
        </w:r>
      </w:del>
      <w:r w:rsidRPr="00604EDE">
        <w:rPr>
          <w:rFonts w:ascii="Times New Roman" w:hAnsi="Times New Roman" w:cs="Times New Roman"/>
          <w:sz w:val="24"/>
          <w:szCs w:val="24"/>
        </w:rPr>
        <w:t>“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1137" w:author="Caitlin Jeffrey" w:date="2024-03-18T14:09:00Z">
        <w:r w:rsidRPr="00604EDE" w:rsidDel="00730AD3">
          <w:rPr>
            <w:rFonts w:ascii="Times New Roman" w:hAnsi="Times New Roman" w:cs="Times New Roman"/>
            <w:sz w:val="24"/>
            <w:szCs w:val="24"/>
          </w:rPr>
          <w:delText>bedded packs</w:delText>
        </w:r>
      </w:del>
      <w:ins w:id="1138"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41F66DD3"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del w:id="1139" w:author="Caitlin Jeffrey" w:date="2024-04-01T17:33:00Z">
        <w:r w:rsidRPr="00F57E9E" w:rsidDel="003C09CC">
          <w:rPr>
            <w:rFonts w:ascii="Times New Roman" w:hAnsi="Times New Roman" w:cs="Times New Roman"/>
            <w:sz w:val="24"/>
            <w:szCs w:val="24"/>
          </w:rPr>
          <w:lastRenderedPageBreak/>
          <w:delText>Our findin</w:delText>
        </w:r>
        <w:r w:rsidR="000A501A" w:rsidRPr="00F57E9E" w:rsidDel="003C09CC">
          <w:rPr>
            <w:rFonts w:ascii="Times New Roman" w:hAnsi="Times New Roman" w:cs="Times New Roman"/>
            <w:sz w:val="24"/>
            <w:szCs w:val="24"/>
          </w:rPr>
          <w:delText>g no</w:delText>
        </w:r>
        <w:r w:rsidR="00AA537D" w:rsidRPr="00F57E9E" w:rsidDel="003C09CC">
          <w:rPr>
            <w:rFonts w:ascii="Times New Roman" w:hAnsi="Times New Roman" w:cs="Times New Roman"/>
            <w:sz w:val="24"/>
            <w:szCs w:val="24"/>
          </w:rPr>
          <w:delText xml:space="preserve"> difference in t</w:delText>
        </w:r>
      </w:del>
      <w:ins w:id="1140" w:author="Caitlin Jeffrey" w:date="2024-04-01T17:33:00Z">
        <w:r w:rsidR="003C09CC" w:rsidRPr="00F57E9E">
          <w:rPr>
            <w:rFonts w:ascii="Times New Roman" w:hAnsi="Times New Roman" w:cs="Times New Roman"/>
            <w:sz w:val="24"/>
            <w:szCs w:val="24"/>
          </w:rPr>
          <w:t>T</w:t>
        </w:r>
      </w:ins>
      <w:r w:rsidR="00AA537D" w:rsidRPr="00F57E9E">
        <w:rPr>
          <w:rFonts w:ascii="Times New Roman" w:hAnsi="Times New Roman" w:cs="Times New Roman"/>
          <w:sz w:val="24"/>
          <w:szCs w:val="24"/>
        </w:rPr>
        <w:t>he two udder hygiene measures</w:t>
      </w:r>
      <w:ins w:id="1141" w:author="Caitlin Jeffrey" w:date="2024-04-01T17:33:00Z">
        <w:r w:rsidR="003C09CC" w:rsidRPr="00F57E9E">
          <w:rPr>
            <w:rFonts w:ascii="Times New Roman" w:hAnsi="Times New Roman" w:cs="Times New Roman"/>
            <w:sz w:val="24"/>
            <w:szCs w:val="24"/>
          </w:rPr>
          <w:t xml:space="preserve"> were not statistically different</w:t>
        </w:r>
      </w:ins>
      <w:r w:rsidR="00AA537D" w:rsidRPr="00F57E9E">
        <w:rPr>
          <w:rFonts w:ascii="Times New Roman" w:hAnsi="Times New Roman" w:cs="Times New Roman"/>
          <w:sz w:val="24"/>
          <w:szCs w:val="24"/>
        </w:rPr>
        <w:t xml:space="preserve"> between the three facility types</w:t>
      </w:r>
      <w:ins w:id="1142" w:author="Caitlin Jeffrey" w:date="2024-04-01T17:33:00Z">
        <w:r w:rsidR="003C09CC" w:rsidRPr="00F57E9E">
          <w:rPr>
            <w:rFonts w:ascii="Times New Roman" w:hAnsi="Times New Roman" w:cs="Times New Roman"/>
            <w:sz w:val="24"/>
            <w:szCs w:val="24"/>
          </w:rPr>
          <w:t xml:space="preserve">. </w:t>
        </w:r>
      </w:ins>
      <w:ins w:id="1143" w:author="Caitlin Jeffrey" w:date="2024-04-01T20:34:00Z">
        <w:r w:rsidR="00E3797C" w:rsidRPr="00F57E9E">
          <w:rPr>
            <w:rFonts w:ascii="Times New Roman" w:hAnsi="Times New Roman" w:cs="Times New Roman"/>
            <w:sz w:val="24"/>
            <w:szCs w:val="24"/>
            <w:highlight w:val="yellow"/>
            <w:rPrChange w:id="1144" w:author="Caitlin Jeffrey" w:date="2024-04-01T20:35:00Z">
              <w:rPr>
                <w:rFonts w:ascii="Times New Roman" w:hAnsi="Times New Roman" w:cs="Times New Roman"/>
                <w:sz w:val="24"/>
                <w:szCs w:val="24"/>
              </w:rPr>
            </w:rPrChange>
          </w:rPr>
          <w:t>TS farms had numerically higher proportion of dirty udders and avg. udder hygiene score, while FS and BP systems were equivalent. However, interpretation of these numerical differences is difficult, given that the standard errors for all four estimates are large relative to the coefficient estimates</w:t>
        </w:r>
      </w:ins>
      <w:ins w:id="1145" w:author="Caitlin Jeffrey" w:date="2024-04-01T17:33:00Z">
        <w:r w:rsidR="003C09CC" w:rsidRPr="00F57E9E">
          <w:rPr>
            <w:rFonts w:ascii="Times New Roman" w:hAnsi="Times New Roman" w:cs="Times New Roman"/>
            <w:sz w:val="24"/>
            <w:szCs w:val="24"/>
            <w:highlight w:val="yellow"/>
            <w:rPrChange w:id="1146" w:author="Caitlin Jeffrey" w:date="2024-04-01T20:35:00Z">
              <w:rPr>
                <w:rFonts w:ascii="Times New Roman" w:hAnsi="Times New Roman" w:cs="Times New Roman"/>
                <w:sz w:val="24"/>
                <w:szCs w:val="24"/>
              </w:rPr>
            </w:rPrChange>
          </w:rPr>
          <w:t>.</w:t>
        </w:r>
      </w:ins>
      <w:r w:rsidR="00967B22">
        <w:rPr>
          <w:rFonts w:ascii="Times New Roman" w:hAnsi="Times New Roman" w:cs="Times New Roman"/>
          <w:sz w:val="24"/>
          <w:szCs w:val="24"/>
        </w:rPr>
        <w:t xml:space="preserve"> </w:t>
      </w:r>
      <w:del w:id="1147" w:author="Caitlin Jeffrey" w:date="2024-04-01T20:34:00Z">
        <w:r w:rsidR="00CF0519" w:rsidRPr="00604EDE" w:rsidDel="00E3797C">
          <w:rPr>
            <w:rFonts w:ascii="Times New Roman" w:hAnsi="Times New Roman" w:cs="Times New Roman"/>
            <w:sz w:val="24"/>
            <w:szCs w:val="24"/>
          </w:rPr>
          <w:delText>is in accordance with p</w:delText>
        </w:r>
      </w:del>
      <w:ins w:id="1148" w:author="Caitlin Jeffrey" w:date="2024-04-01T20:34:00Z">
        <w:r w:rsidR="00E3797C">
          <w:rPr>
            <w:rFonts w:ascii="Times New Roman" w:hAnsi="Times New Roman" w:cs="Times New Roman"/>
            <w:sz w:val="24"/>
            <w:szCs w:val="24"/>
          </w:rPr>
          <w:t>P</w:t>
        </w:r>
      </w:ins>
      <w:r w:rsidR="00CF0519" w:rsidRPr="00604EDE">
        <w:rPr>
          <w:rFonts w:ascii="Times New Roman" w:hAnsi="Times New Roman" w:cs="Times New Roman"/>
          <w:sz w:val="24"/>
          <w:szCs w:val="24"/>
        </w:rPr>
        <w:t>revious work</w:t>
      </w:r>
      <w:del w:id="1149" w:author="Caitlin Jeffrey" w:date="2024-04-01T20:34:00Z">
        <w:r w:rsidR="00CF0519" w:rsidRPr="00604EDE" w:rsidDel="00E3797C">
          <w:rPr>
            <w:rFonts w:ascii="Times New Roman" w:hAnsi="Times New Roman" w:cs="Times New Roman"/>
            <w:sz w:val="24"/>
            <w:szCs w:val="24"/>
          </w:rPr>
          <w:delText>, which</w:delText>
        </w:r>
      </w:del>
      <w:r w:rsidR="00CF0519" w:rsidRPr="00604EDE">
        <w:rPr>
          <w:rFonts w:ascii="Times New Roman" w:hAnsi="Times New Roman" w:cs="Times New Roman"/>
          <w:sz w:val="24"/>
          <w:szCs w:val="24"/>
        </w:rPr>
        <w:t xml:space="preserve"> found that cow hygiene on </w:t>
      </w:r>
      <w:del w:id="1150" w:author="Caitlin Jeffrey" w:date="2024-04-01T14:30:00Z">
        <w:r w:rsidR="00CF0519" w:rsidRPr="00604EDE" w:rsidDel="00E349BA">
          <w:rPr>
            <w:rFonts w:ascii="Times New Roman" w:hAnsi="Times New Roman" w:cs="Times New Roman"/>
            <w:sz w:val="24"/>
            <w:szCs w:val="24"/>
          </w:rPr>
          <w:delText>bedded pack</w:delText>
        </w:r>
      </w:del>
      <w:ins w:id="1151" w:author="Caitlin Jeffrey" w:date="2024-04-01T14:30:00Z">
        <w:r w:rsidR="00E349BA">
          <w:rPr>
            <w:rFonts w:ascii="Times New Roman" w:hAnsi="Times New Roman" w:cs="Times New Roman"/>
            <w:sz w:val="24"/>
            <w:szCs w:val="24"/>
          </w:rPr>
          <w:t>BP</w:t>
        </w:r>
      </w:ins>
      <w:r w:rsidR="00CF0519" w:rsidRPr="00604EDE">
        <w:rPr>
          <w:rFonts w:ascii="Times New Roman" w:hAnsi="Times New Roman" w:cs="Times New Roman"/>
          <w:sz w:val="24"/>
          <w:szCs w:val="24"/>
        </w:rPr>
        <w:t xml:space="preserve"> systems </w:t>
      </w:r>
      <w:del w:id="1152" w:author="Caitlin Jeffrey" w:date="2024-03-15T17:26:00Z">
        <w:r w:rsidR="00CF0519" w:rsidDel="00B80BE8">
          <w:rPr>
            <w:rFonts w:ascii="Times New Roman" w:hAnsi="Times New Roman" w:cs="Times New Roman"/>
            <w:sz w:val="24"/>
            <w:szCs w:val="24"/>
          </w:rPr>
          <w:delText>is</w:delText>
        </w:r>
      </w:del>
      <w:ins w:id="1153" w:author="Caitlin Jeffrey" w:date="2024-03-15T17:26:00Z">
        <w:r w:rsidR="00B80BE8" w:rsidRPr="00B80BE8">
          <w:rPr>
            <w:rFonts w:ascii="Times New Roman" w:hAnsi="Times New Roman" w:cs="Times New Roman"/>
            <w:sz w:val="24"/>
            <w:szCs w:val="24"/>
            <w:highlight w:val="yellow"/>
            <w:rPrChange w:id="1154"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w:t>
      </w:r>
      <w:del w:id="1155" w:author="Caitlin Jeffrey" w:date="2024-04-01T14:34:00Z">
        <w:r w:rsidR="00CF0519" w:rsidDel="00023F2C">
          <w:rPr>
            <w:rFonts w:ascii="Times New Roman" w:hAnsi="Times New Roman" w:cs="Times New Roman"/>
            <w:sz w:val="24"/>
            <w:szCs w:val="24"/>
          </w:rPr>
          <w:delText>bedded pack</w:delText>
        </w:r>
      </w:del>
      <w:ins w:id="1156" w:author="Caitlin Jeffrey" w:date="2024-04-01T14:34:00Z">
        <w:r w:rsidR="00023F2C">
          <w:rPr>
            <w:rFonts w:ascii="Times New Roman" w:hAnsi="Times New Roman" w:cs="Times New Roman"/>
            <w:sz w:val="24"/>
            <w:szCs w:val="24"/>
          </w:rPr>
          <w:t>BP</w:t>
        </w:r>
      </w:ins>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This sentiment was echoed by the </w:t>
      </w:r>
      <w:del w:id="1157" w:author="Caitlin Jeffrey" w:date="2024-04-01T14:30:00Z">
        <w:r w:rsidR="00CF0519" w:rsidRPr="00202154" w:rsidDel="00E349BA">
          <w:rPr>
            <w:rFonts w:ascii="Times New Roman" w:hAnsi="Times New Roman" w:cs="Times New Roman"/>
            <w:sz w:val="24"/>
            <w:szCs w:val="24"/>
          </w:rPr>
          <w:delText>bedded pack</w:delText>
        </w:r>
      </w:del>
      <w:ins w:id="1158" w:author="Caitlin Jeffrey" w:date="2024-04-01T14:30:00Z">
        <w:r w:rsidR="00E349BA">
          <w:rPr>
            <w:rFonts w:ascii="Times New Roman" w:hAnsi="Times New Roman" w:cs="Times New Roman"/>
            <w:sz w:val="24"/>
            <w:szCs w:val="24"/>
          </w:rPr>
          <w:t>BP</w:t>
        </w:r>
      </w:ins>
      <w:r w:rsidR="00CF0519" w:rsidRPr="00202154">
        <w:rPr>
          <w:rFonts w:ascii="Times New Roman" w:hAnsi="Times New Roman" w:cs="Times New Roman"/>
          <w:sz w:val="24"/>
          <w:szCs w:val="24"/>
        </w:rPr>
        <w:t xml:space="preserve">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1159" w:author="Caitlin Jeffrey" w:date="2024-03-18T14:09:00Z">
        <w:r w:rsidR="00CF0519" w:rsidRPr="00604EDE" w:rsidDel="00730AD3">
          <w:rPr>
            <w:rFonts w:ascii="Times New Roman" w:hAnsi="Times New Roman" w:cs="Times New Roman"/>
            <w:sz w:val="24"/>
            <w:szCs w:val="24"/>
          </w:rPr>
          <w:delText>bedded packs</w:delText>
        </w:r>
      </w:del>
      <w:ins w:id="1160"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 xml:space="preserve">was a </w:t>
      </w:r>
      <w:del w:id="1161" w:author="Caitlin Jeffrey" w:date="2024-04-01T11:59:00Z">
        <w:r w:rsidR="00CF0519" w:rsidRPr="00604EDE" w:rsidDel="00520830">
          <w:rPr>
            <w:rFonts w:ascii="Times New Roman" w:hAnsi="Times New Roman" w:cs="Times New Roman"/>
            <w:sz w:val="24"/>
            <w:szCs w:val="24"/>
          </w:rPr>
          <w:delText>bedded pack farm</w:delText>
        </w:r>
      </w:del>
      <w:ins w:id="1162" w:author="Caitlin Jeffrey" w:date="2024-04-01T11:59:00Z">
        <w:r w:rsidR="00520830">
          <w:rPr>
            <w:rFonts w:ascii="Times New Roman" w:hAnsi="Times New Roman" w:cs="Times New Roman"/>
            <w:sz w:val="24"/>
            <w:szCs w:val="24"/>
          </w:rPr>
          <w:t>BP</w:t>
        </w:r>
      </w:ins>
      <w:r w:rsidR="00CF0519" w:rsidRPr="00604EDE">
        <w:rPr>
          <w:rFonts w:ascii="Times New Roman" w:hAnsi="Times New Roman" w:cs="Times New Roman"/>
          <w:sz w:val="24"/>
          <w:szCs w:val="24"/>
        </w:rPr>
        <w:t>.</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1163" w:author="Caitlin Jeffrey" w:date="2024-03-18T14:17:00Z">
        <w:r w:rsidR="00CF0519" w:rsidDel="00730AD3">
          <w:rPr>
            <w:rFonts w:ascii="Times New Roman" w:hAnsi="Times New Roman" w:cs="Times New Roman"/>
            <w:sz w:val="24"/>
            <w:szCs w:val="24"/>
          </w:rPr>
          <w:delText>tiestall</w:delText>
        </w:r>
      </w:del>
      <w:ins w:id="1164"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3C89D9FC" w:rsidR="0024316E" w:rsidDel="004F6027" w:rsidRDefault="0024316E" w:rsidP="00F71FB6">
      <w:pPr>
        <w:autoSpaceDE w:val="0"/>
        <w:autoSpaceDN w:val="0"/>
        <w:adjustRightInd w:val="0"/>
        <w:spacing w:line="480" w:lineRule="auto"/>
        <w:ind w:firstLine="720"/>
        <w:rPr>
          <w:del w:id="1165" w:author="Caitlin Jeffrey" w:date="2024-04-01T10:38:00Z"/>
          <w:rFonts w:ascii="Times New Roman" w:hAnsi="Times New Roman" w:cs="Times New Roman"/>
          <w:sz w:val="24"/>
          <w:szCs w:val="24"/>
        </w:rPr>
      </w:pPr>
      <w:del w:id="1166" w:author="Caitlin Jeffrey" w:date="2024-04-01T10:38:00Z">
        <w:r w:rsidRPr="0024316E" w:rsidDel="004F6027">
          <w:rPr>
            <w:rFonts w:ascii="Times New Roman" w:hAnsi="Times New Roman" w:cs="Times New Roman"/>
            <w:sz w:val="24"/>
            <w:szCs w:val="24"/>
          </w:rPr>
          <w:lastRenderedPageBreak/>
          <w:delText xml:space="preserve">As results from the multivariable models exploring the </w:delText>
        </w:r>
        <w:r w:rsidR="004A30F3" w:rsidDel="004F6027">
          <w:rPr>
            <w:rFonts w:ascii="Times New Roman" w:hAnsi="Times New Roman" w:cs="Times New Roman"/>
            <w:sz w:val="24"/>
            <w:szCs w:val="24"/>
          </w:rPr>
          <w:delText>relationship between</w:delText>
        </w:r>
        <w:r w:rsidRPr="0024316E" w:rsidDel="004F6027">
          <w:rPr>
            <w:rFonts w:ascii="Times New Roman" w:hAnsi="Times New Roman" w:cs="Times New Roman"/>
            <w:sz w:val="24"/>
            <w:szCs w:val="24"/>
          </w:rPr>
          <w:delText xml:space="preserve"> facility type </w:delText>
        </w:r>
        <w:r w:rsidR="004A30F3" w:rsidDel="004F6027">
          <w:rPr>
            <w:rFonts w:ascii="Times New Roman" w:hAnsi="Times New Roman" w:cs="Times New Roman"/>
            <w:sz w:val="24"/>
            <w:szCs w:val="24"/>
          </w:rPr>
          <w:delText xml:space="preserve">and outcomes of interest </w:delText>
        </w:r>
        <w:r w:rsidRPr="0024316E" w:rsidDel="004F6027">
          <w:rPr>
            <w:rFonts w:ascii="Times New Roman" w:hAnsi="Times New Roman" w:cs="Times New Roman"/>
            <w:sz w:val="24"/>
            <w:szCs w:val="24"/>
          </w:rPr>
          <w:delText>suffered from limited statistical power</w:delText>
        </w:r>
      </w:del>
      <w:del w:id="1167" w:author="Caitlin Jeffrey" w:date="2024-04-01T10:37:00Z">
        <w:r w:rsidRPr="0024316E" w:rsidDel="00215FCD">
          <w:rPr>
            <w:rFonts w:ascii="Times New Roman" w:hAnsi="Times New Roman" w:cs="Times New Roman"/>
            <w:sz w:val="24"/>
            <w:szCs w:val="24"/>
          </w:rPr>
          <w:delText xml:space="preserve"> due to small sample sizes</w:delText>
        </w:r>
      </w:del>
      <w:del w:id="1168" w:author="Caitlin Jeffrey" w:date="2024-04-01T10:38:00Z">
        <w:r w:rsidRPr="0024316E" w:rsidDel="004F6027">
          <w:rPr>
            <w:rFonts w:ascii="Times New Roman" w:hAnsi="Times New Roman" w:cs="Times New Roman"/>
            <w:sz w:val="24"/>
            <w:szCs w:val="24"/>
          </w:rPr>
          <w:delText>, the focus of the discussion will be on trends that emerged from the univariate analysis which combined all 21 farms.</w:delText>
        </w:r>
      </w:del>
    </w:p>
    <w:p w14:paraId="761D2E2E" w14:textId="2704E0C0"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w:t>
      </w:r>
      <w:del w:id="1169" w:author="Caitlin Jeffrey" w:date="2024-04-01T12:00:00Z">
        <w:r w:rsidRPr="00604EDE" w:rsidDel="00ED0AFB">
          <w:rPr>
            <w:rFonts w:ascii="Times New Roman" w:hAnsi="Times New Roman" w:cs="Times New Roman"/>
            <w:sz w:val="24"/>
            <w:szCs w:val="24"/>
          </w:rPr>
          <w:delText xml:space="preserve">emerging </w:delText>
        </w:r>
      </w:del>
      <w:ins w:id="1170" w:author="Caitlin Jeffrey" w:date="2024-04-01T10:38:00Z">
        <w:r w:rsidR="000F21D8" w:rsidRPr="0024316E">
          <w:rPr>
            <w:rFonts w:ascii="Times New Roman" w:hAnsi="Times New Roman" w:cs="Times New Roman"/>
            <w:sz w:val="24"/>
            <w:szCs w:val="24"/>
          </w:rPr>
          <w:t xml:space="preserve">from the univariate analysis </w:t>
        </w:r>
      </w:ins>
      <w:ins w:id="1171" w:author="Caitlin Jeffrey" w:date="2024-04-01T12:00:00Z">
        <w:r w:rsidR="00ED0AFB">
          <w:rPr>
            <w:rFonts w:ascii="Times New Roman" w:hAnsi="Times New Roman" w:cs="Times New Roman"/>
            <w:sz w:val="24"/>
            <w:szCs w:val="24"/>
          </w:rPr>
          <w:t>combining</w:t>
        </w:r>
      </w:ins>
      <w:ins w:id="1172" w:author="Caitlin Jeffrey" w:date="2024-04-01T10:38:00Z">
        <w:r w:rsidR="000F21D8" w:rsidRPr="0024316E">
          <w:rPr>
            <w:rFonts w:ascii="Times New Roman" w:hAnsi="Times New Roman" w:cs="Times New Roman"/>
            <w:sz w:val="24"/>
            <w:szCs w:val="24"/>
          </w:rPr>
          <w:t xml:space="preserve"> all 21 farms</w:t>
        </w:r>
        <w:r w:rsidR="000F21D8" w:rsidRPr="00604EDE" w:rsidDel="000F21D8">
          <w:rPr>
            <w:rFonts w:ascii="Times New Roman" w:hAnsi="Times New Roman" w:cs="Times New Roman"/>
            <w:sz w:val="24"/>
            <w:szCs w:val="24"/>
          </w:rPr>
          <w:t xml:space="preserve"> </w:t>
        </w:r>
      </w:ins>
      <w:del w:id="1173" w:author="Caitlin Jeffrey" w:date="2024-04-01T10:38:00Z">
        <w:r w:rsidRPr="00604EDE" w:rsidDel="000F21D8">
          <w:rPr>
            <w:rFonts w:ascii="Times New Roman" w:hAnsi="Times New Roman" w:cs="Times New Roman"/>
            <w:sz w:val="24"/>
            <w:szCs w:val="24"/>
          </w:rPr>
          <w:delText xml:space="preserve">from this work </w:delText>
        </w:r>
      </w:del>
      <w:r w:rsidRPr="00604EDE">
        <w:rPr>
          <w:rFonts w:ascii="Times New Roman" w:hAnsi="Times New Roman" w:cs="Times New Roman"/>
          <w:sz w:val="24"/>
          <w:szCs w:val="24"/>
        </w:rPr>
        <w:t>is that farms with deeper bedding had more favorable udder hygiene</w:t>
      </w:r>
      <w:r>
        <w:rPr>
          <w:rFonts w:ascii="Times New Roman" w:hAnsi="Times New Roman" w:cs="Times New Roman"/>
          <w:sz w:val="24"/>
          <w:szCs w:val="24"/>
        </w:rPr>
        <w:t xml:space="preserve"> metrics</w:t>
      </w:r>
      <w:del w:id="1174" w:author="Caitlin Jeffrey" w:date="2024-04-01T10:39:00Z">
        <w:r w:rsidR="002D2C78" w:rsidDel="0067290B">
          <w:rPr>
            <w:rFonts w:ascii="Times New Roman" w:hAnsi="Times New Roman" w:cs="Times New Roman"/>
            <w:sz w:val="24"/>
            <w:szCs w:val="24"/>
          </w:rPr>
          <w:delText xml:space="preserve"> (deeper bedding </w:delText>
        </w:r>
        <w:r w:rsidR="002D2C78" w:rsidRPr="00D52EFE" w:rsidDel="0067290B">
          <w:rPr>
            <w:rFonts w:ascii="Times New Roman" w:hAnsi="Times New Roman" w:cs="Times New Roman"/>
            <w:sz w:val="24"/>
            <w:szCs w:val="24"/>
          </w:rPr>
          <w:delText>begets</w:delText>
        </w:r>
        <w:r w:rsidR="002D2C78" w:rsidDel="0067290B">
          <w:rPr>
            <w:rFonts w:ascii="Times New Roman" w:hAnsi="Times New Roman" w:cs="Times New Roman"/>
            <w:sz w:val="24"/>
            <w:szCs w:val="24"/>
          </w:rPr>
          <w:delText xml:space="preserve"> cleaner cows)</w:delText>
        </w:r>
        <w:r w:rsidDel="0067290B">
          <w:rPr>
            <w:rFonts w:ascii="Times New Roman" w:hAnsi="Times New Roman" w:cs="Times New Roman"/>
            <w:sz w:val="24"/>
            <w:szCs w:val="24"/>
          </w:rPr>
          <w:delText>.</w:delText>
        </w:r>
        <w:r w:rsidRPr="00604EDE" w:rsidDel="0067290B">
          <w:rPr>
            <w:rFonts w:ascii="Times New Roman" w:hAnsi="Times New Roman" w:cs="Times New Roman"/>
            <w:sz w:val="24"/>
            <w:szCs w:val="24"/>
          </w:rPr>
          <w:delText xml:space="preserve"> </w:delText>
        </w:r>
      </w:del>
      <w:ins w:id="1175" w:author="Caitlin Jeffrey" w:date="2024-04-01T10:39:00Z">
        <w:r w:rsidR="0067290B">
          <w:rPr>
            <w:rFonts w:ascii="Times New Roman" w:hAnsi="Times New Roman" w:cs="Times New Roman"/>
            <w:sz w:val="24"/>
            <w:szCs w:val="24"/>
          </w:rPr>
          <w:t xml:space="preserve">. </w:t>
        </w:r>
      </w:ins>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w:t>
      </w:r>
      <w:del w:id="1176" w:author="Caitlin Jeffrey" w:date="2024-04-01T14:30:00Z">
        <w:r w:rsidR="005843FF" w:rsidRPr="00604EDE" w:rsidDel="00E349BA">
          <w:rPr>
            <w:rFonts w:ascii="Times New Roman" w:hAnsi="Times New Roman" w:cs="Times New Roman"/>
            <w:sz w:val="24"/>
            <w:szCs w:val="24"/>
          </w:rPr>
          <w:delText>bedded pack</w:delText>
        </w:r>
      </w:del>
      <w:ins w:id="1177" w:author="Caitlin Jeffrey" w:date="2024-04-01T14:30:00Z">
        <w:r w:rsidR="00E349BA">
          <w:rPr>
            <w:rFonts w:ascii="Times New Roman" w:hAnsi="Times New Roman" w:cs="Times New Roman"/>
            <w:sz w:val="24"/>
            <w:szCs w:val="24"/>
          </w:rPr>
          <w:t>BP</w:t>
        </w:r>
      </w:ins>
      <w:r w:rsidR="005843FF" w:rsidRPr="00604EDE">
        <w:rPr>
          <w:rFonts w:ascii="Times New Roman" w:hAnsi="Times New Roman" w:cs="Times New Roman"/>
          <w:sz w:val="24"/>
          <w:szCs w:val="24"/>
        </w:rPr>
        <w:t xml:space="preserve">)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1178" w:author="Caitlin Jeffrey" w:date="2024-03-18T14:16:00Z">
        <w:r w:rsidR="00A21424" w:rsidRPr="00604EDE" w:rsidDel="00730AD3">
          <w:rPr>
            <w:rFonts w:ascii="Times New Roman" w:hAnsi="Times New Roman" w:cs="Times New Roman"/>
            <w:sz w:val="24"/>
            <w:szCs w:val="24"/>
          </w:rPr>
          <w:delText>freestall</w:delText>
        </w:r>
      </w:del>
      <w:ins w:id="1179"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ins w:id="1180" w:author="Caitlin Jeffrey" w:date="2024-04-01T10:41:00Z">
        <w:r w:rsidR="005857A9">
          <w:rPr>
            <w:rFonts w:ascii="Times New Roman" w:hAnsi="Times New Roman" w:cs="Times New Roman"/>
            <w:sz w:val="24"/>
            <w:szCs w:val="24"/>
          </w:rPr>
          <w:t>(</w:t>
        </w:r>
      </w:ins>
      <w:r w:rsidR="00A21424" w:rsidRPr="00604EDE">
        <w:rPr>
          <w:rFonts w:ascii="Times New Roman" w:hAnsi="Times New Roman" w:cs="Times New Roman"/>
          <w:sz w:val="24"/>
          <w:szCs w:val="24"/>
        </w:rPr>
        <w:t>prevalence of dirty udders</w:t>
      </w:r>
      <w:ins w:id="1181" w:author="Caitlin Jeffrey" w:date="2024-04-01T10:41:00Z">
        <w:r w:rsidR="00D73291">
          <w:rPr>
            <w:rFonts w:ascii="Times New Roman" w:hAnsi="Times New Roman" w:cs="Times New Roman"/>
            <w:sz w:val="24"/>
            <w:szCs w:val="24"/>
          </w:rPr>
          <w:t xml:space="preserve"> </w:t>
        </w:r>
      </w:ins>
      <w:del w:id="1182" w:author="Caitlin Jeffrey" w:date="2024-04-01T10:41:00Z">
        <w:r w:rsidR="00A21424" w:rsidRPr="00604EDE" w:rsidDel="00D73291">
          <w:rPr>
            <w:rFonts w:ascii="Times New Roman" w:hAnsi="Times New Roman" w:cs="Times New Roman"/>
            <w:sz w:val="24"/>
            <w:szCs w:val="24"/>
          </w:rPr>
          <w:delText xml:space="preserve"> was </w:delText>
        </w:r>
      </w:del>
      <w:r w:rsidR="00A21424" w:rsidRPr="00604EDE">
        <w:rPr>
          <w:rFonts w:ascii="Times New Roman" w:hAnsi="Times New Roman" w:cs="Times New Roman"/>
          <w:sz w:val="24"/>
          <w:szCs w:val="24"/>
        </w:rPr>
        <w:t xml:space="preserve">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ins w:id="1183" w:author="Caitlin Jeffrey" w:date="2024-04-01T10:41:00Z">
        <w:r w:rsidR="00D73291">
          <w:rPr>
            <w:rFonts w:ascii="Times New Roman" w:hAnsi="Times New Roman" w:cs="Times New Roman"/>
            <w:sz w:val="24"/>
            <w:szCs w:val="24"/>
          </w:rPr>
          <w:t>(</w:t>
        </w:r>
      </w:ins>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ins w:id="1184" w:author="Caitlin Jeffrey" w:date="2024-04-01T10:41:00Z">
        <w:r w:rsidR="00D73291">
          <w:rPr>
            <w:rFonts w:ascii="Times New Roman" w:hAnsi="Times New Roman" w:cs="Times New Roman"/>
            <w:sz w:val="24"/>
            <w:szCs w:val="24"/>
          </w:rPr>
          <w:t>(</w:t>
        </w:r>
      </w:ins>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1185" w:author="Caitlin Jeffrey" w:date="2024-03-18T14:12:00Z">
        <w:r w:rsidR="00291606" w:rsidRPr="00604EDE" w:rsidDel="00730AD3">
          <w:rPr>
            <w:rFonts w:ascii="Times New Roman" w:hAnsi="Times New Roman" w:cs="Times New Roman"/>
            <w:sz w:val="24"/>
            <w:szCs w:val="24"/>
          </w:rPr>
          <w:delText>tiestalls</w:delText>
        </w:r>
      </w:del>
      <w:ins w:id="1186"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ins w:id="1187" w:author="Caitlin Jeffrey" w:date="2024-04-01T10:41:00Z">
        <w:r w:rsidR="00275F04">
          <w:rPr>
            <w:rFonts w:ascii="Times New Roman" w:hAnsi="Times New Roman" w:cs="Times New Roman"/>
            <w:sz w:val="24"/>
            <w:szCs w:val="24"/>
          </w:rPr>
          <w:t>)</w:t>
        </w:r>
      </w:ins>
      <w:r w:rsidR="00291606" w:rsidRPr="00604EDE">
        <w:rPr>
          <w:rFonts w:ascii="Times New Roman" w:hAnsi="Times New Roman" w:cs="Times New Roman"/>
          <w:sz w:val="24"/>
          <w:szCs w:val="24"/>
        </w:rPr>
        <w:t>.</w:t>
      </w:r>
    </w:p>
    <w:p w14:paraId="0DCD92B6" w14:textId="12F14222"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w:t>
      </w:r>
      <w:del w:id="1188" w:author="Caitlin Jeffrey" w:date="2024-04-01T14:30:00Z">
        <w:r w:rsidR="00C61F5E" w:rsidDel="00E349BA">
          <w:rPr>
            <w:rFonts w:ascii="Times New Roman" w:hAnsi="Times New Roman" w:cs="Times New Roman"/>
            <w:sz w:val="24"/>
            <w:szCs w:val="24"/>
          </w:rPr>
          <w:delText>bedded pack</w:delText>
        </w:r>
      </w:del>
      <w:ins w:id="1189" w:author="Caitlin Jeffrey" w:date="2024-04-01T14:30:00Z">
        <w:r w:rsidR="00E349BA">
          <w:rPr>
            <w:rFonts w:ascii="Times New Roman" w:hAnsi="Times New Roman" w:cs="Times New Roman"/>
            <w:sz w:val="24"/>
            <w:szCs w:val="24"/>
          </w:rPr>
          <w:t>BP</w:t>
        </w:r>
      </w:ins>
      <w:r w:rsidR="00C61F5E">
        <w:rPr>
          <w:rFonts w:ascii="Times New Roman" w:hAnsi="Times New Roman" w:cs="Times New Roman"/>
          <w:sz w:val="24"/>
          <w:szCs w:val="24"/>
        </w:rPr>
        <w:t xml:space="preserve">, depth of bedding in </w:t>
      </w:r>
      <w:del w:id="1190" w:author="Caitlin Jeffrey" w:date="2024-03-18T14:13:00Z">
        <w:r w:rsidR="00C61F5E" w:rsidDel="00730AD3">
          <w:rPr>
            <w:rFonts w:ascii="Times New Roman" w:hAnsi="Times New Roman" w:cs="Times New Roman"/>
            <w:sz w:val="24"/>
            <w:szCs w:val="24"/>
          </w:rPr>
          <w:delText>freestalls</w:delText>
        </w:r>
      </w:del>
      <w:ins w:id="1191"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1192" w:author="Caitlin Jeffrey" w:date="2024-03-18T14:12:00Z">
        <w:r w:rsidR="00C61F5E" w:rsidDel="00730AD3">
          <w:rPr>
            <w:rFonts w:ascii="Times New Roman" w:hAnsi="Times New Roman" w:cs="Times New Roman"/>
            <w:sz w:val="24"/>
            <w:szCs w:val="24"/>
          </w:rPr>
          <w:delText>tiestalls</w:delText>
        </w:r>
      </w:del>
      <w:ins w:id="1193"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del w:id="1194" w:author="Caitlin Jeffrey" w:date="2024-04-01T14:30:00Z">
        <w:r w:rsidR="00427A27" w:rsidDel="00E349BA">
          <w:rPr>
            <w:rFonts w:ascii="Times New Roman" w:hAnsi="Times New Roman" w:cs="Times New Roman"/>
            <w:sz w:val="24"/>
            <w:szCs w:val="24"/>
          </w:rPr>
          <w:delText>bedded pack</w:delText>
        </w:r>
      </w:del>
      <w:ins w:id="1195" w:author="Caitlin Jeffrey" w:date="2024-04-01T14:30:00Z">
        <w:r w:rsidR="00E349BA">
          <w:rPr>
            <w:rFonts w:ascii="Times New Roman" w:hAnsi="Times New Roman" w:cs="Times New Roman"/>
            <w:sz w:val="24"/>
            <w:szCs w:val="24"/>
          </w:rPr>
          <w:t>BP</w:t>
        </w:r>
      </w:ins>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w:t>
      </w:r>
      <w:r w:rsidR="00906A46">
        <w:rPr>
          <w:rFonts w:ascii="Times New Roman" w:hAnsi="Times New Roman" w:cs="Times New Roman"/>
          <w:sz w:val="24"/>
          <w:szCs w:val="24"/>
        </w:rPr>
        <w:lastRenderedPageBreak/>
        <w:t xml:space="preserve">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1196" w:author="Caitlin Jeffrey" w:date="2024-03-18T14:16:00Z">
        <w:r w:rsidR="00A21424" w:rsidRPr="00604EDE" w:rsidDel="00730AD3">
          <w:rPr>
            <w:rFonts w:ascii="Times New Roman" w:hAnsi="Times New Roman" w:cs="Times New Roman"/>
            <w:sz w:val="24"/>
            <w:szCs w:val="24"/>
          </w:rPr>
          <w:delText>freestall</w:delText>
        </w:r>
      </w:del>
      <w:ins w:id="1197"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ins w:id="1198" w:author="Caitlin Jeffrey" w:date="2024-04-01T12:01:00Z">
        <w:r w:rsidR="006141F8">
          <w:rPr>
            <w:rFonts w:ascii="Times New Roman" w:hAnsi="Times New Roman" w:cs="Times New Roman"/>
            <w:sz w:val="24"/>
            <w:szCs w:val="24"/>
          </w:rPr>
          <w:t>T</w:t>
        </w:r>
      </w:ins>
      <w:del w:id="1199" w:author="Caitlin Jeffrey" w:date="2024-04-01T12:01:00Z">
        <w:r w:rsidR="00A66FC1" w:rsidDel="006141F8">
          <w:rPr>
            <w:rFonts w:ascii="Times New Roman" w:hAnsi="Times New Roman" w:cs="Times New Roman"/>
            <w:sz w:val="24"/>
            <w:szCs w:val="24"/>
          </w:rPr>
          <w:delText>In our study, t</w:delText>
        </w:r>
      </w:del>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1200"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1201" w:author="Caitlin Jeffrey" w:date="2024-03-18T14:09:00Z">
        <w:r w:rsidR="00730AD3">
          <w:rPr>
            <w:rFonts w:ascii="Times New Roman" w:hAnsi="Times New Roman" w:cs="Times New Roman"/>
            <w:sz w:val="24"/>
            <w:szCs w:val="24"/>
          </w:rPr>
          <w:t>BP</w:t>
        </w:r>
      </w:ins>
      <w:ins w:id="1202" w:author="Caitlin Jeffrey" w:date="2024-04-01T12:02:00Z">
        <w:r w:rsidR="006141F8">
          <w:rPr>
            <w:rFonts w:ascii="Times New Roman" w:hAnsi="Times New Roman" w:cs="Times New Roman"/>
            <w:sz w:val="24"/>
            <w:szCs w:val="24"/>
          </w:rPr>
          <w:t xml:space="preserve"> in particular</w:t>
        </w:r>
      </w:ins>
      <w:r w:rsidR="00A66FC1" w:rsidRPr="00B1516A">
        <w:rPr>
          <w:rFonts w:ascii="Times New Roman" w:hAnsi="Times New Roman" w:cs="Times New Roman"/>
          <w:sz w:val="24"/>
          <w:szCs w:val="24"/>
        </w:rPr>
        <w:t xml:space="preserve">, </w:t>
      </w:r>
      <w:del w:id="1203" w:author="Caitlin Jeffrey" w:date="2024-04-01T12:01:00Z">
        <w:r w:rsidR="00A66FC1" w:rsidRPr="00B1516A" w:rsidDel="000B7DE1">
          <w:rPr>
            <w:rFonts w:ascii="Times New Roman" w:hAnsi="Times New Roman" w:cs="Times New Roman"/>
            <w:sz w:val="24"/>
            <w:szCs w:val="24"/>
          </w:rPr>
          <w:delText xml:space="preserve">despite </w:delText>
        </w:r>
        <w:r w:rsidR="00A66FC1" w:rsidDel="000B7DE1">
          <w:rPr>
            <w:rFonts w:ascii="Times New Roman" w:hAnsi="Times New Roman" w:cs="Times New Roman"/>
            <w:sz w:val="24"/>
            <w:szCs w:val="24"/>
          </w:rPr>
          <w:delText>the</w:delText>
        </w:r>
      </w:del>
      <w:ins w:id="1204" w:author="Caitlin Jeffrey" w:date="2024-04-01T12:01:00Z">
        <w:r w:rsidR="000B7DE1">
          <w:rPr>
            <w:rFonts w:ascii="Times New Roman" w:hAnsi="Times New Roman" w:cs="Times New Roman"/>
            <w:sz w:val="24"/>
            <w:szCs w:val="24"/>
          </w:rPr>
          <w:t xml:space="preserve">although </w:t>
        </w:r>
      </w:ins>
      <w:del w:id="1205" w:author="Caitlin Jeffrey" w:date="2024-04-01T12:01:00Z">
        <w:r w:rsidR="00A66FC1" w:rsidDel="006141F8">
          <w:rPr>
            <w:rFonts w:ascii="Times New Roman" w:hAnsi="Times New Roman" w:cs="Times New Roman"/>
            <w:sz w:val="24"/>
            <w:szCs w:val="24"/>
          </w:rPr>
          <w:delText xml:space="preserve"> limited </w:delText>
        </w:r>
      </w:del>
      <w:r w:rsidR="00A66FC1">
        <w:rPr>
          <w:rFonts w:ascii="Times New Roman" w:hAnsi="Times New Roman" w:cs="Times New Roman"/>
          <w:sz w:val="24"/>
          <w:szCs w:val="24"/>
        </w:rPr>
        <w:t xml:space="preserve">sample size </w:t>
      </w:r>
      <w:ins w:id="1206" w:author="Caitlin Jeffrey" w:date="2024-04-01T12:01:00Z">
        <w:r w:rsidR="006141F8">
          <w:rPr>
            <w:rFonts w:ascii="Times New Roman" w:hAnsi="Times New Roman" w:cs="Times New Roman"/>
            <w:sz w:val="24"/>
            <w:szCs w:val="24"/>
          </w:rPr>
          <w:t xml:space="preserve">was limited at </w:t>
        </w:r>
      </w:ins>
      <w:del w:id="1207" w:author="Caitlin Jeffrey" w:date="2024-04-01T12:01:00Z">
        <w:r w:rsidR="00A66FC1" w:rsidDel="006141F8">
          <w:rPr>
            <w:rFonts w:ascii="Times New Roman" w:hAnsi="Times New Roman" w:cs="Times New Roman"/>
            <w:sz w:val="24"/>
            <w:szCs w:val="24"/>
          </w:rPr>
          <w:delText xml:space="preserve">of </w:delText>
        </w:r>
      </w:del>
      <w:r w:rsidR="00A66FC1">
        <w:rPr>
          <w:rFonts w:ascii="Times New Roman" w:hAnsi="Times New Roman" w:cs="Times New Roman"/>
          <w:sz w:val="24"/>
          <w:szCs w:val="24"/>
        </w:rPr>
        <w:t>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 xml:space="preserve">for </w:t>
      </w:r>
      <w:del w:id="1208" w:author="Caitlin Jeffrey" w:date="2024-04-01T14:30:00Z">
        <w:r w:rsidR="00A66FC1" w:rsidDel="00E349BA">
          <w:rPr>
            <w:rFonts w:ascii="Times New Roman" w:hAnsi="Times New Roman" w:cs="Times New Roman"/>
            <w:sz w:val="24"/>
            <w:szCs w:val="24"/>
          </w:rPr>
          <w:delText>bedded pack</w:delText>
        </w:r>
      </w:del>
      <w:ins w:id="1209" w:author="Caitlin Jeffrey" w:date="2024-04-01T14:30:00Z">
        <w:r w:rsidR="00E349BA">
          <w:rPr>
            <w:rFonts w:ascii="Times New Roman" w:hAnsi="Times New Roman" w:cs="Times New Roman"/>
            <w:sz w:val="24"/>
            <w:szCs w:val="24"/>
          </w:rPr>
          <w:t>BP</w:t>
        </w:r>
      </w:ins>
      <w:r w:rsidR="00A66FC1">
        <w:rPr>
          <w:rFonts w:ascii="Times New Roman" w:hAnsi="Times New Roman" w:cs="Times New Roman"/>
          <w:sz w:val="24"/>
          <w:szCs w:val="24"/>
        </w:rPr>
        <w:t xml:space="preserve">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w:t>
      </w:r>
      <w:del w:id="1210" w:author="Caitlin Jeffrey" w:date="2024-04-01T12:02:00Z">
        <w:r w:rsidR="00D5759E" w:rsidDel="00284AA5">
          <w:rPr>
            <w:rFonts w:ascii="Times New Roman" w:hAnsi="Times New Roman" w:cs="Times New Roman"/>
            <w:sz w:val="24"/>
            <w:szCs w:val="24"/>
          </w:rPr>
          <w:delText xml:space="preserve"> clearly</w:delText>
        </w:r>
      </w:del>
      <w:r w:rsidR="00D5759E">
        <w:rPr>
          <w:rFonts w:ascii="Times New Roman" w:hAnsi="Times New Roman" w:cs="Times New Roman"/>
          <w:sz w:val="24"/>
          <w:szCs w:val="24"/>
        </w:rPr>
        <w:t xml:space="preserve">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1394342F"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ins w:id="1211" w:author="Caitlin Jeffrey" w:date="2024-04-01T10:58:00Z">
        <w:r w:rsidR="005720B8">
          <w:rPr>
            <w:rFonts w:ascii="Times New Roman" w:hAnsi="Times New Roman" w:cs="Times New Roman"/>
            <w:sz w:val="24"/>
            <w:szCs w:val="24"/>
          </w:rPr>
          <w:t xml:space="preserve">. </w:t>
        </w:r>
      </w:ins>
      <w:del w:id="1212" w:author="Caitlin Jeffrey" w:date="2024-04-01T10:58:00Z">
        <w:r w:rsidR="004A4195"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c</w:delText>
        </w:r>
        <w:r w:rsidR="00D16416" w:rsidDel="005720B8">
          <w:rPr>
            <w:rFonts w:ascii="Times New Roman" w:hAnsi="Times New Roman" w:cs="Times New Roman"/>
            <w:sz w:val="24"/>
            <w:szCs w:val="24"/>
          </w:rPr>
          <w:delText xml:space="preserve">leaner cows </w:delText>
        </w:r>
        <w:r w:rsidR="00D52EFE" w:rsidRPr="00D52EFE" w:rsidDel="005720B8">
          <w:rPr>
            <w:rFonts w:ascii="Times New Roman" w:hAnsi="Times New Roman" w:cs="Times New Roman"/>
            <w:sz w:val="24"/>
            <w:szCs w:val="24"/>
          </w:rPr>
          <w:delText>beget</w:delText>
        </w:r>
        <w:r w:rsidR="00D16416"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b</w:delText>
        </w:r>
        <w:r w:rsidR="00D16416" w:rsidDel="005720B8">
          <w:rPr>
            <w:rFonts w:ascii="Times New Roman" w:hAnsi="Times New Roman" w:cs="Times New Roman"/>
            <w:sz w:val="24"/>
            <w:szCs w:val="24"/>
          </w:rPr>
          <w:delText>etter milk)</w:delText>
        </w:r>
        <w:r w:rsidRPr="00604EDE" w:rsidDel="005720B8">
          <w:rPr>
            <w:rFonts w:ascii="Times New Roman" w:hAnsi="Times New Roman" w:cs="Times New Roman"/>
            <w:sz w:val="24"/>
            <w:szCs w:val="24"/>
          </w:rPr>
          <w:delText xml:space="preserve">. </w:delText>
        </w:r>
      </w:del>
      <w:r w:rsidRPr="00604EDE">
        <w:rPr>
          <w:rFonts w:ascii="Times New Roman" w:hAnsi="Times New Roman" w:cs="Times New Roman"/>
          <w:sz w:val="24"/>
          <w:szCs w:val="24"/>
        </w:rPr>
        <w:t>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1213"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1214"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1215" w:author="Caitlin Jeffrey" w:date="2024-03-15T17:30:00Z">
            <w:rPr>
              <w:rFonts w:ascii="Times New Roman" w:hAnsi="Times New Roman" w:cs="Times New Roman"/>
              <w:sz w:val="24"/>
              <w:szCs w:val="24"/>
            </w:rPr>
          </w:rPrChange>
        </w:rPr>
        <w:t>2012</w:t>
      </w:r>
      <w:ins w:id="1216" w:author="Caitlin Jeffrey" w:date="2024-03-15T17:29:00Z">
        <w:r w:rsidR="00AF7C50" w:rsidRPr="00DA7384">
          <w:rPr>
            <w:rFonts w:ascii="Times New Roman" w:hAnsi="Times New Roman" w:cs="Times New Roman"/>
            <w:sz w:val="24"/>
            <w:szCs w:val="24"/>
            <w:highlight w:val="yellow"/>
            <w:rPrChange w:id="1217"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18"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1219"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220"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1221"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222" w:author="Caitlin Jeffrey" w:date="2024-03-15T17:30:00Z">
            <w:rPr>
              <w:rFonts w:ascii="Times New Roman" w:hAnsi="Times New Roman" w:cs="Times New Roman"/>
              <w:sz w:val="24"/>
              <w:szCs w:val="24"/>
            </w:rPr>
          </w:rPrChange>
        </w:rPr>
        <w:t xml:space="preserve"> 2005</w:t>
      </w:r>
      <w:ins w:id="1223" w:author="Caitlin Jeffrey" w:date="2024-03-15T17:29:00Z">
        <w:r w:rsidR="00AF7C50" w:rsidRPr="00DA7384">
          <w:rPr>
            <w:rFonts w:ascii="Times New Roman" w:hAnsi="Times New Roman" w:cs="Times New Roman"/>
            <w:sz w:val="24"/>
            <w:szCs w:val="24"/>
            <w:highlight w:val="yellow"/>
            <w:rPrChange w:id="1224"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25"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1226"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227" w:author="Caitlin Jeffrey" w:date="2024-03-15T17:30:00Z">
            <w:rPr>
              <w:rFonts w:ascii="Times New Roman" w:hAnsi="Times New Roman" w:cs="Times New Roman"/>
              <w:sz w:val="24"/>
              <w:szCs w:val="24"/>
            </w:rPr>
          </w:rPrChange>
        </w:rPr>
        <w:t xml:space="preserve"> 2010</w:t>
      </w:r>
      <w:ins w:id="1228" w:author="Caitlin Jeffrey" w:date="2024-03-15T17:29:00Z">
        <w:r w:rsidR="00AF7C50" w:rsidRPr="00DA7384">
          <w:rPr>
            <w:rFonts w:ascii="Times New Roman" w:hAnsi="Times New Roman" w:cs="Times New Roman"/>
            <w:sz w:val="24"/>
            <w:szCs w:val="24"/>
            <w:highlight w:val="yellow"/>
            <w:rPrChange w:id="1229"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30"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1231"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1232"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1233"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1234" w:author="Caitlin Jeffrey" w:date="2024-03-15T17:30:00Z">
            <w:rPr>
              <w:rFonts w:ascii="Times New Roman" w:hAnsi="Times New Roman" w:cs="Times New Roman"/>
              <w:sz w:val="24"/>
              <w:szCs w:val="24"/>
            </w:rPr>
          </w:rPrChange>
        </w:rPr>
        <w:t>2011</w:t>
      </w:r>
      <w:ins w:id="1235" w:author="Caitlin Jeffrey" w:date="2024-03-15T17:29:00Z">
        <w:r w:rsidR="00AF7C50" w:rsidRPr="00DA7384">
          <w:rPr>
            <w:rFonts w:ascii="Times New Roman" w:hAnsi="Times New Roman" w:cs="Times New Roman"/>
            <w:sz w:val="24"/>
            <w:szCs w:val="24"/>
            <w:highlight w:val="yellow"/>
            <w:rPrChange w:id="1236"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37"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1238"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239" w:author="Caitlin Jeffrey" w:date="2024-03-15T17:30:00Z">
            <w:rPr>
              <w:rFonts w:ascii="Times New Roman" w:hAnsi="Times New Roman" w:cs="Times New Roman"/>
              <w:sz w:val="24"/>
              <w:szCs w:val="24"/>
            </w:rPr>
          </w:rPrChange>
        </w:rPr>
        <w:t xml:space="preserve"> and IMI: Schreiner and Ruegg, 2003</w:t>
      </w:r>
      <w:ins w:id="1240" w:author="Caitlin Jeffrey" w:date="2024-03-15T17:28:00Z">
        <w:r w:rsidR="007802F1" w:rsidRPr="00DA7384">
          <w:rPr>
            <w:rFonts w:ascii="Times New Roman" w:hAnsi="Times New Roman" w:cs="Times New Roman"/>
            <w:sz w:val="24"/>
            <w:szCs w:val="24"/>
            <w:highlight w:val="yellow"/>
            <w:rPrChange w:id="124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42"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1243"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244" w:author="Caitlin Jeffrey" w:date="2024-03-15T17:30:00Z">
            <w:rPr>
              <w:rFonts w:ascii="Times New Roman" w:hAnsi="Times New Roman" w:cs="Times New Roman"/>
              <w:sz w:val="24"/>
              <w:szCs w:val="24"/>
            </w:rPr>
          </w:rPrChange>
        </w:rPr>
        <w:t xml:space="preserve"> 1998</w:t>
      </w:r>
      <w:ins w:id="1245" w:author="Caitlin Jeffrey" w:date="2024-03-15T17:29:00Z">
        <w:r w:rsidR="00DA7384" w:rsidRPr="00DA7384">
          <w:rPr>
            <w:rFonts w:ascii="Times New Roman" w:hAnsi="Times New Roman" w:cs="Times New Roman"/>
            <w:sz w:val="24"/>
            <w:szCs w:val="24"/>
            <w:highlight w:val="yellow"/>
            <w:rPrChange w:id="1246"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47"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1248"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249"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1250"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1251"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125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253" w:author="Caitlin Jeffrey" w:date="2024-03-15T17:30:00Z">
            <w:rPr>
              <w:rFonts w:ascii="Times New Roman" w:hAnsi="Times New Roman" w:cs="Times New Roman"/>
              <w:sz w:val="24"/>
              <w:szCs w:val="24"/>
            </w:rPr>
          </w:rPrChange>
        </w:rPr>
        <w:t xml:space="preserve"> 2010</w:t>
      </w:r>
      <w:ins w:id="1254" w:author="Caitlin Jeffrey" w:date="2024-03-15T17:28:00Z">
        <w:r w:rsidR="007802F1" w:rsidRPr="00DA7384">
          <w:rPr>
            <w:rFonts w:ascii="Times New Roman" w:hAnsi="Times New Roman" w:cs="Times New Roman"/>
            <w:sz w:val="24"/>
            <w:szCs w:val="24"/>
            <w:highlight w:val="yellow"/>
            <w:rPrChange w:id="125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256"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w:t>
      </w:r>
      <w:del w:id="1257" w:author="Caitlin Jeffrey" w:date="2024-04-01T14:30:00Z">
        <w:r w:rsidR="00AF51D6" w:rsidRPr="00604EDE" w:rsidDel="00E349BA">
          <w:rPr>
            <w:rFonts w:ascii="Times New Roman" w:hAnsi="Times New Roman" w:cs="Times New Roman"/>
            <w:sz w:val="24"/>
            <w:szCs w:val="24"/>
          </w:rPr>
          <w:delText>bedded pack</w:delText>
        </w:r>
      </w:del>
      <w:ins w:id="1258" w:author="Caitlin Jeffrey" w:date="2024-04-01T14:30:00Z">
        <w:r w:rsidR="00E349BA">
          <w:rPr>
            <w:rFonts w:ascii="Times New Roman" w:hAnsi="Times New Roman" w:cs="Times New Roman"/>
            <w:sz w:val="24"/>
            <w:szCs w:val="24"/>
          </w:rPr>
          <w:t>BP</w:t>
        </w:r>
      </w:ins>
      <w:r w:rsidR="00AF51D6" w:rsidRPr="00604EDE">
        <w:rPr>
          <w:rFonts w:ascii="Times New Roman" w:hAnsi="Times New Roman" w:cs="Times New Roman"/>
          <w:sz w:val="24"/>
          <w:szCs w:val="24"/>
        </w:rPr>
        <w:t xml:space="preserve">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1259" w:author="Caitlin Jeffrey" w:date="2024-03-18T14:09:00Z">
        <w:r w:rsidR="00442978" w:rsidDel="00730AD3">
          <w:rPr>
            <w:rFonts w:ascii="Times New Roman" w:hAnsi="Times New Roman" w:cs="Times New Roman"/>
            <w:sz w:val="24"/>
            <w:szCs w:val="24"/>
          </w:rPr>
          <w:delText>bedded packs</w:delText>
        </w:r>
      </w:del>
      <w:ins w:id="1260"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60BE6BE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del w:id="1261" w:author="Caitlin Jeffrey" w:date="2024-04-01T10:59:00Z">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d</w:delText>
        </w:r>
        <w:r w:rsidR="00D16416" w:rsidDel="00BF2003">
          <w:rPr>
            <w:rFonts w:ascii="Times New Roman" w:hAnsi="Times New Roman" w:cs="Times New Roman"/>
            <w:sz w:val="24"/>
            <w:szCs w:val="24"/>
          </w:rPr>
          <w:delText xml:space="preserve">eeper bedding </w:delText>
        </w:r>
        <w:r w:rsidR="00D52EFE" w:rsidDel="00BF2003">
          <w:rPr>
            <w:rFonts w:ascii="Times New Roman" w:hAnsi="Times New Roman" w:cs="Times New Roman"/>
            <w:sz w:val="24"/>
            <w:szCs w:val="24"/>
          </w:rPr>
          <w:delText>begets</w:delText>
        </w:r>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 xml:space="preserve">better </w:delText>
        </w:r>
        <w:r w:rsidR="005A0489" w:rsidDel="00BF2003">
          <w:rPr>
            <w:rFonts w:ascii="Times New Roman" w:hAnsi="Times New Roman" w:cs="Times New Roman"/>
            <w:sz w:val="24"/>
            <w:szCs w:val="24"/>
          </w:rPr>
          <w:delText>milk)</w:delText>
        </w:r>
      </w:del>
      <w:r w:rsidRPr="00604EDE">
        <w:rPr>
          <w:rFonts w:ascii="Times New Roman" w:hAnsi="Times New Roman" w:cs="Times New Roman"/>
          <w:sz w:val="24"/>
          <w:szCs w:val="24"/>
        </w:rPr>
        <w:t xml:space="preserve">. Although there is an established recommendation of 15 cm for deep bedding of </w:t>
      </w:r>
      <w:del w:id="1262" w:author="Caitlin Jeffrey" w:date="2024-03-18T14:13:00Z">
        <w:r w:rsidRPr="00604EDE" w:rsidDel="00730AD3">
          <w:rPr>
            <w:rFonts w:ascii="Times New Roman" w:hAnsi="Times New Roman" w:cs="Times New Roman"/>
            <w:sz w:val="24"/>
            <w:szCs w:val="24"/>
          </w:rPr>
          <w:delText>freestalls</w:delText>
        </w:r>
      </w:del>
      <w:ins w:id="1263"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w:t>
      </w:r>
      <w:ins w:id="1264" w:author="Caitlin Jeffrey" w:date="2024-04-01T11:03:00Z">
        <w:r w:rsidR="00F7482A">
          <w:rPr>
            <w:rFonts w:ascii="Times New Roman" w:hAnsi="Times New Roman" w:cs="Times New Roman"/>
            <w:sz w:val="24"/>
            <w:szCs w:val="24"/>
          </w:rPr>
          <w:t xml:space="preserve">and </w:t>
        </w:r>
      </w:ins>
      <w:del w:id="1265" w:author="Caitlin Jeffrey" w:date="2024-04-01T11:03:00Z">
        <w:r w:rsidRPr="00604EDE" w:rsidDel="00F7482A">
          <w:rPr>
            <w:rFonts w:ascii="Times New Roman" w:hAnsi="Times New Roman" w:cs="Times New Roman"/>
            <w:sz w:val="24"/>
            <w:szCs w:val="24"/>
          </w:rPr>
          <w:delText xml:space="preserve">this depth appears to be based on optimizing cow comfort in deep-bedded </w:delText>
        </w:r>
      </w:del>
      <w:del w:id="1266" w:author="Caitlin Jeffrey" w:date="2024-03-18T14:13:00Z">
        <w:r w:rsidRPr="00604EDE" w:rsidDel="00730AD3">
          <w:rPr>
            <w:rFonts w:ascii="Times New Roman" w:hAnsi="Times New Roman" w:cs="Times New Roman"/>
            <w:sz w:val="24"/>
            <w:szCs w:val="24"/>
          </w:rPr>
          <w:delText>freestalls</w:delText>
        </w:r>
      </w:del>
      <w:del w:id="1267" w:author="Caitlin Jeffrey" w:date="2024-04-01T10:59:00Z">
        <w:r w:rsidRPr="00604EDE" w:rsidDel="00D45E41">
          <w:rPr>
            <w:rFonts w:ascii="Times New Roman" w:hAnsi="Times New Roman" w:cs="Times New Roman"/>
            <w:sz w:val="24"/>
            <w:szCs w:val="24"/>
          </w:rPr>
          <w:delText xml:space="preserve"> with no </w:delText>
        </w:r>
        <w:r w:rsidR="0096685C" w:rsidDel="00D45E41">
          <w:rPr>
            <w:rFonts w:ascii="Times New Roman" w:hAnsi="Times New Roman" w:cs="Times New Roman"/>
            <w:sz w:val="24"/>
            <w:szCs w:val="24"/>
          </w:rPr>
          <w:delText>reference to</w:delText>
        </w:r>
        <w:r w:rsidRPr="00604EDE" w:rsidDel="00D45E41">
          <w:rPr>
            <w:rFonts w:ascii="Times New Roman" w:hAnsi="Times New Roman" w:cs="Times New Roman"/>
            <w:sz w:val="24"/>
            <w:szCs w:val="24"/>
          </w:rPr>
          <w:delText xml:space="preserve"> udder hygiene or health</w:delText>
        </w:r>
      </w:del>
      <w:del w:id="1268" w:author="Caitlin Jeffrey" w:date="2024-04-01T11:03:00Z">
        <w:r w:rsidRPr="00604EDE" w:rsidDel="00F7482A">
          <w:rPr>
            <w:rFonts w:ascii="Times New Roman" w:hAnsi="Times New Roman" w:cs="Times New Roman"/>
            <w:sz w:val="24"/>
            <w:szCs w:val="24"/>
          </w:rPr>
          <w:delText xml:space="preserve">. There is </w:delText>
        </w:r>
      </w:del>
      <w:del w:id="1269" w:author="Caitlin Jeffrey" w:date="2024-04-01T10:59:00Z">
        <w:r w:rsidRPr="00604EDE" w:rsidDel="00D45E41">
          <w:rPr>
            <w:rFonts w:ascii="Times New Roman" w:hAnsi="Times New Roman" w:cs="Times New Roman"/>
            <w:sz w:val="24"/>
            <w:szCs w:val="24"/>
          </w:rPr>
          <w:delText xml:space="preserve">very </w:delText>
        </w:r>
      </w:del>
      <w:r w:rsidRPr="00604EDE">
        <w:rPr>
          <w:rFonts w:ascii="Times New Roman" w:hAnsi="Times New Roman" w:cs="Times New Roman"/>
          <w:sz w:val="24"/>
          <w:szCs w:val="24"/>
        </w:rPr>
        <w:t xml:space="preserve">limited </w:t>
      </w:r>
      <w:del w:id="1270" w:author="Caitlin Jeffrey" w:date="2024-04-01T11:04:00Z">
        <w:r w:rsidRPr="00604EDE" w:rsidDel="00726408">
          <w:rPr>
            <w:rFonts w:ascii="Times New Roman" w:hAnsi="Times New Roman" w:cs="Times New Roman"/>
            <w:sz w:val="24"/>
            <w:szCs w:val="24"/>
          </w:rPr>
          <w:delText xml:space="preserve">work </w:delText>
        </w:r>
      </w:del>
      <w:ins w:id="1271" w:author="Caitlin Jeffrey" w:date="2024-04-01T11:04:00Z">
        <w:r w:rsidR="00726408">
          <w:rPr>
            <w:rFonts w:ascii="Times New Roman" w:hAnsi="Times New Roman" w:cs="Times New Roman"/>
            <w:sz w:val="24"/>
            <w:szCs w:val="24"/>
          </w:rPr>
          <w:t>study</w:t>
        </w:r>
        <w:r w:rsidR="00726408"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exploring ideal bedding material depth for </w:t>
      </w:r>
      <w:del w:id="1272" w:author="Caitlin Jeffrey" w:date="2024-03-18T14:17:00Z">
        <w:r w:rsidRPr="00604EDE" w:rsidDel="00730AD3">
          <w:rPr>
            <w:rFonts w:ascii="Times New Roman" w:hAnsi="Times New Roman" w:cs="Times New Roman"/>
            <w:sz w:val="24"/>
            <w:szCs w:val="24"/>
          </w:rPr>
          <w:delText>tiestall</w:delText>
        </w:r>
      </w:del>
      <w:ins w:id="127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xml:space="preserve">, </w:t>
      </w:r>
      <w:del w:id="1274" w:author="Caitlin Jeffrey" w:date="2024-04-01T11:00:00Z">
        <w:r w:rsidRPr="00604EDE" w:rsidDel="00261CE0">
          <w:rPr>
            <w:rFonts w:ascii="Times New Roman" w:hAnsi="Times New Roman" w:cs="Times New Roman"/>
            <w:sz w:val="24"/>
            <w:szCs w:val="24"/>
          </w:rPr>
          <w:delText>and this is</w:delText>
        </w:r>
      </w:del>
      <w:ins w:id="1275" w:author="Caitlin Jeffrey" w:date="2024-04-01T11:03:00Z">
        <w:r w:rsidR="00F7482A">
          <w:rPr>
            <w:rFonts w:ascii="Times New Roman" w:hAnsi="Times New Roman" w:cs="Times New Roman"/>
            <w:sz w:val="24"/>
            <w:szCs w:val="24"/>
          </w:rPr>
          <w:t>this work is</w:t>
        </w:r>
      </w:ins>
      <w:del w:id="1276" w:author="Caitlin Jeffrey" w:date="2024-04-01T11:03:00Z">
        <w:r w:rsidRPr="00604EDE" w:rsidDel="00F7482A">
          <w:rPr>
            <w:rFonts w:ascii="Times New Roman" w:hAnsi="Times New Roman" w:cs="Times New Roman"/>
            <w:sz w:val="24"/>
            <w:szCs w:val="24"/>
          </w:rPr>
          <w:delText xml:space="preserve"> again </w:delText>
        </w:r>
      </w:del>
      <w:ins w:id="1277" w:author="Caitlin Jeffrey" w:date="2024-04-01T11:00:00Z">
        <w:r w:rsidR="00261CE0">
          <w:rPr>
            <w:rFonts w:ascii="Times New Roman" w:hAnsi="Times New Roman" w:cs="Times New Roman"/>
            <w:sz w:val="24"/>
            <w:szCs w:val="24"/>
          </w:rPr>
          <w:t xml:space="preserve"> </w:t>
        </w:r>
      </w:ins>
      <w:del w:id="1278" w:author="Caitlin Jeffrey" w:date="2024-04-01T11:00:00Z">
        <w:r w:rsidRPr="00604EDE" w:rsidDel="00261CE0">
          <w:rPr>
            <w:rFonts w:ascii="Times New Roman" w:hAnsi="Times New Roman" w:cs="Times New Roman"/>
            <w:sz w:val="24"/>
            <w:szCs w:val="24"/>
          </w:rPr>
          <w:delText xml:space="preserve">solely </w:delText>
        </w:r>
      </w:del>
      <w:r w:rsidRPr="00604EDE">
        <w:rPr>
          <w:rFonts w:ascii="Times New Roman" w:hAnsi="Times New Roman" w:cs="Times New Roman"/>
          <w:sz w:val="24"/>
          <w:szCs w:val="24"/>
        </w:rPr>
        <w:t>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w:t>
      </w:r>
      <w:ins w:id="1279" w:author="Caitlin Jeffrey" w:date="2024-04-01T11:04:00Z">
        <w:r w:rsidR="00472E4F">
          <w:rPr>
            <w:rFonts w:ascii="Times New Roman" w:hAnsi="Times New Roman" w:cs="Times New Roman"/>
            <w:sz w:val="24"/>
            <w:szCs w:val="24"/>
          </w:rPr>
          <w:t xml:space="preserve"> stated</w:t>
        </w:r>
      </w:ins>
      <w:del w:id="1280" w:author="Caitlin Jeffrey" w:date="2024-04-01T11:04:00Z">
        <w:r w:rsidRPr="00604EDE" w:rsidDel="00472E4F">
          <w:rPr>
            <w:rFonts w:ascii="Times New Roman" w:hAnsi="Times New Roman" w:cs="Times New Roman"/>
            <w:sz w:val="24"/>
            <w:szCs w:val="24"/>
          </w:rPr>
          <w:delText xml:space="preserve"> is the experience of the authors, and is stated elsewhere</w:delText>
        </w:r>
      </w:del>
      <w:r w:rsidRPr="00604EDE">
        <w:rPr>
          <w:rFonts w:ascii="Times New Roman" w:hAnsi="Times New Roman" w:cs="Times New Roman"/>
          <w:sz w:val="24"/>
          <w:szCs w:val="24"/>
        </w:rPr>
        <w:t xml:space="preserv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ins w:id="1281" w:author="Caitlin Jeffrey" w:date="2024-04-01T11:02:00Z">
        <w:r w:rsidR="0098767F">
          <w:rPr>
            <w:rFonts w:ascii="Times New Roman" w:hAnsi="Times New Roman" w:cs="Times New Roman"/>
            <w:sz w:val="24"/>
            <w:szCs w:val="24"/>
          </w:rPr>
          <w:t>Although</w:t>
        </w:r>
        <w:r w:rsidR="0098767F" w:rsidRPr="00604EDE">
          <w:rPr>
            <w:rFonts w:ascii="Times New Roman" w:hAnsi="Times New Roman" w:cs="Times New Roman"/>
            <w:sz w:val="24"/>
            <w:szCs w:val="24"/>
          </w:rPr>
          <w:t xml:space="preserve"> recommending a particular depth </w:t>
        </w:r>
        <w:r w:rsidR="0098767F">
          <w:rPr>
            <w:rFonts w:ascii="Times New Roman" w:hAnsi="Times New Roman" w:cs="Times New Roman"/>
            <w:sz w:val="24"/>
            <w:szCs w:val="24"/>
          </w:rPr>
          <w:t xml:space="preserve">may </w:t>
        </w:r>
      </w:ins>
      <w:ins w:id="1282" w:author="Caitlin Jeffrey" w:date="2024-04-01T11:05:00Z">
        <w:r w:rsidR="00F9634D">
          <w:rPr>
            <w:rFonts w:ascii="Times New Roman" w:hAnsi="Times New Roman" w:cs="Times New Roman"/>
            <w:sz w:val="24"/>
            <w:szCs w:val="24"/>
          </w:rPr>
          <w:t xml:space="preserve">prove difficult </w:t>
        </w:r>
        <w:r w:rsidR="00071370">
          <w:rPr>
            <w:rFonts w:ascii="Times New Roman" w:hAnsi="Times New Roman" w:cs="Times New Roman"/>
            <w:sz w:val="24"/>
            <w:szCs w:val="24"/>
          </w:rPr>
          <w:t xml:space="preserve">as </w:t>
        </w:r>
      </w:ins>
      <w:ins w:id="1283" w:author="Caitlin Jeffrey" w:date="2024-04-01T11:06:00Z">
        <w:r w:rsidR="00071370">
          <w:rPr>
            <w:rFonts w:ascii="Times New Roman" w:hAnsi="Times New Roman" w:cs="Times New Roman"/>
            <w:sz w:val="24"/>
            <w:szCs w:val="24"/>
          </w:rPr>
          <w:t xml:space="preserve">there are </w:t>
        </w:r>
      </w:ins>
      <w:ins w:id="1284" w:author="Caitlin Jeffrey" w:date="2024-04-01T11:02:00Z">
        <w:r w:rsidR="0098767F" w:rsidRPr="00604EDE">
          <w:rPr>
            <w:rFonts w:ascii="Times New Roman" w:hAnsi="Times New Roman" w:cs="Times New Roman"/>
            <w:sz w:val="24"/>
            <w:szCs w:val="24"/>
          </w:rPr>
          <w:t xml:space="preserve">many </w:t>
        </w:r>
      </w:ins>
      <w:ins w:id="1285" w:author="Caitlin Jeffrey" w:date="2024-04-01T11:06:00Z">
        <w:r w:rsidR="00071370">
          <w:rPr>
            <w:rFonts w:ascii="Times New Roman" w:hAnsi="Times New Roman" w:cs="Times New Roman"/>
            <w:sz w:val="24"/>
            <w:szCs w:val="24"/>
          </w:rPr>
          <w:t>contributing factors</w:t>
        </w:r>
      </w:ins>
      <w:ins w:id="1286" w:author="Caitlin Jeffrey" w:date="2024-04-01T11:02:00Z">
        <w:r w:rsidR="0098767F" w:rsidRPr="00604EDE">
          <w:rPr>
            <w:rFonts w:ascii="Times New Roman" w:hAnsi="Times New Roman" w:cs="Times New Roman"/>
            <w:sz w:val="24"/>
            <w:szCs w:val="24"/>
          </w:rPr>
          <w:t xml:space="preserve"> </w:t>
        </w:r>
      </w:ins>
      <w:ins w:id="1287" w:author="Caitlin Jeffrey" w:date="2024-04-01T11:06:00Z">
        <w:r w:rsidR="00071370">
          <w:rPr>
            <w:rFonts w:ascii="Times New Roman" w:hAnsi="Times New Roman" w:cs="Times New Roman"/>
            <w:sz w:val="24"/>
            <w:szCs w:val="24"/>
          </w:rPr>
          <w:t>which are particular</w:t>
        </w:r>
      </w:ins>
      <w:ins w:id="1288" w:author="Caitlin Jeffrey" w:date="2024-04-01T11:02:00Z">
        <w:r w:rsidR="0098767F" w:rsidRPr="00604EDE">
          <w:rPr>
            <w:rFonts w:ascii="Times New Roman" w:hAnsi="Times New Roman" w:cs="Times New Roman"/>
            <w:sz w:val="24"/>
            <w:szCs w:val="24"/>
          </w:rPr>
          <w:t xml:space="preserve"> to a producer’s barn and bedding source</w:t>
        </w:r>
      </w:ins>
      <w:del w:id="1289" w:author="Caitlin Jeffrey" w:date="2024-04-01T11:02:00Z">
        <w:r w:rsidR="00CF347D" w:rsidDel="0098767F">
          <w:rPr>
            <w:rFonts w:ascii="Times New Roman" w:hAnsi="Times New Roman" w:cs="Times New Roman"/>
            <w:sz w:val="24"/>
            <w:szCs w:val="24"/>
          </w:rPr>
          <w:delText>Even still</w:delText>
        </w:r>
      </w:del>
      <w:r w:rsidRPr="00604EDE">
        <w:rPr>
          <w:rFonts w:ascii="Times New Roman" w:hAnsi="Times New Roman" w:cs="Times New Roman"/>
          <w:sz w:val="24"/>
          <w:szCs w:val="24"/>
        </w:rPr>
        <w:t>, the opportunity</w:t>
      </w:r>
      <w:ins w:id="1290" w:author="Caitlin Jeffrey" w:date="2024-04-01T11:03:00Z">
        <w:r w:rsidR="00616503">
          <w:rPr>
            <w:rFonts w:ascii="Times New Roman" w:hAnsi="Times New Roman" w:cs="Times New Roman"/>
            <w:sz w:val="24"/>
            <w:szCs w:val="24"/>
          </w:rPr>
          <w:t xml:space="preserve"> still</w:t>
        </w:r>
      </w:ins>
      <w:r w:rsidRPr="00604EDE">
        <w:rPr>
          <w:rFonts w:ascii="Times New Roman" w:hAnsi="Times New Roman" w:cs="Times New Roman"/>
          <w:sz w:val="24"/>
          <w:szCs w:val="24"/>
        </w:rPr>
        <w:t xml:space="preserve"> exists for research exploring optimal stall bedding depths of different organic materials</w:t>
      </w:r>
      <w:del w:id="1291" w:author="Caitlin Jeffrey" w:date="2024-04-01T11:07:00Z">
        <w:r w:rsidRPr="00604EDE" w:rsidDel="00D60D71">
          <w:rPr>
            <w:rFonts w:ascii="Times New Roman" w:hAnsi="Times New Roman" w:cs="Times New Roman"/>
            <w:sz w:val="24"/>
            <w:szCs w:val="24"/>
          </w:rPr>
          <w:delText xml:space="preserve"> in</w:delText>
        </w:r>
      </w:del>
      <w:r w:rsidRPr="00604EDE">
        <w:rPr>
          <w:rFonts w:ascii="Times New Roman" w:hAnsi="Times New Roman" w:cs="Times New Roman"/>
          <w:sz w:val="24"/>
          <w:szCs w:val="24"/>
        </w:rPr>
        <w:t xml:space="preserve"> </w:t>
      </w:r>
      <w:del w:id="1292" w:author="Caitlin Jeffrey" w:date="2024-03-18T14:17:00Z">
        <w:r w:rsidRPr="00604EDE" w:rsidDel="00730AD3">
          <w:rPr>
            <w:rFonts w:ascii="Times New Roman" w:hAnsi="Times New Roman" w:cs="Times New Roman"/>
            <w:sz w:val="24"/>
            <w:szCs w:val="24"/>
          </w:rPr>
          <w:delText>tiestall</w:delText>
        </w:r>
      </w:del>
      <w:del w:id="1293" w:author="Caitlin Jeffrey" w:date="2024-04-01T11:05:00Z">
        <w:r w:rsidRPr="00604EDE" w:rsidDel="00835BD7">
          <w:rPr>
            <w:rFonts w:ascii="Times New Roman" w:hAnsi="Times New Roman" w:cs="Times New Roman"/>
            <w:sz w:val="24"/>
            <w:szCs w:val="24"/>
          </w:rPr>
          <w:delText xml:space="preserve"> barns</w:delText>
        </w:r>
      </w:del>
      <w:del w:id="1294" w:author="Caitlin Jeffrey" w:date="2024-04-01T11:07:00Z">
        <w:r w:rsidRPr="00604EDE" w:rsidDel="00D60D71">
          <w:rPr>
            <w:rFonts w:ascii="Times New Roman" w:hAnsi="Times New Roman" w:cs="Times New Roman"/>
            <w:sz w:val="24"/>
            <w:szCs w:val="24"/>
          </w:rPr>
          <w:delText xml:space="preserve"> </w:delText>
        </w:r>
      </w:del>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focus on mastitis and udder health outcomes</w:t>
      </w:r>
      <w:del w:id="1295" w:author="Caitlin Jeffrey" w:date="2024-04-01T11:01:00Z">
        <w:r w:rsidRPr="00604EDE" w:rsidDel="006E7763">
          <w:rPr>
            <w:rFonts w:ascii="Times New Roman" w:hAnsi="Times New Roman" w:cs="Times New Roman"/>
            <w:sz w:val="24"/>
            <w:szCs w:val="24"/>
          </w:rPr>
          <w:delText xml:space="preserve">. </w:delText>
        </w:r>
        <w:r w:rsidR="00793756" w:rsidDel="006E7763">
          <w:rPr>
            <w:rFonts w:ascii="Times New Roman" w:hAnsi="Times New Roman" w:cs="Times New Roman"/>
            <w:sz w:val="24"/>
            <w:szCs w:val="24"/>
          </w:rPr>
          <w:delText>I</w:delText>
        </w:r>
        <w:r w:rsidRPr="00604EDE" w:rsidDel="006E7763">
          <w:rPr>
            <w:rFonts w:ascii="Times New Roman" w:hAnsi="Times New Roman" w:cs="Times New Roman"/>
            <w:sz w:val="24"/>
            <w:szCs w:val="24"/>
          </w:rPr>
          <w:delText>t may be that</w:delText>
        </w:r>
      </w:del>
      <w:ins w:id="1296" w:author="Caitlin Jeffrey" w:date="2024-04-01T11:03:00Z">
        <w:r w:rsidR="00616503">
          <w:rPr>
            <w:rFonts w:ascii="Times New Roman" w:hAnsi="Times New Roman" w:cs="Times New Roman"/>
            <w:sz w:val="24"/>
            <w:szCs w:val="24"/>
          </w:rPr>
          <w:t>.</w:t>
        </w:r>
      </w:ins>
      <w:ins w:id="1297" w:author="Caitlin Jeffrey" w:date="2024-04-01T11:01:00Z">
        <w:r w:rsidR="006E7763">
          <w:rPr>
            <w:rFonts w:ascii="Times New Roman" w:hAnsi="Times New Roman" w:cs="Times New Roman"/>
            <w:sz w:val="24"/>
            <w:szCs w:val="24"/>
          </w:rPr>
          <w:t xml:space="preserve"> </w:t>
        </w:r>
      </w:ins>
      <w:del w:id="1298" w:author="Caitlin Jeffrey" w:date="2024-04-01T11:02:00Z">
        <w:r w:rsidRPr="00604EDE" w:rsidDel="0098767F">
          <w:rPr>
            <w:rFonts w:ascii="Times New Roman" w:hAnsi="Times New Roman" w:cs="Times New Roman"/>
            <w:sz w:val="24"/>
            <w:szCs w:val="24"/>
          </w:rPr>
          <w:delText xml:space="preserve"> recommending a particular depth </w:delText>
        </w:r>
      </w:del>
      <w:del w:id="1299" w:author="Caitlin Jeffrey" w:date="2024-04-01T11:01:00Z">
        <w:r w:rsidRPr="00604EDE" w:rsidDel="006C299C">
          <w:rPr>
            <w:rFonts w:ascii="Times New Roman" w:hAnsi="Times New Roman" w:cs="Times New Roman"/>
            <w:sz w:val="24"/>
            <w:szCs w:val="24"/>
          </w:rPr>
          <w:delText xml:space="preserve">of bedding to use for different types of </w:delText>
        </w:r>
      </w:del>
      <w:del w:id="1300" w:author="Caitlin Jeffrey" w:date="2024-04-01T11:02:00Z">
        <w:r w:rsidRPr="00604EDE" w:rsidDel="006C299C">
          <w:rPr>
            <w:rFonts w:ascii="Times New Roman" w:hAnsi="Times New Roman" w:cs="Times New Roman"/>
            <w:sz w:val="24"/>
            <w:szCs w:val="24"/>
          </w:rPr>
          <w:delText xml:space="preserve">organic material </w:delText>
        </w:r>
      </w:del>
      <w:del w:id="1301" w:author="Caitlin Jeffrey" w:date="2024-04-01T11:01:00Z">
        <w:r w:rsidR="007977B4" w:rsidDel="006E7763">
          <w:rPr>
            <w:rFonts w:ascii="Times New Roman" w:hAnsi="Times New Roman" w:cs="Times New Roman"/>
            <w:sz w:val="24"/>
            <w:szCs w:val="24"/>
          </w:rPr>
          <w:delText>would</w:delText>
        </w:r>
        <w:r w:rsidR="007977B4" w:rsidRPr="00604EDE" w:rsidDel="006E7763">
          <w:rPr>
            <w:rFonts w:ascii="Times New Roman" w:hAnsi="Times New Roman" w:cs="Times New Roman"/>
            <w:sz w:val="24"/>
            <w:szCs w:val="24"/>
          </w:rPr>
          <w:delText xml:space="preserve"> </w:delText>
        </w:r>
        <w:r w:rsidRPr="00604EDE" w:rsidDel="006E7763">
          <w:rPr>
            <w:rFonts w:ascii="Times New Roman" w:hAnsi="Times New Roman" w:cs="Times New Roman"/>
            <w:sz w:val="24"/>
            <w:szCs w:val="24"/>
          </w:rPr>
          <w:delText xml:space="preserve">not prove feasible, as the </w:delText>
        </w:r>
      </w:del>
      <w:del w:id="1302" w:author="Caitlin Jeffrey" w:date="2024-04-01T11:02:00Z">
        <w:r w:rsidRPr="00604EDE" w:rsidDel="006C299C">
          <w:rPr>
            <w:rFonts w:ascii="Times New Roman" w:hAnsi="Times New Roman" w:cs="Times New Roman"/>
            <w:sz w:val="24"/>
            <w:szCs w:val="24"/>
          </w:rPr>
          <w:delText xml:space="preserve">ideal amount would </w:delText>
        </w:r>
        <w:r w:rsidRPr="00604EDE" w:rsidDel="0098767F">
          <w:rPr>
            <w:rFonts w:ascii="Times New Roman" w:hAnsi="Times New Roman" w:cs="Times New Roman"/>
            <w:sz w:val="24"/>
            <w:szCs w:val="24"/>
          </w:rPr>
          <w:delText xml:space="preserve">vary with many factors particular to a producer’s barn and bedding source </w:delText>
        </w:r>
      </w:del>
      <w:del w:id="1303" w:author="Caitlin Jeffrey" w:date="2024-04-01T11:03:00Z">
        <w:r w:rsidRPr="00604EDE" w:rsidDel="00616503">
          <w:rPr>
            <w:rFonts w:ascii="Times New Roman" w:hAnsi="Times New Roman" w:cs="Times New Roman"/>
            <w:sz w:val="24"/>
            <w:szCs w:val="24"/>
          </w:rPr>
          <w:delText xml:space="preserve">(type of stall surface, presence/type of stall mat used, type of organic material, particle size, compressibility, percent dry matter, etc.). </w:delText>
        </w:r>
      </w:del>
    </w:p>
    <w:p w14:paraId="4CC5B7FF" w14:textId="0882F684" w:rsidR="00161CD8" w:rsidDel="00D27F1D" w:rsidRDefault="00A931E5" w:rsidP="008F07CA">
      <w:pPr>
        <w:autoSpaceDE w:val="0"/>
        <w:autoSpaceDN w:val="0"/>
        <w:adjustRightInd w:val="0"/>
        <w:spacing w:line="480" w:lineRule="auto"/>
        <w:ind w:firstLine="720"/>
        <w:rPr>
          <w:del w:id="1304" w:author="Caitlin Jeffrey" w:date="2024-04-01T11:17:00Z"/>
          <w:rFonts w:ascii="Times New Roman" w:hAnsi="Times New Roman" w:cs="Times New Roman"/>
          <w:sz w:val="24"/>
          <w:szCs w:val="24"/>
        </w:rPr>
      </w:pPr>
      <w:ins w:id="1305" w:author="John Barlow" w:date="2024-03-30T09:14:00Z">
        <w:del w:id="1306" w:author="Caitlin Jeffrey" w:date="2024-04-01T11:07:00Z">
          <w:r w:rsidDel="00F61B6B">
            <w:rPr>
              <w:rFonts w:ascii="Times New Roman" w:hAnsi="Times New Roman" w:cs="Times New Roman"/>
              <w:sz w:val="24"/>
              <w:szCs w:val="24"/>
              <w:highlight w:val="yellow"/>
            </w:rPr>
            <w:delText xml:space="preserve">to </w:delText>
          </w:r>
        </w:del>
        <w:del w:id="1307" w:author="Caitlin Jeffrey" w:date="2024-04-01T11:17:00Z">
          <w:r w:rsidDel="00D27F1D">
            <w:rPr>
              <w:rFonts w:ascii="Times New Roman" w:hAnsi="Times New Roman" w:cs="Times New Roman"/>
              <w:sz w:val="24"/>
              <w:szCs w:val="24"/>
              <w:highlight w:val="yellow"/>
            </w:rPr>
            <w:delText>the goal was to</w:delText>
          </w:r>
        </w:del>
      </w:ins>
      <w:del w:id="1308"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1309" w:author="Caitlin Jeffrey" w:date="2024-03-18T14:09:00Z">
        <w:r w:rsidR="00161CD8" w:rsidRPr="00C30348" w:rsidDel="00730AD3">
          <w:rPr>
            <w:rFonts w:ascii="Times New Roman" w:hAnsi="Times New Roman" w:cs="Times New Roman"/>
            <w:sz w:val="24"/>
            <w:szCs w:val="24"/>
          </w:rPr>
          <w:delText>bedded packs</w:delText>
        </w:r>
      </w:del>
      <w:del w:id="1310"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1311" w:author="Caitlin Jeffrey" w:date="2024-03-18T13:53:00Z">
        <w:r w:rsidR="00161CD8" w:rsidRPr="00C30348" w:rsidDel="00015349">
          <w:rPr>
            <w:rFonts w:ascii="Times New Roman" w:hAnsi="Times New Roman" w:cs="Times New Roman"/>
            <w:sz w:val="24"/>
            <w:szCs w:val="24"/>
          </w:rPr>
          <w:delText>composting bedded packs</w:delText>
        </w:r>
      </w:del>
      <w:del w:id="1312"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1313" w:author="Caitlin Jeffrey" w:date="2024-03-18T14:09:00Z">
        <w:r w:rsidR="00161CD8" w:rsidRPr="00C30348" w:rsidDel="00730AD3">
          <w:rPr>
            <w:rFonts w:ascii="Times New Roman" w:hAnsi="Times New Roman" w:cs="Times New Roman"/>
            <w:sz w:val="24"/>
            <w:szCs w:val="24"/>
          </w:rPr>
          <w:delText>bedded packs</w:delText>
        </w:r>
      </w:del>
      <w:del w:id="1314" w:author="Caitlin Jeffrey" w:date="2024-03-20T09:12:00Z">
        <w:r w:rsidR="00161CD8" w:rsidRPr="00C3034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lastRenderedPageBreak/>
          <w:delText xml:space="preserve">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1315" w:author="Caitlin Jeffrey" w:date="2024-03-18T14:09:00Z">
        <w:r w:rsidR="00161CD8" w:rsidRPr="00C30348" w:rsidDel="00730AD3">
          <w:rPr>
            <w:rFonts w:ascii="Times New Roman" w:hAnsi="Times New Roman" w:cs="Times New Roman"/>
            <w:sz w:val="24"/>
            <w:szCs w:val="24"/>
          </w:rPr>
          <w:delText>bedded packs</w:delText>
        </w:r>
      </w:del>
      <w:del w:id="1316"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1317"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del w:id="1318" w:author="Caitlin Jeffrey" w:date="2024-04-01T11:17:00Z">
        <w:r w:rsidR="00306E7A" w:rsidDel="00D27F1D">
          <w:rPr>
            <w:rFonts w:ascii="Times New Roman" w:hAnsi="Times New Roman" w:cs="Times New Roman"/>
            <w:sz w:val="24"/>
            <w:szCs w:val="24"/>
          </w:rPr>
          <w:delText xml:space="preserve"> </w:delText>
        </w:r>
        <w:r w:rsidR="00603C67" w:rsidDel="00D27F1D">
          <w:rPr>
            <w:rFonts w:ascii="Times New Roman" w:hAnsi="Times New Roman" w:cs="Times New Roman"/>
            <w:sz w:val="24"/>
            <w:szCs w:val="24"/>
          </w:rPr>
          <w:delText>t</w:delText>
        </w:r>
        <w:r w:rsidR="001F2342" w:rsidRPr="00604EDE" w:rsidDel="00D27F1D">
          <w:rPr>
            <w:rFonts w:ascii="Times New Roman" w:hAnsi="Times New Roman" w:cs="Times New Roman"/>
            <w:sz w:val="24"/>
            <w:szCs w:val="24"/>
          </w:rPr>
          <w:delText xml:space="preserve">hree of the five bedded pack farms </w:delText>
        </w:r>
        <w:r w:rsidR="00DA683F" w:rsidDel="00D27F1D">
          <w:rPr>
            <w:rFonts w:ascii="Times New Roman" w:hAnsi="Times New Roman" w:cs="Times New Roman"/>
            <w:sz w:val="24"/>
            <w:szCs w:val="24"/>
          </w:rPr>
          <w:delText>had</w:delText>
        </w:r>
        <w:r w:rsidR="001F2342" w:rsidRPr="00604EDE" w:rsidDel="00D27F1D">
          <w:rPr>
            <w:rFonts w:ascii="Times New Roman" w:hAnsi="Times New Roman" w:cs="Times New Roman"/>
            <w:sz w:val="24"/>
            <w:szCs w:val="24"/>
          </w:rPr>
          <w:delText xml:space="preserve"> a BTSCC </w:delText>
        </w:r>
        <w:r w:rsidR="00B35A00" w:rsidDel="00D27F1D">
          <w:rPr>
            <w:rFonts w:ascii="Times New Roman" w:hAnsi="Times New Roman" w:cs="Times New Roman"/>
            <w:sz w:val="24"/>
            <w:szCs w:val="24"/>
          </w:rPr>
          <w:delText>≤</w:delText>
        </w:r>
        <w:r w:rsidR="001F2342" w:rsidRPr="00604EDE" w:rsidDel="00D27F1D">
          <w:rPr>
            <w:rFonts w:ascii="Times New Roman" w:hAnsi="Times New Roman" w:cs="Times New Roman"/>
            <w:sz w:val="24"/>
            <w:szCs w:val="24"/>
          </w:rPr>
          <w:delText>99,000 cells/mL, and the remaining two wer</w:delText>
        </w:r>
        <w:r w:rsidR="00B35A00" w:rsidDel="00D27F1D">
          <w:rPr>
            <w:rFonts w:ascii="Times New Roman" w:hAnsi="Times New Roman" w:cs="Times New Roman"/>
            <w:sz w:val="24"/>
            <w:szCs w:val="24"/>
          </w:rPr>
          <w:delText xml:space="preserve">e ≤160,000 </w:delText>
        </w:r>
        <w:r w:rsidR="001F2342" w:rsidRPr="00604EDE" w:rsidDel="00D27F1D">
          <w:rPr>
            <w:rFonts w:ascii="Times New Roman" w:hAnsi="Times New Roman" w:cs="Times New Roman"/>
            <w:sz w:val="24"/>
            <w:szCs w:val="24"/>
          </w:rPr>
          <w:delText xml:space="preserve">cells/mL. </w:delText>
        </w:r>
        <w:r w:rsidR="008F375A" w:rsidDel="00D27F1D">
          <w:rPr>
            <w:rFonts w:ascii="Times New Roman" w:hAnsi="Times New Roman" w:cs="Times New Roman"/>
            <w:sz w:val="24"/>
            <w:szCs w:val="24"/>
          </w:rPr>
          <w:delText>Furthermore,</w:delText>
        </w:r>
        <w:r w:rsidR="001F2342" w:rsidRPr="00604EDE" w:rsidDel="00D27F1D">
          <w:rPr>
            <w:rFonts w:ascii="Times New Roman" w:hAnsi="Times New Roman" w:cs="Times New Roman"/>
            <w:sz w:val="24"/>
            <w:szCs w:val="24"/>
          </w:rPr>
          <w:delText xml:space="preserve"> the lowest BTSCC in the study (54,000 cells/mL) was a </w:delText>
        </w:r>
        <w:r w:rsidR="00EF4003" w:rsidDel="00D27F1D">
          <w:rPr>
            <w:rFonts w:ascii="Times New Roman" w:hAnsi="Times New Roman" w:cs="Times New Roman"/>
            <w:sz w:val="24"/>
            <w:szCs w:val="24"/>
          </w:rPr>
          <w:delText xml:space="preserve">static </w:delText>
        </w:r>
        <w:r w:rsidR="001F2342" w:rsidRPr="00604EDE" w:rsidDel="00D27F1D">
          <w:rPr>
            <w:rFonts w:ascii="Times New Roman" w:hAnsi="Times New Roman" w:cs="Times New Roman"/>
            <w:sz w:val="24"/>
            <w:szCs w:val="24"/>
          </w:rPr>
          <w:delText>bedded pack farm using woodchips and straw.</w:delText>
        </w:r>
        <w:r w:rsidR="00FA39D4" w:rsidDel="00D27F1D">
          <w:rPr>
            <w:rFonts w:ascii="Times New Roman" w:hAnsi="Times New Roman" w:cs="Times New Roman"/>
            <w:sz w:val="24"/>
            <w:szCs w:val="24"/>
          </w:rPr>
          <w:delText xml:space="preserve"> </w:delText>
        </w:r>
        <w:r w:rsidR="00AE3751" w:rsidDel="00D27F1D">
          <w:rPr>
            <w:rFonts w:ascii="Times New Roman" w:hAnsi="Times New Roman" w:cs="Times New Roman"/>
            <w:sz w:val="24"/>
            <w:szCs w:val="24"/>
          </w:rPr>
          <w:delText xml:space="preserve">This low BTSCC was </w:delText>
        </w:r>
        <w:r w:rsidR="00CB7771" w:rsidDel="00D27F1D">
          <w:rPr>
            <w:rFonts w:ascii="Times New Roman" w:hAnsi="Times New Roman" w:cs="Times New Roman"/>
            <w:sz w:val="24"/>
            <w:szCs w:val="24"/>
          </w:rPr>
          <w:delText xml:space="preserve">not just </w:delText>
        </w:r>
        <w:r w:rsidR="007806BC" w:rsidDel="00D27F1D">
          <w:rPr>
            <w:rFonts w:ascii="Times New Roman" w:hAnsi="Times New Roman" w:cs="Times New Roman"/>
            <w:sz w:val="24"/>
            <w:szCs w:val="24"/>
          </w:rPr>
          <w:delText>from selectively dumping milk from high-SCC cows; th</w:delText>
        </w:r>
        <w:r w:rsidR="00EF4003" w:rsidDel="00D27F1D">
          <w:rPr>
            <w:rFonts w:ascii="Times New Roman" w:hAnsi="Times New Roman" w:cs="Times New Roman"/>
            <w:sz w:val="24"/>
            <w:szCs w:val="24"/>
          </w:rPr>
          <w:delText>is</w:delText>
        </w:r>
        <w:r w:rsidR="007806BC" w:rsidDel="00D27F1D">
          <w:rPr>
            <w:rFonts w:ascii="Times New Roman" w:hAnsi="Times New Roman" w:cs="Times New Roman"/>
            <w:sz w:val="24"/>
            <w:szCs w:val="24"/>
          </w:rPr>
          <w:delText xml:space="preserve"> farm also had the lowest</w:delText>
        </w:r>
        <w:r w:rsidR="0053797F" w:rsidDel="00D27F1D">
          <w:rPr>
            <w:rFonts w:ascii="Times New Roman" w:hAnsi="Times New Roman" w:cs="Times New Roman"/>
            <w:sz w:val="24"/>
            <w:szCs w:val="24"/>
          </w:rPr>
          <w:delText xml:space="preserve"> overall</w:delText>
        </w:r>
        <w:r w:rsidR="007806BC" w:rsidDel="00D27F1D">
          <w:rPr>
            <w:rFonts w:ascii="Times New Roman" w:hAnsi="Times New Roman" w:cs="Times New Roman"/>
            <w:sz w:val="24"/>
            <w:szCs w:val="24"/>
          </w:rPr>
          <w:delText xml:space="preserve"> </w:delText>
        </w:r>
        <w:r w:rsidR="00EF4003" w:rsidDel="00D27F1D">
          <w:rPr>
            <w:rFonts w:ascii="Times New Roman" w:hAnsi="Times New Roman" w:cs="Times New Roman"/>
            <w:sz w:val="24"/>
            <w:szCs w:val="24"/>
          </w:rPr>
          <w:delText>%</w:delText>
        </w:r>
        <w:r w:rsidR="008E22FC" w:rsidDel="00D27F1D">
          <w:rPr>
            <w:rFonts w:ascii="Times New Roman" w:hAnsi="Times New Roman" w:cs="Times New Roman"/>
            <w:sz w:val="24"/>
            <w:szCs w:val="24"/>
          </w:rPr>
          <w:delText xml:space="preserve"> cows with elevated SCS</w:delText>
        </w:r>
        <w:r w:rsidR="00EF4003" w:rsidDel="00D27F1D">
          <w:rPr>
            <w:rFonts w:ascii="Times New Roman" w:hAnsi="Times New Roman" w:cs="Times New Roman"/>
            <w:sz w:val="24"/>
            <w:szCs w:val="24"/>
          </w:rPr>
          <w:delText xml:space="preserve"> </w:delText>
        </w:r>
        <w:r w:rsidR="0053797F" w:rsidDel="00D27F1D">
          <w:rPr>
            <w:rFonts w:ascii="Times New Roman" w:hAnsi="Times New Roman" w:cs="Times New Roman"/>
            <w:sz w:val="24"/>
            <w:szCs w:val="24"/>
          </w:rPr>
          <w:delText>(8.6%; data not shown).</w:delText>
        </w:r>
      </w:del>
    </w:p>
    <w:p w14:paraId="5E10E3AF" w14:textId="60F32FC4"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1319"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w:t>
      </w:r>
      <w:ins w:id="1320" w:author="Caitlin Jeffrey" w:date="2024-04-01T12:05:00Z">
        <w:r w:rsidR="001F53B4">
          <w:rPr>
            <w:rFonts w:ascii="Times New Roman" w:hAnsi="Times New Roman" w:cs="Times New Roman"/>
            <w:sz w:val="24"/>
            <w:szCs w:val="24"/>
          </w:rPr>
          <w:t xml:space="preserve">The potential exists that producers who volunteered to participate in the current study are systematically different in some way with regards to their management practices compared to the general population of organic farms in Vermont. </w:t>
        </w:r>
      </w:ins>
      <w:r w:rsidR="002F3D8C">
        <w:rPr>
          <w:rFonts w:ascii="Times New Roman" w:hAnsi="Times New Roman" w:cs="Times New Roman"/>
          <w:sz w:val="24"/>
          <w:szCs w:val="24"/>
        </w:rPr>
        <w:t xml:space="preserve">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1321" w:author="Caitlin Jeffrey" w:date="2024-03-19T15:41:00Z">
        <w:r w:rsidR="008A3C93">
          <w:rPr>
            <w:rFonts w:ascii="Times New Roman" w:hAnsi="Times New Roman" w:cs="Times New Roman"/>
            <w:sz w:val="24"/>
            <w:szCs w:val="24"/>
          </w:rPr>
          <w:lastRenderedPageBreak/>
          <w:t>For comparison, the average dairy cow in the U.S. produced an average of 10,926 kg of milk in 2022</w:t>
        </w:r>
      </w:ins>
      <w:ins w:id="1322"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34195E">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1323" w:author="Caitlin Jeffrey" w:date="2024-03-19T15:45:00Z">
        <w:r w:rsidR="0089192F">
          <w:rPr>
            <w:rFonts w:ascii="Times New Roman" w:hAnsi="Times New Roman" w:cs="Times New Roman"/>
            <w:sz w:val="24"/>
            <w:szCs w:val="24"/>
          </w:rPr>
          <w:t>(Progressive Dairy, 2017).</w:t>
        </w:r>
      </w:ins>
      <w:ins w:id="1324" w:author="Caitlin Jeffrey" w:date="2024-03-19T15:41:00Z">
        <w:r w:rsidR="008A3C93">
          <w:rPr>
            <w:rFonts w:ascii="Times New Roman" w:hAnsi="Times New Roman" w:cs="Times New Roman"/>
            <w:sz w:val="24"/>
            <w:szCs w:val="24"/>
          </w:rPr>
          <w:t xml:space="preserve"> </w:t>
        </w:r>
      </w:ins>
      <w:ins w:id="1325" w:author="Caitlin Jeffrey" w:date="2024-03-19T15:33:00Z">
        <w:r w:rsidR="001478E5" w:rsidRPr="007F5A1A">
          <w:rPr>
            <w:rFonts w:ascii="Times New Roman" w:hAnsi="Times New Roman" w:cs="Times New Roman"/>
            <w:noProof/>
            <w:sz w:val="24"/>
            <w:szCs w:val="24"/>
            <w:highlight w:val="yellow"/>
            <w:rPrChange w:id="1326" w:author="Caitlin Jeffrey" w:date="2024-03-19T15:36:00Z">
              <w:rPr>
                <w:rFonts w:ascii="Times New Roman" w:hAnsi="Times New Roman" w:cs="Times New Roman"/>
                <w:noProof/>
                <w:sz w:val="24"/>
                <w:szCs w:val="24"/>
              </w:rPr>
            </w:rPrChange>
          </w:rPr>
          <w:t xml:space="preserve">It may be interesting to acknowledge that organic cows on average produce less milk </w:t>
        </w:r>
        <w:r w:rsidR="001478E5" w:rsidRPr="007F5A1A">
          <w:rPr>
            <w:rFonts w:ascii="Times New Roman" w:hAnsi="Times New Roman" w:cs="Times New Roman"/>
            <w:noProof/>
            <w:sz w:val="24"/>
            <w:szCs w:val="24"/>
            <w:highlight w:val="yellow"/>
            <w:rPrChange w:id="1327"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328"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1329"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330"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1331"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1332"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1333"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334"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1335"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336"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1337" w:author="Caitlin Jeffrey" w:date="2024-03-19T15:36:00Z">
            <w:rPr>
              <w:rFonts w:ascii="Times New Roman" w:hAnsi="Times New Roman" w:cs="Times New Roman"/>
              <w:noProof/>
              <w:sz w:val="24"/>
              <w:szCs w:val="24"/>
            </w:rPr>
          </w:rPrChange>
        </w:rPr>
        <w:fldChar w:fldCharType="end"/>
      </w:r>
      <w:ins w:id="1338" w:author="Caitlin Jeffrey" w:date="2024-03-19T15:34:00Z">
        <w:r w:rsidR="00B122BB" w:rsidRPr="007F5A1A">
          <w:rPr>
            <w:rFonts w:ascii="Times New Roman" w:hAnsi="Times New Roman" w:cs="Times New Roman"/>
            <w:noProof/>
            <w:sz w:val="24"/>
            <w:szCs w:val="24"/>
            <w:highlight w:val="yellow"/>
            <w:rPrChange w:id="1339"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1340" w:author="Caitlin Jeffrey" w:date="2024-03-19T15:35:00Z">
        <w:r w:rsidR="00321F19" w:rsidRPr="007F5A1A">
          <w:rPr>
            <w:rFonts w:ascii="Times New Roman" w:hAnsi="Times New Roman" w:cs="Times New Roman"/>
            <w:noProof/>
            <w:sz w:val="24"/>
            <w:szCs w:val="24"/>
            <w:highlight w:val="yellow"/>
            <w:rPrChange w:id="1341"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1342" w:author="Caitlin Jeffrey" w:date="2024-03-19T15:36:00Z">
              <w:rPr>
                <w:rFonts w:ascii="Times New Roman" w:hAnsi="Times New Roman" w:cs="Times New Roman"/>
                <w:noProof/>
                <w:sz w:val="24"/>
                <w:szCs w:val="24"/>
              </w:rPr>
            </w:rPrChange>
          </w:rPr>
          <w:t>dairy farms</w:t>
        </w:r>
      </w:ins>
      <w:ins w:id="1343" w:author="Caitlin Jeffrey" w:date="2024-03-19T15:34:00Z">
        <w:r w:rsidR="00B122BB" w:rsidRPr="007F5A1A">
          <w:rPr>
            <w:rFonts w:ascii="Times New Roman" w:hAnsi="Times New Roman" w:cs="Times New Roman"/>
            <w:noProof/>
            <w:sz w:val="24"/>
            <w:szCs w:val="24"/>
            <w:highlight w:val="yellow"/>
            <w:rPrChange w:id="1344" w:author="Caitlin Jeffrey" w:date="2024-03-19T15:36:00Z">
              <w:rPr>
                <w:rFonts w:ascii="Times New Roman" w:hAnsi="Times New Roman" w:cs="Times New Roman"/>
                <w:noProof/>
                <w:sz w:val="24"/>
                <w:szCs w:val="24"/>
              </w:rPr>
            </w:rPrChange>
          </w:rPr>
          <w:t>.</w:t>
        </w:r>
      </w:ins>
      <w:ins w:id="1345" w:author="Caitlin Jeffrey" w:date="2024-03-19T15:33:00Z">
        <w:r w:rsidR="001478E5">
          <w:rPr>
            <w:rFonts w:ascii="Times New Roman" w:hAnsi="Times New Roman" w:cs="Times New Roman"/>
            <w:sz w:val="24"/>
            <w:szCs w:val="24"/>
          </w:rPr>
          <w:t xml:space="preserve"> </w:t>
        </w:r>
      </w:ins>
      <w:del w:id="1346" w:author="Caitlin Jeffrey" w:date="2024-04-01T12:05:00Z">
        <w:r w:rsidR="005119F2" w:rsidDel="001F53B4">
          <w:rPr>
            <w:rFonts w:ascii="Times New Roman" w:hAnsi="Times New Roman" w:cs="Times New Roman"/>
            <w:sz w:val="24"/>
            <w:szCs w:val="24"/>
          </w:rPr>
          <w:delText>T</w:delText>
        </w:r>
        <w:r w:rsidR="00446A74" w:rsidDel="001F53B4">
          <w:rPr>
            <w:rFonts w:ascii="Times New Roman" w:hAnsi="Times New Roman" w:cs="Times New Roman"/>
            <w:sz w:val="24"/>
            <w:szCs w:val="24"/>
          </w:rPr>
          <w:delText xml:space="preserve">he potential exists that producers who volunteered to participate </w:delText>
        </w:r>
        <w:r w:rsidR="00933171" w:rsidDel="001F53B4">
          <w:rPr>
            <w:rFonts w:ascii="Times New Roman" w:hAnsi="Times New Roman" w:cs="Times New Roman"/>
            <w:sz w:val="24"/>
            <w:szCs w:val="24"/>
          </w:rPr>
          <w:delText xml:space="preserve">in the current study </w:delText>
        </w:r>
        <w:r w:rsidR="00446A74" w:rsidDel="001F53B4">
          <w:rPr>
            <w:rFonts w:ascii="Times New Roman" w:hAnsi="Times New Roman" w:cs="Times New Roman"/>
            <w:sz w:val="24"/>
            <w:szCs w:val="24"/>
          </w:rPr>
          <w:delText>are</w:delText>
        </w:r>
        <w:r w:rsidR="00CA0A9B" w:rsidDel="001F53B4">
          <w:rPr>
            <w:rFonts w:ascii="Times New Roman" w:hAnsi="Times New Roman" w:cs="Times New Roman"/>
            <w:sz w:val="24"/>
            <w:szCs w:val="24"/>
          </w:rPr>
          <w:delText xml:space="preserve"> systematically</w:delText>
        </w:r>
        <w:r w:rsidR="00E91F10" w:rsidDel="001F53B4">
          <w:rPr>
            <w:rFonts w:ascii="Times New Roman" w:hAnsi="Times New Roman" w:cs="Times New Roman"/>
            <w:sz w:val="24"/>
            <w:szCs w:val="24"/>
          </w:rPr>
          <w:delText xml:space="preserve"> </w:delText>
        </w:r>
      </w:del>
      <w:del w:id="1347" w:author="Caitlin Jeffrey" w:date="2024-04-01T11:15:00Z">
        <w:r w:rsidR="00E91F10" w:rsidDel="00DA5CCD">
          <w:rPr>
            <w:rFonts w:ascii="Times New Roman" w:hAnsi="Times New Roman" w:cs="Times New Roman"/>
            <w:sz w:val="24"/>
            <w:szCs w:val="24"/>
          </w:rPr>
          <w:delText>more progressive or</w:delText>
        </w:r>
        <w:r w:rsidR="005B65DA" w:rsidDel="00DA5CCD">
          <w:rPr>
            <w:rFonts w:ascii="Times New Roman" w:hAnsi="Times New Roman" w:cs="Times New Roman"/>
            <w:sz w:val="24"/>
            <w:szCs w:val="24"/>
          </w:rPr>
          <w:delText xml:space="preserve"> somehow</w:delText>
        </w:r>
        <w:r w:rsidR="00CA0A9B" w:rsidDel="00DA5CCD">
          <w:rPr>
            <w:rFonts w:ascii="Times New Roman" w:hAnsi="Times New Roman" w:cs="Times New Roman"/>
            <w:sz w:val="24"/>
            <w:szCs w:val="24"/>
          </w:rPr>
          <w:delText xml:space="preserve"> </w:delText>
        </w:r>
      </w:del>
      <w:del w:id="1348" w:author="Caitlin Jeffrey" w:date="2024-04-01T12:05:00Z">
        <w:r w:rsidR="00CA0A9B" w:rsidDel="001F53B4">
          <w:rPr>
            <w:rFonts w:ascii="Times New Roman" w:hAnsi="Times New Roman" w:cs="Times New Roman"/>
            <w:sz w:val="24"/>
            <w:szCs w:val="24"/>
          </w:rPr>
          <w:delText xml:space="preserve">different </w:delText>
        </w:r>
      </w:del>
      <w:del w:id="1349" w:author="Caitlin Jeffrey" w:date="2024-04-01T11:15:00Z">
        <w:r w:rsidR="00CA0A9B" w:rsidDel="00C15C29">
          <w:rPr>
            <w:rFonts w:ascii="Times New Roman" w:hAnsi="Times New Roman" w:cs="Times New Roman"/>
            <w:sz w:val="24"/>
            <w:szCs w:val="24"/>
          </w:rPr>
          <w:delText xml:space="preserve">in </w:delText>
        </w:r>
      </w:del>
      <w:del w:id="1350" w:author="Caitlin Jeffrey" w:date="2024-04-01T12:05:00Z">
        <w:r w:rsidR="00CA0A9B" w:rsidDel="001F53B4">
          <w:rPr>
            <w:rFonts w:ascii="Times New Roman" w:hAnsi="Times New Roman" w:cs="Times New Roman"/>
            <w:sz w:val="24"/>
            <w:szCs w:val="24"/>
          </w:rPr>
          <w:delText xml:space="preserve">their management </w:delText>
        </w:r>
        <w:r w:rsidR="00E91F10" w:rsidDel="001F53B4">
          <w:rPr>
            <w:rFonts w:ascii="Times New Roman" w:hAnsi="Times New Roman" w:cs="Times New Roman"/>
            <w:sz w:val="24"/>
            <w:szCs w:val="24"/>
          </w:rPr>
          <w:delText>practices</w:delText>
        </w:r>
        <w:r w:rsidR="00CA0A9B" w:rsidDel="001F53B4">
          <w:rPr>
            <w:rFonts w:ascii="Times New Roman" w:hAnsi="Times New Roman" w:cs="Times New Roman"/>
            <w:sz w:val="24"/>
            <w:szCs w:val="24"/>
          </w:rPr>
          <w:delText xml:space="preserve"> </w:delText>
        </w:r>
      </w:del>
      <w:del w:id="1351" w:author="Caitlin Jeffrey" w:date="2024-04-01T11:16:00Z">
        <w:r w:rsidR="00CA0A9B" w:rsidDel="00C15C29">
          <w:rPr>
            <w:rFonts w:ascii="Times New Roman" w:hAnsi="Times New Roman" w:cs="Times New Roman"/>
            <w:sz w:val="24"/>
            <w:szCs w:val="24"/>
          </w:rPr>
          <w:delText>than the</w:delText>
        </w:r>
      </w:del>
      <w:del w:id="1352" w:author="Caitlin Jeffrey" w:date="2024-04-01T12:05:00Z">
        <w:r w:rsidR="00CA0A9B" w:rsidDel="001F53B4">
          <w:rPr>
            <w:rFonts w:ascii="Times New Roman" w:hAnsi="Times New Roman" w:cs="Times New Roman"/>
            <w:sz w:val="24"/>
            <w:szCs w:val="24"/>
          </w:rPr>
          <w:delText xml:space="preserve"> </w:delText>
        </w:r>
        <w:r w:rsidR="00E91F10" w:rsidDel="001F53B4">
          <w:rPr>
            <w:rFonts w:ascii="Times New Roman" w:hAnsi="Times New Roman" w:cs="Times New Roman"/>
            <w:sz w:val="24"/>
            <w:szCs w:val="24"/>
          </w:rPr>
          <w:delText>general population of organic farms in Vermont</w:delText>
        </w:r>
        <w:r w:rsidR="00536043" w:rsidDel="001F53B4">
          <w:rPr>
            <w:rFonts w:ascii="Times New Roman" w:hAnsi="Times New Roman" w:cs="Times New Roman"/>
            <w:sz w:val="24"/>
            <w:szCs w:val="24"/>
          </w:rPr>
          <w:delText>.</w:delText>
        </w:r>
        <w:r w:rsidR="00B31561" w:rsidDel="001F53B4">
          <w:rPr>
            <w:rFonts w:ascii="Times New Roman" w:hAnsi="Times New Roman" w:cs="Times New Roman"/>
            <w:sz w:val="24"/>
            <w:szCs w:val="24"/>
          </w:rPr>
          <w:delText xml:space="preserve"> </w:delText>
        </w:r>
      </w:del>
      <w:del w:id="1353" w:author="Caitlin Jeffrey" w:date="2024-04-01T11:16:00Z">
        <w:r w:rsidR="00B31561" w:rsidDel="00C15C29">
          <w:rPr>
            <w:rFonts w:ascii="Times New Roman" w:hAnsi="Times New Roman" w:cs="Times New Roman"/>
            <w:sz w:val="24"/>
            <w:szCs w:val="24"/>
          </w:rPr>
          <w:delText>Additionally</w:delText>
        </w:r>
      </w:del>
      <w:ins w:id="1354" w:author="Caitlin Jeffrey" w:date="2024-04-01T11:16:00Z">
        <w:r w:rsidR="00C15C29">
          <w:rPr>
            <w:rFonts w:ascii="Times New Roman" w:hAnsi="Times New Roman" w:cs="Times New Roman"/>
            <w:sz w:val="24"/>
            <w:szCs w:val="24"/>
          </w:rPr>
          <w:t>Lastly</w:t>
        </w:r>
      </w:ins>
      <w:r w:rsidR="00B31561">
        <w:rPr>
          <w:rFonts w:ascii="Times New Roman" w:hAnsi="Times New Roman" w:cs="Times New Roman"/>
          <w:sz w:val="24"/>
          <w:szCs w:val="24"/>
        </w:rPr>
        <w:t xml:space="preserve">,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786965F" w:rsidR="00261030" w:rsidRDefault="00ED6E3E" w:rsidP="009B6AD4">
      <w:pPr>
        <w:autoSpaceDE w:val="0"/>
        <w:autoSpaceDN w:val="0"/>
        <w:adjustRightInd w:val="0"/>
        <w:spacing w:line="480" w:lineRule="auto"/>
        <w:ind w:firstLine="720"/>
        <w:rPr>
          <w:ins w:id="1355" w:author="Caitlin Jeffrey" w:date="2024-04-01T11:17:00Z"/>
          <w:rFonts w:ascii="Times New Roman" w:hAnsi="Times New Roman" w:cs="Times New Roman"/>
          <w:sz w:val="24"/>
          <w:szCs w:val="24"/>
        </w:rPr>
      </w:pPr>
      <w:del w:id="1356" w:author="Caitlin Jeffrey" w:date="2024-04-01T11:16:00Z">
        <w:r w:rsidRPr="00EB0C75" w:rsidDel="00A127E4">
          <w:rPr>
            <w:rFonts w:ascii="Times New Roman" w:hAnsi="Times New Roman" w:cs="Times New Roman"/>
            <w:sz w:val="24"/>
            <w:szCs w:val="24"/>
          </w:rPr>
          <w:delText>One</w:delText>
        </w:r>
        <w:r w:rsidR="00C226FF" w:rsidRPr="00EB0C75" w:rsidDel="00A127E4">
          <w:rPr>
            <w:rFonts w:ascii="Times New Roman" w:hAnsi="Times New Roman" w:cs="Times New Roman"/>
            <w:sz w:val="24"/>
            <w:szCs w:val="24"/>
          </w:rPr>
          <w:delText xml:space="preserve"> </w:delText>
        </w:r>
      </w:del>
      <w:ins w:id="1357" w:author="Caitlin Jeffrey" w:date="2024-04-01T11:16:00Z">
        <w:r w:rsidR="00A127E4" w:rsidRPr="00EB0C75">
          <w:rPr>
            <w:rFonts w:ascii="Times New Roman" w:hAnsi="Times New Roman" w:cs="Times New Roman"/>
            <w:sz w:val="24"/>
            <w:szCs w:val="24"/>
          </w:rPr>
          <w:t xml:space="preserve">Perhaps the biggest </w:t>
        </w:r>
      </w:ins>
      <w:r w:rsidR="00C226FF" w:rsidRPr="00EB0C75">
        <w:rPr>
          <w:rFonts w:ascii="Times New Roman" w:hAnsi="Times New Roman" w:cs="Times New Roman"/>
          <w:sz w:val="24"/>
          <w:szCs w:val="24"/>
        </w:rPr>
        <w:t>limitation of the current study</w:t>
      </w:r>
      <w:r w:rsidRPr="00EB0C75">
        <w:rPr>
          <w:rFonts w:ascii="Times New Roman" w:hAnsi="Times New Roman" w:cs="Times New Roman"/>
          <w:sz w:val="24"/>
          <w:szCs w:val="24"/>
        </w:rPr>
        <w:t xml:space="preserve"> is the small number of farms</w:t>
      </w:r>
      <w:r w:rsidR="00327CDC" w:rsidRPr="00EB0C75">
        <w:rPr>
          <w:rFonts w:ascii="Times New Roman" w:hAnsi="Times New Roman" w:cs="Times New Roman"/>
          <w:sz w:val="24"/>
          <w:szCs w:val="24"/>
        </w:rPr>
        <w:t xml:space="preserve"> in each facility type</w:t>
      </w:r>
      <w:r w:rsidR="00157239" w:rsidRPr="00EB0C75">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w:t>
      </w:r>
      <w:del w:id="1358" w:author="Caitlin Jeffrey" w:date="2024-04-01T14:30:00Z">
        <w:r w:rsidR="00F12506" w:rsidDel="00E349BA">
          <w:rPr>
            <w:rFonts w:ascii="Times New Roman" w:hAnsi="Times New Roman" w:cs="Times New Roman"/>
            <w:sz w:val="24"/>
            <w:szCs w:val="24"/>
          </w:rPr>
          <w:delText>bedded pack</w:delText>
        </w:r>
      </w:del>
      <w:ins w:id="1359" w:author="Caitlin Jeffrey" w:date="2024-04-01T14:30:00Z">
        <w:r w:rsidR="00E349BA">
          <w:rPr>
            <w:rFonts w:ascii="Times New Roman" w:hAnsi="Times New Roman" w:cs="Times New Roman"/>
            <w:sz w:val="24"/>
            <w:szCs w:val="24"/>
          </w:rPr>
          <w:t>BP</w:t>
        </w:r>
      </w:ins>
      <w:r w:rsidR="00F12506">
        <w:rPr>
          <w:rFonts w:ascii="Times New Roman" w:hAnsi="Times New Roman" w:cs="Times New Roman"/>
          <w:sz w:val="24"/>
          <w:szCs w:val="24"/>
        </w:rPr>
        <w:t xml:space="preserve">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ractices</w:t>
      </w:r>
      <w:ins w:id="1360" w:author="Caitlin Jeffrey" w:date="2024-04-01T12:06:00Z">
        <w:r w:rsidR="00F61BA0">
          <w:rPr>
            <w:rFonts w:ascii="Times New Roman" w:hAnsi="Times New Roman" w:cs="Times New Roman"/>
            <w:sz w:val="24"/>
            <w:szCs w:val="24"/>
          </w:rPr>
          <w:t xml:space="preserve"> were</w:t>
        </w:r>
      </w:ins>
      <w:del w:id="1361" w:author="Caitlin Jeffrey" w:date="2024-04-01T12:06:00Z">
        <w:r w:rsidR="004C40A5" w:rsidRPr="00C226FF" w:rsidDel="00F61BA0">
          <w:rPr>
            <w:rFonts w:ascii="Times New Roman" w:hAnsi="Times New Roman" w:cs="Times New Roman"/>
            <w:sz w:val="24"/>
            <w:szCs w:val="24"/>
          </w:rPr>
          <w:delText xml:space="preserve"> </w:delText>
        </w:r>
        <w:r w:rsidR="004C40A5" w:rsidDel="00F61BA0">
          <w:rPr>
            <w:rFonts w:ascii="Times New Roman" w:hAnsi="Times New Roman" w:cs="Times New Roman"/>
            <w:sz w:val="24"/>
            <w:szCs w:val="24"/>
          </w:rPr>
          <w:delText>(i.e., teat</w:delText>
        </w:r>
        <w:r w:rsidR="007014D8" w:rsidDel="00F61BA0">
          <w:rPr>
            <w:rFonts w:ascii="Times New Roman" w:hAnsi="Times New Roman" w:cs="Times New Roman"/>
            <w:sz w:val="24"/>
            <w:szCs w:val="24"/>
          </w:rPr>
          <w:delText>-dipping, forestripping, using separate towels for individual cows) were</w:delText>
        </w:r>
      </w:del>
      <w:r w:rsidR="007014D8">
        <w:rPr>
          <w:rFonts w:ascii="Times New Roman" w:hAnsi="Times New Roman" w:cs="Times New Roman"/>
          <w:sz w:val="24"/>
          <w:szCs w:val="24"/>
        </w:rPr>
        <w:t xml:space="preserv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lastRenderedPageBreak/>
        <w:t>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sidRPr="00613845">
        <w:rPr>
          <w:rFonts w:ascii="Times New Roman" w:hAnsi="Times New Roman" w:cs="Times New Roman"/>
          <w:sz w:val="24"/>
          <w:szCs w:val="24"/>
          <w:highlight w:val="yellow"/>
          <w:rPrChange w:id="1362" w:author="Caitlin Jeffrey" w:date="2024-04-01T13:32:00Z">
            <w:rPr>
              <w:rFonts w:ascii="Times New Roman" w:hAnsi="Times New Roman" w:cs="Times New Roman"/>
              <w:sz w:val="24"/>
              <w:szCs w:val="24"/>
            </w:rPr>
          </w:rPrChange>
        </w:rPr>
        <w:t xml:space="preserve">The potential </w:t>
      </w:r>
      <w:ins w:id="1363" w:author="Caitlin Jeffrey" w:date="2024-04-01T13:31:00Z">
        <w:r w:rsidR="00440D32" w:rsidRPr="00613845">
          <w:rPr>
            <w:rFonts w:ascii="Times New Roman" w:hAnsi="Times New Roman" w:cs="Times New Roman"/>
            <w:sz w:val="24"/>
            <w:szCs w:val="24"/>
            <w:highlight w:val="yellow"/>
            <w:rPrChange w:id="1364" w:author="Caitlin Jeffrey" w:date="2024-04-01T13:32:00Z">
              <w:rPr>
                <w:rFonts w:ascii="Times New Roman" w:hAnsi="Times New Roman" w:cs="Times New Roman"/>
                <w:sz w:val="24"/>
                <w:szCs w:val="24"/>
                <w:highlight w:val="magenta"/>
              </w:rPr>
            </w:rPrChange>
          </w:rPr>
          <w:t xml:space="preserve">still </w:t>
        </w:r>
      </w:ins>
      <w:r w:rsidR="007D412E" w:rsidRPr="00613845">
        <w:rPr>
          <w:rFonts w:ascii="Times New Roman" w:hAnsi="Times New Roman" w:cs="Times New Roman"/>
          <w:sz w:val="24"/>
          <w:szCs w:val="24"/>
          <w:highlight w:val="yellow"/>
          <w:rPrChange w:id="1365" w:author="Caitlin Jeffrey" w:date="2024-04-01T13:32:00Z">
            <w:rPr>
              <w:rFonts w:ascii="Times New Roman" w:hAnsi="Times New Roman" w:cs="Times New Roman"/>
              <w:sz w:val="24"/>
              <w:szCs w:val="24"/>
            </w:rPr>
          </w:rPrChange>
        </w:rPr>
        <w:t xml:space="preserve">exists for future </w:t>
      </w:r>
      <w:r w:rsidR="00DE28DB" w:rsidRPr="00613845">
        <w:rPr>
          <w:rFonts w:ascii="Times New Roman" w:hAnsi="Times New Roman" w:cs="Times New Roman"/>
          <w:sz w:val="24"/>
          <w:szCs w:val="24"/>
          <w:highlight w:val="yellow"/>
          <w:rPrChange w:id="1366" w:author="Caitlin Jeffrey" w:date="2024-04-01T13:32:00Z">
            <w:rPr>
              <w:rFonts w:ascii="Times New Roman" w:hAnsi="Times New Roman" w:cs="Times New Roman"/>
              <w:sz w:val="24"/>
              <w:szCs w:val="24"/>
            </w:rPr>
          </w:rPrChange>
        </w:rPr>
        <w:t xml:space="preserve">studies with a larger number of farms </w:t>
      </w:r>
      <w:r w:rsidR="005D6E2A" w:rsidRPr="00613845">
        <w:rPr>
          <w:rFonts w:ascii="Times New Roman" w:hAnsi="Times New Roman" w:cs="Times New Roman"/>
          <w:sz w:val="24"/>
          <w:szCs w:val="24"/>
          <w:highlight w:val="yellow"/>
          <w:rPrChange w:id="1367" w:author="Caitlin Jeffrey" w:date="2024-04-01T13:32:00Z">
            <w:rPr>
              <w:rFonts w:ascii="Times New Roman" w:hAnsi="Times New Roman" w:cs="Times New Roman"/>
              <w:sz w:val="24"/>
              <w:szCs w:val="24"/>
            </w:rPr>
          </w:rPrChange>
        </w:rPr>
        <w:t xml:space="preserve">enrolled </w:t>
      </w:r>
      <w:r w:rsidR="00DE28DB" w:rsidRPr="00613845">
        <w:rPr>
          <w:rFonts w:ascii="Times New Roman" w:hAnsi="Times New Roman" w:cs="Times New Roman"/>
          <w:sz w:val="24"/>
          <w:szCs w:val="24"/>
          <w:highlight w:val="yellow"/>
          <w:rPrChange w:id="1368" w:author="Caitlin Jeffrey" w:date="2024-04-01T13:32:00Z">
            <w:rPr>
              <w:rFonts w:ascii="Times New Roman" w:hAnsi="Times New Roman" w:cs="Times New Roman"/>
              <w:sz w:val="24"/>
              <w:szCs w:val="24"/>
            </w:rPr>
          </w:rPrChange>
        </w:rPr>
        <w:t xml:space="preserve">to further characterize milk quality and udder health </w:t>
      </w:r>
      <w:r w:rsidR="009B6AD4" w:rsidRPr="00613845">
        <w:rPr>
          <w:rFonts w:ascii="Times New Roman" w:hAnsi="Times New Roman" w:cs="Times New Roman"/>
          <w:sz w:val="24"/>
          <w:szCs w:val="24"/>
          <w:highlight w:val="yellow"/>
          <w:rPrChange w:id="1369" w:author="Caitlin Jeffrey" w:date="2024-04-01T13:32:00Z">
            <w:rPr>
              <w:rFonts w:ascii="Times New Roman" w:hAnsi="Times New Roman" w:cs="Times New Roman"/>
              <w:sz w:val="24"/>
              <w:szCs w:val="24"/>
            </w:rPr>
          </w:rPrChange>
        </w:rPr>
        <w:t xml:space="preserve">on </w:t>
      </w:r>
      <w:del w:id="1370" w:author="Caitlin Jeffrey" w:date="2024-04-01T14:31:00Z">
        <w:r w:rsidR="009B6AD4" w:rsidRPr="00613845" w:rsidDel="00E349BA">
          <w:rPr>
            <w:rFonts w:ascii="Times New Roman" w:hAnsi="Times New Roman" w:cs="Times New Roman"/>
            <w:sz w:val="24"/>
            <w:szCs w:val="24"/>
            <w:highlight w:val="yellow"/>
            <w:rPrChange w:id="1371" w:author="Caitlin Jeffrey" w:date="2024-04-01T13:32:00Z">
              <w:rPr>
                <w:rFonts w:ascii="Times New Roman" w:hAnsi="Times New Roman" w:cs="Times New Roman"/>
                <w:sz w:val="24"/>
                <w:szCs w:val="24"/>
              </w:rPr>
            </w:rPrChange>
          </w:rPr>
          <w:delText>bedded pack</w:delText>
        </w:r>
      </w:del>
      <w:ins w:id="1372" w:author="Caitlin Jeffrey" w:date="2024-04-01T14:31:00Z">
        <w:r w:rsidR="00E349BA">
          <w:rPr>
            <w:rFonts w:ascii="Times New Roman" w:hAnsi="Times New Roman" w:cs="Times New Roman"/>
            <w:sz w:val="24"/>
            <w:szCs w:val="24"/>
            <w:highlight w:val="yellow"/>
          </w:rPr>
          <w:t>BP</w:t>
        </w:r>
      </w:ins>
      <w:r w:rsidR="009B6AD4" w:rsidRPr="00613845">
        <w:rPr>
          <w:rFonts w:ascii="Times New Roman" w:hAnsi="Times New Roman" w:cs="Times New Roman"/>
          <w:sz w:val="24"/>
          <w:szCs w:val="24"/>
          <w:highlight w:val="yellow"/>
          <w:rPrChange w:id="1373" w:author="Caitlin Jeffrey" w:date="2024-04-01T13:32:00Z">
            <w:rPr>
              <w:rFonts w:ascii="Times New Roman" w:hAnsi="Times New Roman" w:cs="Times New Roman"/>
              <w:sz w:val="24"/>
              <w:szCs w:val="24"/>
            </w:rPr>
          </w:rPrChange>
        </w:rPr>
        <w:t xml:space="preserve"> systems in the Northeast</w:t>
      </w:r>
      <w:r w:rsidR="00CF4AC3" w:rsidRPr="00613845">
        <w:rPr>
          <w:rFonts w:ascii="Times New Roman" w:hAnsi="Times New Roman" w:cs="Times New Roman"/>
          <w:sz w:val="24"/>
          <w:szCs w:val="24"/>
          <w:highlight w:val="yellow"/>
          <w:rPrChange w:id="1374" w:author="Caitlin Jeffrey" w:date="2024-04-01T13:32:00Z">
            <w:rPr>
              <w:rFonts w:ascii="Times New Roman" w:hAnsi="Times New Roman" w:cs="Times New Roman"/>
              <w:sz w:val="24"/>
              <w:szCs w:val="24"/>
            </w:rPr>
          </w:rPrChange>
        </w:rPr>
        <w:t>ern US</w:t>
      </w:r>
      <w:r w:rsidR="005F1F24" w:rsidRPr="00613845">
        <w:rPr>
          <w:rFonts w:ascii="Times New Roman" w:hAnsi="Times New Roman" w:cs="Times New Roman"/>
          <w:sz w:val="24"/>
          <w:szCs w:val="24"/>
          <w:highlight w:val="yellow"/>
          <w:rPrChange w:id="1375" w:author="Caitlin Jeffrey" w:date="2024-04-01T13:32:00Z">
            <w:rPr>
              <w:rFonts w:ascii="Times New Roman" w:hAnsi="Times New Roman" w:cs="Times New Roman"/>
              <w:sz w:val="24"/>
              <w:szCs w:val="24"/>
            </w:rPr>
          </w:rPrChange>
        </w:rPr>
        <w:t>.</w:t>
      </w:r>
      <w:r w:rsidR="0058486F" w:rsidRPr="00613845">
        <w:rPr>
          <w:rFonts w:ascii="Times New Roman" w:hAnsi="Times New Roman" w:cs="Times New Roman"/>
          <w:sz w:val="24"/>
          <w:szCs w:val="24"/>
          <w:highlight w:val="yellow"/>
          <w:rPrChange w:id="1376" w:author="Caitlin Jeffrey" w:date="2024-04-01T13:32:00Z">
            <w:rPr>
              <w:rFonts w:ascii="Times New Roman" w:hAnsi="Times New Roman" w:cs="Times New Roman"/>
              <w:sz w:val="24"/>
              <w:szCs w:val="24"/>
            </w:rPr>
          </w:rPrChange>
        </w:rPr>
        <w:t xml:space="preserve"> </w:t>
      </w:r>
      <w:del w:id="1377" w:author="Caitlin Jeffrey" w:date="2024-04-01T13:31:00Z">
        <w:r w:rsidR="005F1F24" w:rsidRPr="00613845" w:rsidDel="00440D32">
          <w:rPr>
            <w:rFonts w:ascii="Times New Roman" w:hAnsi="Times New Roman" w:cs="Times New Roman"/>
            <w:sz w:val="24"/>
            <w:szCs w:val="24"/>
            <w:highlight w:val="yellow"/>
            <w:rPrChange w:id="1378" w:author="Caitlin Jeffrey" w:date="2024-04-01T13:32:00Z">
              <w:rPr>
                <w:rFonts w:ascii="Times New Roman" w:hAnsi="Times New Roman" w:cs="Times New Roman"/>
                <w:sz w:val="24"/>
                <w:szCs w:val="24"/>
              </w:rPr>
            </w:rPrChange>
          </w:rPr>
          <w:delText>S</w:delText>
        </w:r>
        <w:r w:rsidR="0058486F" w:rsidRPr="00613845" w:rsidDel="00440D32">
          <w:rPr>
            <w:rFonts w:ascii="Times New Roman" w:hAnsi="Times New Roman" w:cs="Times New Roman"/>
            <w:sz w:val="24"/>
            <w:szCs w:val="24"/>
            <w:highlight w:val="yellow"/>
            <w:rPrChange w:id="1379" w:author="Caitlin Jeffrey" w:date="2024-04-01T13:32:00Z">
              <w:rPr>
                <w:rFonts w:ascii="Times New Roman" w:hAnsi="Times New Roman" w:cs="Times New Roman"/>
                <w:sz w:val="24"/>
                <w:szCs w:val="24"/>
              </w:rPr>
            </w:rPrChange>
          </w:rPr>
          <w:delText>tudies enrolling a larger number of bedded pack farms b</w:delText>
        </w:r>
      </w:del>
      <w:ins w:id="1380" w:author="Caitlin Jeffrey" w:date="2024-04-01T13:31:00Z">
        <w:r w:rsidR="00440D32" w:rsidRPr="00613845">
          <w:rPr>
            <w:rFonts w:ascii="Times New Roman" w:hAnsi="Times New Roman" w:cs="Times New Roman"/>
            <w:sz w:val="24"/>
            <w:szCs w:val="24"/>
            <w:highlight w:val="yellow"/>
            <w:rPrChange w:id="1381" w:author="Caitlin Jeffrey" w:date="2024-04-01T13:32:00Z">
              <w:rPr>
                <w:rFonts w:ascii="Times New Roman" w:hAnsi="Times New Roman" w:cs="Times New Roman"/>
                <w:sz w:val="24"/>
                <w:szCs w:val="24"/>
                <w:highlight w:val="magenta"/>
              </w:rPr>
            </w:rPrChange>
          </w:rPr>
          <w:t>B</w:t>
        </w:r>
      </w:ins>
      <w:r w:rsidR="0058486F" w:rsidRPr="00613845">
        <w:rPr>
          <w:rFonts w:ascii="Times New Roman" w:hAnsi="Times New Roman" w:cs="Times New Roman"/>
          <w:sz w:val="24"/>
          <w:szCs w:val="24"/>
          <w:highlight w:val="yellow"/>
          <w:rPrChange w:id="1382" w:author="Caitlin Jeffrey" w:date="2024-04-01T13:32:00Z">
            <w:rPr>
              <w:rFonts w:ascii="Times New Roman" w:hAnsi="Times New Roman" w:cs="Times New Roman"/>
              <w:sz w:val="24"/>
              <w:szCs w:val="24"/>
            </w:rPr>
          </w:rPrChange>
        </w:rPr>
        <w:t xml:space="preserve">y </w:t>
      </w:r>
      <w:del w:id="1383" w:author="Caitlin Jeffrey" w:date="2024-04-01T13:31:00Z">
        <w:r w:rsidR="00F171F2" w:rsidRPr="00613845" w:rsidDel="00440D32">
          <w:rPr>
            <w:rFonts w:ascii="Times New Roman" w:hAnsi="Times New Roman" w:cs="Times New Roman"/>
            <w:sz w:val="24"/>
            <w:szCs w:val="24"/>
            <w:highlight w:val="yellow"/>
            <w:rPrChange w:id="1384" w:author="Caitlin Jeffrey" w:date="2024-04-01T13:32:00Z">
              <w:rPr>
                <w:rFonts w:ascii="Times New Roman" w:hAnsi="Times New Roman" w:cs="Times New Roman"/>
                <w:sz w:val="24"/>
                <w:szCs w:val="24"/>
              </w:rPr>
            </w:rPrChange>
          </w:rPr>
          <w:delText>covering a</w:delText>
        </w:r>
      </w:del>
      <w:ins w:id="1385" w:author="Caitlin Jeffrey" w:date="2024-04-01T13:31:00Z">
        <w:r w:rsidR="00440D32" w:rsidRPr="00613845">
          <w:rPr>
            <w:rFonts w:ascii="Times New Roman" w:hAnsi="Times New Roman" w:cs="Times New Roman"/>
            <w:sz w:val="24"/>
            <w:szCs w:val="24"/>
            <w:highlight w:val="yellow"/>
            <w:rPrChange w:id="1386" w:author="Caitlin Jeffrey" w:date="2024-04-01T13:32:00Z">
              <w:rPr>
                <w:rFonts w:ascii="Times New Roman" w:hAnsi="Times New Roman" w:cs="Times New Roman"/>
                <w:sz w:val="24"/>
                <w:szCs w:val="24"/>
                <w:highlight w:val="magenta"/>
              </w:rPr>
            </w:rPrChange>
          </w:rPr>
          <w:t>enrolling farms from a</w:t>
        </w:r>
      </w:ins>
      <w:r w:rsidR="00F171F2" w:rsidRPr="00613845">
        <w:rPr>
          <w:rFonts w:ascii="Times New Roman" w:hAnsi="Times New Roman" w:cs="Times New Roman"/>
          <w:sz w:val="24"/>
          <w:szCs w:val="24"/>
          <w:highlight w:val="yellow"/>
          <w:rPrChange w:id="1387" w:author="Caitlin Jeffrey" w:date="2024-04-01T13:32:00Z">
            <w:rPr>
              <w:rFonts w:ascii="Times New Roman" w:hAnsi="Times New Roman" w:cs="Times New Roman"/>
              <w:sz w:val="24"/>
              <w:szCs w:val="24"/>
            </w:rPr>
          </w:rPrChange>
        </w:rPr>
        <w:t xml:space="preserve"> larger geographic area</w:t>
      </w:r>
      <w:ins w:id="1388" w:author="Caitlin Jeffrey" w:date="2024-04-01T13:31:00Z">
        <w:r w:rsidR="00440D32" w:rsidRPr="00613845">
          <w:rPr>
            <w:rFonts w:ascii="Times New Roman" w:hAnsi="Times New Roman" w:cs="Times New Roman"/>
            <w:sz w:val="24"/>
            <w:szCs w:val="24"/>
            <w:highlight w:val="yellow"/>
            <w:rPrChange w:id="1389" w:author="Caitlin Jeffrey" w:date="2024-04-01T13:32:00Z">
              <w:rPr>
                <w:rFonts w:ascii="Times New Roman" w:hAnsi="Times New Roman" w:cs="Times New Roman"/>
                <w:sz w:val="24"/>
                <w:szCs w:val="24"/>
                <w:highlight w:val="magenta"/>
              </w:rPr>
            </w:rPrChange>
          </w:rPr>
          <w:t xml:space="preserve">, </w:t>
        </w:r>
      </w:ins>
      <w:ins w:id="1390" w:author="Caitlin Jeffrey" w:date="2024-04-01T13:32:00Z">
        <w:r w:rsidR="00440D32" w:rsidRPr="00613845">
          <w:rPr>
            <w:rFonts w:ascii="Times New Roman" w:hAnsi="Times New Roman" w:cs="Times New Roman"/>
            <w:sz w:val="24"/>
            <w:szCs w:val="24"/>
            <w:highlight w:val="yellow"/>
            <w:rPrChange w:id="1391" w:author="Caitlin Jeffrey" w:date="2024-04-01T13:32:00Z">
              <w:rPr>
                <w:rFonts w:ascii="Times New Roman" w:hAnsi="Times New Roman" w:cs="Times New Roman"/>
                <w:sz w:val="24"/>
                <w:szCs w:val="24"/>
                <w:highlight w:val="magenta"/>
              </w:rPr>
            </w:rPrChange>
          </w:rPr>
          <w:t>future s</w:t>
        </w:r>
      </w:ins>
      <w:ins w:id="1392" w:author="Caitlin Jeffrey" w:date="2024-04-01T13:31:00Z">
        <w:r w:rsidR="00440D32" w:rsidRPr="00613845">
          <w:rPr>
            <w:rFonts w:ascii="Times New Roman" w:hAnsi="Times New Roman" w:cs="Times New Roman"/>
            <w:sz w:val="24"/>
            <w:szCs w:val="24"/>
            <w:highlight w:val="yellow"/>
            <w:rPrChange w:id="1393" w:author="Caitlin Jeffrey" w:date="2024-04-01T13:32:00Z">
              <w:rPr>
                <w:rFonts w:ascii="Times New Roman" w:hAnsi="Times New Roman" w:cs="Times New Roman"/>
                <w:sz w:val="24"/>
                <w:szCs w:val="24"/>
                <w:highlight w:val="magenta"/>
              </w:rPr>
            </w:rPrChange>
          </w:rPr>
          <w:t>tudies</w:t>
        </w:r>
      </w:ins>
      <w:ins w:id="1394" w:author="Caitlin Jeffrey" w:date="2024-04-01T13:32:00Z">
        <w:r w:rsidR="00440D32" w:rsidRPr="00613845">
          <w:rPr>
            <w:rFonts w:ascii="Times New Roman" w:hAnsi="Times New Roman" w:cs="Times New Roman"/>
            <w:sz w:val="24"/>
            <w:szCs w:val="24"/>
            <w:highlight w:val="yellow"/>
            <w:rPrChange w:id="1395" w:author="Caitlin Jeffrey" w:date="2024-04-01T13:32:00Z">
              <w:rPr>
                <w:rFonts w:ascii="Times New Roman" w:hAnsi="Times New Roman" w:cs="Times New Roman"/>
                <w:sz w:val="24"/>
                <w:szCs w:val="24"/>
                <w:highlight w:val="magenta"/>
              </w:rPr>
            </w:rPrChange>
          </w:rPr>
          <w:t xml:space="preserve"> may be able to</w:t>
        </w:r>
      </w:ins>
      <w:ins w:id="1396" w:author="Caitlin Jeffrey" w:date="2024-04-01T13:31:00Z">
        <w:r w:rsidR="00440D32" w:rsidRPr="00613845">
          <w:rPr>
            <w:rFonts w:ascii="Times New Roman" w:hAnsi="Times New Roman" w:cs="Times New Roman"/>
            <w:sz w:val="24"/>
            <w:szCs w:val="24"/>
            <w:highlight w:val="yellow"/>
            <w:rPrChange w:id="1397" w:author="Caitlin Jeffrey" w:date="2024-04-01T13:32:00Z">
              <w:rPr>
                <w:rFonts w:ascii="Times New Roman" w:hAnsi="Times New Roman" w:cs="Times New Roman"/>
                <w:sz w:val="24"/>
                <w:szCs w:val="24"/>
                <w:highlight w:val="magenta"/>
              </w:rPr>
            </w:rPrChange>
          </w:rPr>
          <w:t xml:space="preserve"> enroll a larger number of </w:t>
        </w:r>
      </w:ins>
      <w:ins w:id="1398" w:author="Caitlin Jeffrey" w:date="2024-04-01T14:31:00Z">
        <w:r w:rsidR="00E349BA">
          <w:rPr>
            <w:rFonts w:ascii="Times New Roman" w:hAnsi="Times New Roman" w:cs="Times New Roman"/>
            <w:sz w:val="24"/>
            <w:szCs w:val="24"/>
            <w:highlight w:val="yellow"/>
          </w:rPr>
          <w:t>BP</w:t>
        </w:r>
      </w:ins>
      <w:ins w:id="1399" w:author="Caitlin Jeffrey" w:date="2024-04-01T13:31:00Z">
        <w:r w:rsidR="00440D32" w:rsidRPr="00613845">
          <w:rPr>
            <w:rFonts w:ascii="Times New Roman" w:hAnsi="Times New Roman" w:cs="Times New Roman"/>
            <w:sz w:val="24"/>
            <w:szCs w:val="24"/>
            <w:highlight w:val="yellow"/>
            <w:rPrChange w:id="1400" w:author="Caitlin Jeffrey" w:date="2024-04-01T13:32:00Z">
              <w:rPr>
                <w:rFonts w:ascii="Times New Roman" w:hAnsi="Times New Roman" w:cs="Times New Roman"/>
                <w:sz w:val="24"/>
                <w:szCs w:val="24"/>
                <w:highlight w:val="magenta"/>
              </w:rPr>
            </w:rPrChange>
          </w:rPr>
          <w:t xml:space="preserve"> farms</w:t>
        </w:r>
      </w:ins>
      <w:ins w:id="1401" w:author="Caitlin Jeffrey" w:date="2024-04-01T13:32:00Z">
        <w:r w:rsidR="00352A11" w:rsidRPr="00613845">
          <w:rPr>
            <w:rFonts w:ascii="Times New Roman" w:hAnsi="Times New Roman" w:cs="Times New Roman"/>
            <w:sz w:val="24"/>
            <w:szCs w:val="24"/>
            <w:highlight w:val="yellow"/>
            <w:rPrChange w:id="1402" w:author="Caitlin Jeffrey" w:date="2024-04-01T13:32:00Z">
              <w:rPr>
                <w:rFonts w:ascii="Times New Roman" w:hAnsi="Times New Roman" w:cs="Times New Roman"/>
                <w:sz w:val="24"/>
                <w:szCs w:val="24"/>
                <w:highlight w:val="magenta"/>
              </w:rPr>
            </w:rPrChange>
          </w:rPr>
          <w:t>, increasing the statistical power needed to</w:t>
        </w:r>
      </w:ins>
      <w:del w:id="1403" w:author="Caitlin Jeffrey" w:date="2024-04-01T13:32:00Z">
        <w:r w:rsidR="00F171F2" w:rsidRPr="00613845" w:rsidDel="00352A11">
          <w:rPr>
            <w:rFonts w:ascii="Times New Roman" w:hAnsi="Times New Roman" w:cs="Times New Roman"/>
            <w:sz w:val="24"/>
            <w:szCs w:val="24"/>
            <w:highlight w:val="yellow"/>
            <w:rPrChange w:id="1404" w:author="Caitlin Jeffrey" w:date="2024-04-01T13:32:00Z">
              <w:rPr>
                <w:rFonts w:ascii="Times New Roman" w:hAnsi="Times New Roman" w:cs="Times New Roman"/>
                <w:sz w:val="24"/>
                <w:szCs w:val="24"/>
              </w:rPr>
            </w:rPrChange>
          </w:rPr>
          <w:delText xml:space="preserve"> may have sufficient power to</w:delText>
        </w:r>
      </w:del>
      <w:r w:rsidR="00F171F2" w:rsidRPr="00613845">
        <w:rPr>
          <w:rFonts w:ascii="Times New Roman" w:hAnsi="Times New Roman" w:cs="Times New Roman"/>
          <w:sz w:val="24"/>
          <w:szCs w:val="24"/>
          <w:highlight w:val="yellow"/>
          <w:rPrChange w:id="1405" w:author="Caitlin Jeffrey" w:date="2024-04-01T13:32:00Z">
            <w:rPr>
              <w:rFonts w:ascii="Times New Roman" w:hAnsi="Times New Roman" w:cs="Times New Roman"/>
              <w:sz w:val="24"/>
              <w:szCs w:val="24"/>
            </w:rPr>
          </w:rPrChange>
        </w:rPr>
        <w:t xml:space="preserve"> identify particular management factors </w:t>
      </w:r>
      <w:r w:rsidR="00B26F6E" w:rsidRPr="00613845">
        <w:rPr>
          <w:rFonts w:ascii="Times New Roman" w:hAnsi="Times New Roman" w:cs="Times New Roman"/>
          <w:sz w:val="24"/>
          <w:szCs w:val="24"/>
          <w:highlight w:val="yellow"/>
          <w:rPrChange w:id="1406" w:author="Caitlin Jeffrey" w:date="2024-04-01T13:32:00Z">
            <w:rPr>
              <w:rFonts w:ascii="Times New Roman" w:hAnsi="Times New Roman" w:cs="Times New Roman"/>
              <w:sz w:val="24"/>
              <w:szCs w:val="24"/>
            </w:rPr>
          </w:rPrChange>
        </w:rPr>
        <w:t>which</w:t>
      </w:r>
      <w:r w:rsidR="00F171F2" w:rsidRPr="00613845">
        <w:rPr>
          <w:rFonts w:ascii="Times New Roman" w:hAnsi="Times New Roman" w:cs="Times New Roman"/>
          <w:sz w:val="24"/>
          <w:szCs w:val="24"/>
          <w:highlight w:val="yellow"/>
          <w:rPrChange w:id="1407" w:author="Caitlin Jeffrey" w:date="2024-04-01T13:32:00Z">
            <w:rPr>
              <w:rFonts w:ascii="Times New Roman" w:hAnsi="Times New Roman" w:cs="Times New Roman"/>
              <w:sz w:val="24"/>
              <w:szCs w:val="24"/>
            </w:rPr>
          </w:rPrChange>
        </w:rPr>
        <w:t xml:space="preserve"> are beneficial on </w:t>
      </w:r>
      <w:del w:id="1408" w:author="Caitlin Jeffrey" w:date="2024-03-18T14:09:00Z">
        <w:r w:rsidR="00F171F2" w:rsidRPr="00613845" w:rsidDel="00730AD3">
          <w:rPr>
            <w:rFonts w:ascii="Times New Roman" w:hAnsi="Times New Roman" w:cs="Times New Roman"/>
            <w:sz w:val="24"/>
            <w:szCs w:val="24"/>
            <w:highlight w:val="yellow"/>
            <w:rPrChange w:id="1409" w:author="Caitlin Jeffrey" w:date="2024-04-01T13:32:00Z">
              <w:rPr>
                <w:rFonts w:ascii="Times New Roman" w:hAnsi="Times New Roman" w:cs="Times New Roman"/>
                <w:sz w:val="24"/>
                <w:szCs w:val="24"/>
              </w:rPr>
            </w:rPrChange>
          </w:rPr>
          <w:delText>bedded packs</w:delText>
        </w:r>
      </w:del>
      <w:ins w:id="1410" w:author="Caitlin Jeffrey" w:date="2024-03-18T14:09:00Z">
        <w:r w:rsidR="00730AD3" w:rsidRPr="00613845">
          <w:rPr>
            <w:rFonts w:ascii="Times New Roman" w:hAnsi="Times New Roman" w:cs="Times New Roman"/>
            <w:sz w:val="24"/>
            <w:szCs w:val="24"/>
            <w:highlight w:val="yellow"/>
            <w:rPrChange w:id="1411" w:author="Caitlin Jeffrey" w:date="2024-04-01T13:32:00Z">
              <w:rPr>
                <w:rFonts w:ascii="Times New Roman" w:hAnsi="Times New Roman" w:cs="Times New Roman"/>
                <w:sz w:val="24"/>
                <w:szCs w:val="24"/>
              </w:rPr>
            </w:rPrChange>
          </w:rPr>
          <w:t>BP</w:t>
        </w:r>
      </w:ins>
      <w:r w:rsidR="00F171F2" w:rsidRPr="00613845">
        <w:rPr>
          <w:rFonts w:ascii="Times New Roman" w:hAnsi="Times New Roman" w:cs="Times New Roman"/>
          <w:sz w:val="24"/>
          <w:szCs w:val="24"/>
          <w:highlight w:val="yellow"/>
          <w:rPrChange w:id="1412" w:author="Caitlin Jeffrey" w:date="2024-04-01T13:32:00Z">
            <w:rPr>
              <w:rFonts w:ascii="Times New Roman" w:hAnsi="Times New Roman" w:cs="Times New Roman"/>
              <w:sz w:val="24"/>
              <w:szCs w:val="24"/>
            </w:rPr>
          </w:rPrChange>
        </w:rPr>
        <w:t xml:space="preserve"> specifically.</w:t>
      </w:r>
    </w:p>
    <w:p w14:paraId="0616937E" w14:textId="7B52AA28" w:rsidR="00D27F1D" w:rsidRDefault="00D27F1D" w:rsidP="00D27F1D">
      <w:pPr>
        <w:autoSpaceDE w:val="0"/>
        <w:autoSpaceDN w:val="0"/>
        <w:adjustRightInd w:val="0"/>
        <w:spacing w:line="480" w:lineRule="auto"/>
        <w:ind w:firstLine="720"/>
        <w:rPr>
          <w:rFonts w:ascii="Times New Roman" w:hAnsi="Times New Roman" w:cs="Times New Roman"/>
          <w:sz w:val="24"/>
          <w:szCs w:val="24"/>
        </w:rPr>
      </w:pPr>
      <w:ins w:id="1413" w:author="Caitlin Jeffrey" w:date="2024-04-01T11:17:00Z">
        <w:r w:rsidRPr="00C1497A">
          <w:rPr>
            <w:rFonts w:ascii="Times New Roman" w:hAnsi="Times New Roman" w:cs="Times New Roman"/>
            <w:sz w:val="24"/>
            <w:szCs w:val="24"/>
            <w:highlight w:val="yellow"/>
          </w:rPr>
          <w:t xml:space="preserve">While </w:t>
        </w:r>
      </w:ins>
      <w:ins w:id="1414" w:author="Caitlin Jeffrey" w:date="2024-04-01T14:31:00Z">
        <w:r w:rsidR="00E349BA">
          <w:rPr>
            <w:rFonts w:ascii="Times New Roman" w:hAnsi="Times New Roman" w:cs="Times New Roman"/>
            <w:sz w:val="24"/>
            <w:szCs w:val="24"/>
            <w:highlight w:val="yellow"/>
          </w:rPr>
          <w:t>BP</w:t>
        </w:r>
      </w:ins>
      <w:ins w:id="1415" w:author="Caitlin Jeffrey" w:date="2024-04-01T11:17:00Z">
        <w:r w:rsidRPr="00C1497A">
          <w:rPr>
            <w:rFonts w:ascii="Times New Roman" w:hAnsi="Times New Roman" w:cs="Times New Roman"/>
            <w:sz w:val="24"/>
            <w:szCs w:val="24"/>
            <w:highlight w:val="yellow"/>
          </w:rPr>
          <w:t xml:space="preserve"> systems are not common for housing lactating cows in Vermont</w:t>
        </w:r>
      </w:ins>
      <w:ins w:id="1416" w:author="Caitlin Jeffrey" w:date="2024-04-01T13:33:00Z">
        <w:r w:rsidR="00613845">
          <w:rPr>
            <w:rFonts w:ascii="Times New Roman" w:hAnsi="Times New Roman" w:cs="Times New Roman"/>
            <w:sz w:val="24"/>
            <w:szCs w:val="24"/>
            <w:highlight w:val="yellow"/>
          </w:rPr>
          <w:t xml:space="preserve">, </w:t>
        </w:r>
      </w:ins>
      <w:ins w:id="1417" w:author="Caitlin Jeffrey" w:date="2024-04-01T11:17:00Z">
        <w:r w:rsidRPr="00C1497A">
          <w:rPr>
            <w:rFonts w:ascii="Times New Roman" w:hAnsi="Times New Roman" w:cs="Times New Roman"/>
            <w:sz w:val="24"/>
            <w:szCs w:val="24"/>
            <w:highlight w:val="yellow"/>
          </w:rPr>
          <w:t xml:space="preserve">farms using </w:t>
        </w:r>
      </w:ins>
      <w:ins w:id="1418" w:author="Caitlin Jeffrey" w:date="2024-04-01T13:33:00Z">
        <w:r w:rsidR="00312A9E">
          <w:rPr>
            <w:rFonts w:ascii="Times New Roman" w:hAnsi="Times New Roman" w:cs="Times New Roman"/>
            <w:sz w:val="24"/>
            <w:szCs w:val="24"/>
            <w:highlight w:val="yellow"/>
          </w:rPr>
          <w:t>this</w:t>
        </w:r>
      </w:ins>
      <w:ins w:id="1419" w:author="Caitlin Jeffrey" w:date="2024-04-01T11:17:00Z">
        <w:r w:rsidRPr="00C1497A">
          <w:rPr>
            <w:rFonts w:ascii="Times New Roman" w:hAnsi="Times New Roman" w:cs="Times New Roman"/>
            <w:sz w:val="24"/>
            <w:szCs w:val="24"/>
            <w:highlight w:val="yellow"/>
          </w:rPr>
          <w:t xml:space="preserve"> system in </w:t>
        </w:r>
      </w:ins>
      <w:ins w:id="1420" w:author="Caitlin Jeffrey" w:date="2024-04-01T13:33:00Z">
        <w:r w:rsidR="00312A9E">
          <w:rPr>
            <w:rFonts w:ascii="Times New Roman" w:hAnsi="Times New Roman" w:cs="Times New Roman"/>
            <w:sz w:val="24"/>
            <w:szCs w:val="24"/>
            <w:highlight w:val="yellow"/>
          </w:rPr>
          <w:t xml:space="preserve">the state </w:t>
        </w:r>
      </w:ins>
      <w:ins w:id="1421" w:author="Caitlin Jeffrey" w:date="2024-04-01T11:17:00Z">
        <w:r w:rsidRPr="00C1497A">
          <w:rPr>
            <w:rFonts w:ascii="Times New Roman" w:hAnsi="Times New Roman" w:cs="Times New Roman"/>
            <w:sz w:val="24"/>
            <w:szCs w:val="24"/>
            <w:highlight w:val="yellow"/>
          </w:rPr>
          <w:t xml:space="preserve">are using both compost bedded-packs managed with daily cultivation and untilled deep bedded pack systems. As untilled and cultivated bedded pack systems differ in numerous regards (Leso et al., 2020), </w:t>
        </w:r>
        <w:r>
          <w:rPr>
            <w:rFonts w:ascii="Times New Roman" w:hAnsi="Times New Roman" w:cs="Times New Roman"/>
            <w:sz w:val="24"/>
            <w:szCs w:val="24"/>
            <w:highlight w:val="yellow"/>
          </w:rPr>
          <w:t xml:space="preserve">the </w:t>
        </w:r>
      </w:ins>
      <w:ins w:id="1422" w:author="Caitlin Jeffrey" w:date="2024-04-01T12:07:00Z">
        <w:r w:rsidR="00450CBA">
          <w:rPr>
            <w:rFonts w:ascii="Times New Roman" w:hAnsi="Times New Roman" w:cs="Times New Roman"/>
            <w:sz w:val="24"/>
            <w:szCs w:val="24"/>
            <w:highlight w:val="yellow"/>
          </w:rPr>
          <w:t xml:space="preserve">initial </w:t>
        </w:r>
      </w:ins>
      <w:ins w:id="1423" w:author="Caitlin Jeffrey" w:date="2024-04-01T11:17:00Z">
        <w:r>
          <w:rPr>
            <w:rFonts w:ascii="Times New Roman" w:hAnsi="Times New Roman" w:cs="Times New Roman"/>
            <w:sz w:val="24"/>
            <w:szCs w:val="24"/>
            <w:highlight w:val="yellow"/>
          </w:rPr>
          <w:t>goal was to</w:t>
        </w:r>
        <w:r w:rsidRPr="00C1497A">
          <w:rPr>
            <w:rFonts w:ascii="Times New Roman" w:hAnsi="Times New Roman" w:cs="Times New Roman"/>
            <w:sz w:val="24"/>
            <w:szCs w:val="24"/>
            <w:highlight w:val="yellow"/>
          </w:rPr>
          <w:t xml:space="preserve"> enroll enough farms using each type and treat them as separate groups in the analysis.</w:t>
        </w:r>
      </w:ins>
      <w:ins w:id="1424" w:author="Caitlin Jeffrey" w:date="2024-04-01T13:34:00Z">
        <w:r w:rsidR="00965A73">
          <w:rPr>
            <w:rFonts w:ascii="Times New Roman" w:hAnsi="Times New Roman" w:cs="Times New Roman"/>
            <w:sz w:val="24"/>
            <w:szCs w:val="24"/>
            <w:highlight w:val="yellow"/>
          </w:rPr>
          <w:t xml:space="preserve"> As the</w:t>
        </w:r>
        <w:r w:rsidR="00965A73" w:rsidRPr="00C1497A">
          <w:rPr>
            <w:rFonts w:ascii="Times New Roman" w:hAnsi="Times New Roman" w:cs="Times New Roman"/>
            <w:sz w:val="24"/>
            <w:szCs w:val="24"/>
            <w:highlight w:val="yellow"/>
          </w:rPr>
          <w:t xml:space="preserve"> relatively small number of </w:t>
        </w:r>
      </w:ins>
      <w:ins w:id="1425" w:author="Caitlin Jeffrey" w:date="2024-04-01T14:34:00Z">
        <w:r w:rsidR="00023F2C">
          <w:rPr>
            <w:rFonts w:ascii="Times New Roman" w:hAnsi="Times New Roman" w:cs="Times New Roman"/>
            <w:sz w:val="24"/>
            <w:szCs w:val="24"/>
            <w:highlight w:val="yellow"/>
          </w:rPr>
          <w:t>BP</w:t>
        </w:r>
      </w:ins>
      <w:ins w:id="1426" w:author="Caitlin Jeffrey" w:date="2024-04-01T13:34:00Z">
        <w:r w:rsidR="00965A73" w:rsidRPr="00C1497A">
          <w:rPr>
            <w:rFonts w:ascii="Times New Roman" w:hAnsi="Times New Roman" w:cs="Times New Roman"/>
            <w:sz w:val="24"/>
            <w:szCs w:val="24"/>
            <w:highlight w:val="yellow"/>
          </w:rPr>
          <w:t xml:space="preserve"> used in our state to house lactating dairy cattle created a challenge for enrolling ten herds using this kind of system in our observational study</w:t>
        </w:r>
        <w:r w:rsidR="00965A73">
          <w:rPr>
            <w:rFonts w:ascii="Times New Roman" w:hAnsi="Times New Roman" w:cs="Times New Roman"/>
            <w:sz w:val="24"/>
            <w:szCs w:val="24"/>
            <w:highlight w:val="yellow"/>
          </w:rPr>
          <w:t xml:space="preserve">, </w:t>
        </w:r>
      </w:ins>
      <w:ins w:id="1427" w:author="Caitlin Jeffrey" w:date="2024-04-01T11:17:00Z">
        <w:r w:rsidRPr="00C1497A">
          <w:rPr>
            <w:rFonts w:ascii="Times New Roman" w:hAnsi="Times New Roman" w:cs="Times New Roman"/>
            <w:sz w:val="24"/>
            <w:szCs w:val="24"/>
            <w:highlight w:val="yellow"/>
          </w:rPr>
          <w:t xml:space="preserve">it was necessary to combine both types of system in order to achieve our objective of describing udder hygiene, milk quality, and udder health on these loose-housing systems deeply-bedded with organic material. While we acknowledge that grouping them together is not ideal, this diversity is a reflection of how the target population (small-medium, pasture-based organic dairy farms) are actually using </w:t>
        </w:r>
      </w:ins>
      <w:ins w:id="1428" w:author="Caitlin Jeffrey" w:date="2024-04-01T13:35:00Z">
        <w:r w:rsidR="00A45632">
          <w:rPr>
            <w:rFonts w:ascii="Times New Roman" w:hAnsi="Times New Roman" w:cs="Times New Roman"/>
            <w:sz w:val="24"/>
            <w:szCs w:val="24"/>
            <w:highlight w:val="yellow"/>
          </w:rPr>
          <w:t>them</w:t>
        </w:r>
      </w:ins>
      <w:ins w:id="1429" w:author="Caitlin Jeffrey" w:date="2024-04-01T11:17:00Z">
        <w:r w:rsidRPr="00C1497A">
          <w:rPr>
            <w:rFonts w:ascii="Times New Roman" w:hAnsi="Times New Roman" w:cs="Times New Roman"/>
            <w:sz w:val="24"/>
            <w:szCs w:val="24"/>
            <w:highlight w:val="yellow"/>
          </w:rPr>
          <w:t xml:space="preserve"> in the Northeastern U.S. (Benson, 2012). Despite this limitation, including bedded pack farms managed in a variety of ways</w:t>
        </w:r>
      </w:ins>
      <w:ins w:id="1430" w:author="Caitlin Jeffrey" w:date="2024-04-01T13:35:00Z">
        <w:r w:rsidR="00A45632">
          <w:rPr>
            <w:rFonts w:ascii="Times New Roman" w:hAnsi="Times New Roman" w:cs="Times New Roman"/>
            <w:sz w:val="24"/>
            <w:szCs w:val="24"/>
            <w:highlight w:val="yellow"/>
          </w:rPr>
          <w:t xml:space="preserve"> </w:t>
        </w:r>
      </w:ins>
      <w:ins w:id="1431" w:author="Caitlin Jeffrey" w:date="2024-04-01T11:17:00Z">
        <w:r w:rsidRPr="00C1497A">
          <w:rPr>
            <w:rFonts w:ascii="Times New Roman" w:hAnsi="Times New Roman" w:cs="Times New Roman"/>
            <w:sz w:val="24"/>
            <w:szCs w:val="24"/>
            <w:highlight w:val="yellow"/>
          </w:rPr>
          <w:t xml:space="preserve">sheds light on a broader spectrum of options used within this loose-housing system. Our current study </w:t>
        </w:r>
      </w:ins>
      <w:ins w:id="1432" w:author="Caitlin Jeffrey" w:date="2024-04-01T13:35:00Z">
        <w:r w:rsidR="00BD7275">
          <w:rPr>
            <w:rFonts w:ascii="Times New Roman" w:hAnsi="Times New Roman" w:cs="Times New Roman"/>
            <w:sz w:val="24"/>
            <w:szCs w:val="24"/>
            <w:highlight w:val="yellow"/>
          </w:rPr>
          <w:t>demonstrates</w:t>
        </w:r>
      </w:ins>
      <w:ins w:id="1433" w:author="Caitlin Jeffrey" w:date="2024-04-01T11:17:00Z">
        <w:r w:rsidRPr="00C1497A">
          <w:rPr>
            <w:rFonts w:ascii="Times New Roman" w:hAnsi="Times New Roman" w:cs="Times New Roman"/>
            <w:sz w:val="24"/>
            <w:szCs w:val="24"/>
            <w:highlight w:val="yellow"/>
          </w:rPr>
          <w:t xml:space="preserve"> that farms can achieve excellent milk quality using either an untilled, </w:t>
        </w:r>
        <w:r w:rsidRPr="00C1497A">
          <w:rPr>
            <w:rFonts w:ascii="Times New Roman" w:hAnsi="Times New Roman" w:cs="Times New Roman"/>
            <w:sz w:val="24"/>
            <w:szCs w:val="24"/>
            <w:highlight w:val="yellow"/>
          </w:rPr>
          <w:lastRenderedPageBreak/>
          <w:t>deep bedded pack system or an aerobically composting bedded pack system for indoor housing</w:t>
        </w:r>
        <w:r>
          <w:rPr>
            <w:rFonts w:ascii="Times New Roman" w:hAnsi="Times New Roman" w:cs="Times New Roman"/>
            <w:sz w:val="24"/>
            <w:szCs w:val="24"/>
          </w:rPr>
          <w:t>; t</w:t>
        </w:r>
        <w:r w:rsidRPr="00604EDE">
          <w:rPr>
            <w:rFonts w:ascii="Times New Roman" w:hAnsi="Times New Roman" w:cs="Times New Roman"/>
            <w:sz w:val="24"/>
            <w:szCs w:val="24"/>
          </w:rPr>
          <w:t xml:space="preserve">hree of the five </w:t>
        </w:r>
      </w:ins>
      <w:ins w:id="1434" w:author="Caitlin Jeffrey" w:date="2024-04-01T14:31:00Z">
        <w:r w:rsidR="00E349BA">
          <w:rPr>
            <w:rFonts w:ascii="Times New Roman" w:hAnsi="Times New Roman" w:cs="Times New Roman"/>
            <w:sz w:val="24"/>
            <w:szCs w:val="24"/>
          </w:rPr>
          <w:t>BP</w:t>
        </w:r>
      </w:ins>
      <w:ins w:id="1435" w:author="Caitlin Jeffrey" w:date="2024-04-01T11:17:00Z">
        <w:r w:rsidRPr="00604EDE">
          <w:rPr>
            <w:rFonts w:ascii="Times New Roman" w:hAnsi="Times New Roman" w:cs="Times New Roman"/>
            <w:sz w:val="24"/>
            <w:szCs w:val="24"/>
          </w:rPr>
          <w:t xml:space="preserve"> farms </w:t>
        </w:r>
        <w:r>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Pr>
            <w:rFonts w:ascii="Times New Roman" w:hAnsi="Times New Roman" w:cs="Times New Roman"/>
            <w:sz w:val="24"/>
            <w:szCs w:val="24"/>
          </w:rPr>
          <w:t xml:space="preserve">e ≤160,000 </w:t>
        </w:r>
        <w:r w:rsidRPr="00604EDE">
          <w:rPr>
            <w:rFonts w:ascii="Times New Roman" w:hAnsi="Times New Roman" w:cs="Times New Roman"/>
            <w:sz w:val="24"/>
            <w:szCs w:val="24"/>
          </w:rPr>
          <w:t xml:space="preserve">cells/mL. </w:t>
        </w:r>
        <w:r>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Pr>
            <w:rFonts w:ascii="Times New Roman" w:hAnsi="Times New Roman" w:cs="Times New Roman"/>
            <w:sz w:val="24"/>
            <w:szCs w:val="24"/>
          </w:rPr>
          <w:t xml:space="preserve">static </w:t>
        </w:r>
      </w:ins>
      <w:ins w:id="1436" w:author="Caitlin Jeffrey" w:date="2024-04-01T14:31:00Z">
        <w:r w:rsidR="00E349BA">
          <w:rPr>
            <w:rFonts w:ascii="Times New Roman" w:hAnsi="Times New Roman" w:cs="Times New Roman"/>
            <w:sz w:val="24"/>
            <w:szCs w:val="24"/>
          </w:rPr>
          <w:t>BP</w:t>
        </w:r>
      </w:ins>
      <w:ins w:id="1437" w:author="Caitlin Jeffrey" w:date="2024-04-01T11:17:00Z">
        <w:r w:rsidRPr="00604EDE">
          <w:rPr>
            <w:rFonts w:ascii="Times New Roman" w:hAnsi="Times New Roman" w:cs="Times New Roman"/>
            <w:sz w:val="24"/>
            <w:szCs w:val="24"/>
          </w:rPr>
          <w:t xml:space="preserve"> farm using woodchips and straw.</w:t>
        </w:r>
        <w:r>
          <w:rPr>
            <w:rFonts w:ascii="Times New Roman" w:hAnsi="Times New Roman" w:cs="Times New Roman"/>
            <w:sz w:val="24"/>
            <w:szCs w:val="24"/>
          </w:rPr>
          <w:t xml:space="preserve"> This low BTSCC was not just from selectively dumping milk from high-SCC cows; this farm also had the lowest overall % cows with elevated SCS (8.6%; data not shown).</w:t>
        </w:r>
      </w:ins>
    </w:p>
    <w:p w14:paraId="7C9C36BA" w14:textId="21B7863B"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del w:id="1438" w:author="Caitlin Jeffrey" w:date="2024-04-01T14:31:00Z">
        <w:r w:rsidDel="00E349BA">
          <w:rPr>
            <w:rFonts w:ascii="Times New Roman" w:hAnsi="Times New Roman" w:cs="Times New Roman"/>
            <w:sz w:val="24"/>
            <w:szCs w:val="24"/>
          </w:rPr>
          <w:delText>Bedded pack</w:delText>
        </w:r>
      </w:del>
      <w:ins w:id="1439" w:author="Caitlin Jeffrey" w:date="2024-04-01T14:31:00Z">
        <w:r w:rsidR="00E349BA">
          <w:rPr>
            <w:rFonts w:ascii="Times New Roman" w:hAnsi="Times New Roman" w:cs="Times New Roman"/>
            <w:sz w:val="24"/>
            <w:szCs w:val="24"/>
          </w:rPr>
          <w:t>BP</w:t>
        </w:r>
      </w:ins>
      <w:r>
        <w:rPr>
          <w:rFonts w:ascii="Times New Roman" w:hAnsi="Times New Roman" w:cs="Times New Roman"/>
          <w:sz w:val="24"/>
          <w:szCs w:val="24"/>
        </w:rPr>
        <w:t xml:space="preserve">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1440" w:author="Caitlin Jeffrey" w:date="2024-03-18T14:16:00Z">
        <w:r w:rsidR="00A21424" w:rsidRPr="00604EDE" w:rsidDel="00730AD3">
          <w:rPr>
            <w:rFonts w:ascii="Times New Roman" w:hAnsi="Times New Roman" w:cs="Times New Roman"/>
            <w:sz w:val="24"/>
            <w:szCs w:val="24"/>
          </w:rPr>
          <w:delText>freestall</w:delText>
        </w:r>
      </w:del>
      <w:ins w:id="1441"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1442" w:author="Caitlin Jeffrey" w:date="2024-03-18T14:17:00Z">
        <w:r w:rsidR="00A21424" w:rsidRPr="00604EDE" w:rsidDel="00730AD3">
          <w:rPr>
            <w:rFonts w:ascii="Times New Roman" w:hAnsi="Times New Roman" w:cs="Times New Roman"/>
            <w:sz w:val="24"/>
            <w:szCs w:val="24"/>
          </w:rPr>
          <w:delText>tiestall</w:delText>
        </w:r>
      </w:del>
      <w:ins w:id="1443"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1444" w:author="Caitlin Jeffrey" w:date="2024-03-18T14:17:00Z">
        <w:r w:rsidR="00A21424" w:rsidRPr="00604EDE" w:rsidDel="00730AD3">
          <w:rPr>
            <w:rFonts w:ascii="Times New Roman" w:hAnsi="Times New Roman" w:cs="Times New Roman"/>
            <w:sz w:val="24"/>
            <w:szCs w:val="24"/>
          </w:rPr>
          <w:delText>tiestall</w:delText>
        </w:r>
      </w:del>
      <w:ins w:id="1445"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1446" w:author="Caitlin Jeffrey" w:date="2024-03-18T14:16:00Z">
        <w:r w:rsidR="00A21424" w:rsidRPr="00604EDE" w:rsidDel="00730AD3">
          <w:rPr>
            <w:rFonts w:ascii="Times New Roman" w:hAnsi="Times New Roman" w:cs="Times New Roman"/>
            <w:sz w:val="24"/>
            <w:szCs w:val="24"/>
          </w:rPr>
          <w:delText>freestall</w:delText>
        </w:r>
      </w:del>
      <w:ins w:id="1447"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w:t>
      </w:r>
      <w:del w:id="1448" w:author="Caitlin Jeffrey" w:date="2024-04-01T11:22:00Z">
        <w:r w:rsidR="000C43B5" w:rsidRPr="000C43B5" w:rsidDel="00121C9B">
          <w:rPr>
            <w:rFonts w:ascii="Times New Roman" w:hAnsi="Times New Roman" w:cs="Times New Roman"/>
            <w:sz w:val="24"/>
            <w:szCs w:val="24"/>
          </w:rPr>
          <w:delText xml:space="preserve">five </w:delText>
        </w:r>
      </w:del>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del w:id="1449" w:author="Caitlin Jeffrey" w:date="2024-04-01T14:32:00Z">
        <w:r w:rsidR="00CC7C1C" w:rsidDel="00E349BA">
          <w:rPr>
            <w:rFonts w:ascii="Times New Roman" w:hAnsi="Times New Roman" w:cs="Times New Roman"/>
            <w:sz w:val="24"/>
            <w:szCs w:val="24"/>
          </w:rPr>
          <w:delText xml:space="preserve"> </w:delText>
        </w:r>
        <w:r w:rsidR="00B429BE" w:rsidDel="00E349BA">
          <w:rPr>
            <w:rFonts w:ascii="Times New Roman" w:hAnsi="Times New Roman" w:cs="Times New Roman"/>
            <w:sz w:val="24"/>
            <w:szCs w:val="24"/>
          </w:rPr>
          <w:delText>composted</w:delText>
        </w:r>
      </w:del>
      <w:ins w:id="1450" w:author="Caitlin Jeffrey" w:date="2024-04-01T14:32:00Z">
        <w:r w:rsidR="00E349BA">
          <w:rPr>
            <w:rFonts w:ascii="Times New Roman" w:hAnsi="Times New Roman" w:cs="Times New Roman"/>
            <w:sz w:val="24"/>
            <w:szCs w:val="24"/>
          </w:rPr>
          <w:t xml:space="preserve"> aged</w:t>
        </w:r>
      </w:ins>
      <w:del w:id="1451" w:author="Caitlin Jeffrey" w:date="2024-04-01T14:35:00Z">
        <w:r w:rsidR="00CC7C1C" w:rsidDel="00023F2C">
          <w:rPr>
            <w:rFonts w:ascii="Times New Roman" w:hAnsi="Times New Roman" w:cs="Times New Roman"/>
            <w:sz w:val="24"/>
            <w:szCs w:val="24"/>
          </w:rPr>
          <w:delText xml:space="preserve"> bedded</w:delText>
        </w:r>
      </w:del>
      <w:r w:rsidR="00CC7C1C">
        <w:rPr>
          <w:rFonts w:ascii="Times New Roman" w:hAnsi="Times New Roman" w:cs="Times New Roman"/>
          <w:sz w:val="24"/>
          <w:szCs w:val="24"/>
        </w:rPr>
        <w:t xml:space="preserve">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t>
      </w:r>
      <w:del w:id="1452" w:author="Caitlin Jeffrey" w:date="2024-04-01T11:23:00Z">
        <w:r w:rsidR="00A21424" w:rsidRPr="00604EDE" w:rsidDel="000D474C">
          <w:rPr>
            <w:rFonts w:ascii="Times New Roman" w:hAnsi="Times New Roman" w:cs="Times New Roman"/>
            <w:sz w:val="24"/>
            <w:szCs w:val="24"/>
          </w:rPr>
          <w:delText xml:space="preserve">With no </w:delText>
        </w:r>
        <w:r w:rsidR="0038424A" w:rsidDel="000D474C">
          <w:rPr>
            <w:rFonts w:ascii="Times New Roman" w:hAnsi="Times New Roman" w:cs="Times New Roman"/>
            <w:sz w:val="24"/>
            <w:szCs w:val="24"/>
          </w:rPr>
          <w:delText>obvious disadvantages</w:delText>
        </w:r>
        <w:r w:rsidR="0038424A" w:rsidRPr="00604EDE" w:rsidDel="000D474C">
          <w:rPr>
            <w:rFonts w:ascii="Times New Roman" w:hAnsi="Times New Roman" w:cs="Times New Roman"/>
            <w:sz w:val="24"/>
            <w:szCs w:val="24"/>
          </w:rPr>
          <w:delText xml:space="preserve"> </w:delText>
        </w:r>
        <w:r w:rsidR="00864901" w:rsidDel="000D474C">
          <w:rPr>
            <w:rFonts w:ascii="Times New Roman" w:hAnsi="Times New Roman" w:cs="Times New Roman"/>
            <w:sz w:val="24"/>
            <w:szCs w:val="24"/>
          </w:rPr>
          <w:delText>for udder</w:delText>
        </w:r>
        <w:r w:rsidR="00A21424" w:rsidRPr="00604EDE" w:rsidDel="000D474C">
          <w:rPr>
            <w:rFonts w:ascii="Times New Roman" w:hAnsi="Times New Roman" w:cs="Times New Roman"/>
            <w:sz w:val="24"/>
            <w:szCs w:val="24"/>
          </w:rPr>
          <w:delText xml:space="preserve"> health </w:delText>
        </w:r>
        <w:r w:rsidR="00864901" w:rsidDel="000D474C">
          <w:rPr>
            <w:rFonts w:ascii="Times New Roman" w:hAnsi="Times New Roman" w:cs="Times New Roman"/>
            <w:sz w:val="24"/>
            <w:szCs w:val="24"/>
          </w:rPr>
          <w:delText xml:space="preserve">or hygiene </w:delText>
        </w:r>
        <w:r w:rsidR="00A21424" w:rsidRPr="00604EDE" w:rsidDel="000D474C">
          <w:rPr>
            <w:rFonts w:ascii="Times New Roman" w:hAnsi="Times New Roman" w:cs="Times New Roman"/>
            <w:sz w:val="24"/>
            <w:szCs w:val="24"/>
          </w:rPr>
          <w:delText xml:space="preserve">when properly managed on farms with </w:delText>
        </w:r>
        <w:r w:rsidR="00A21424" w:rsidRPr="00604EDE" w:rsidDel="000D474C">
          <w:rPr>
            <w:rFonts w:ascii="Times New Roman" w:hAnsi="Times New Roman" w:cs="Times New Roman"/>
            <w:sz w:val="24"/>
            <w:szCs w:val="24"/>
          </w:rPr>
          <w:lastRenderedPageBreak/>
          <w:delText xml:space="preserve">excellent milking hygiene practices already in place, </w:delText>
        </w:r>
      </w:del>
      <w:del w:id="1453" w:author="Caitlin Jeffrey" w:date="2024-03-18T14:09:00Z">
        <w:r w:rsidR="00A21424" w:rsidRPr="00604EDE" w:rsidDel="00730AD3">
          <w:rPr>
            <w:rFonts w:ascii="Times New Roman" w:hAnsi="Times New Roman" w:cs="Times New Roman"/>
            <w:sz w:val="24"/>
            <w:szCs w:val="24"/>
          </w:rPr>
          <w:delText>bedded packs</w:delText>
        </w:r>
      </w:del>
      <w:ins w:id="1454" w:author="Caitlin Jeffrey" w:date="2024-03-18T14:09:00Z">
        <w:r w:rsidR="00730AD3">
          <w:rPr>
            <w:rFonts w:ascii="Times New Roman" w:hAnsi="Times New Roman" w:cs="Times New Roman"/>
            <w:sz w:val="24"/>
            <w:szCs w:val="24"/>
          </w:rPr>
          <w:t>B</w:t>
        </w:r>
      </w:ins>
      <w:ins w:id="1455" w:author="Caitlin Jeffrey" w:date="2024-04-01T11:23:00Z">
        <w:r w:rsidR="000D474C">
          <w:rPr>
            <w:rFonts w:ascii="Times New Roman" w:hAnsi="Times New Roman" w:cs="Times New Roman"/>
            <w:sz w:val="24"/>
            <w:szCs w:val="24"/>
          </w:rPr>
          <w:t>edded packs</w:t>
        </w:r>
      </w:ins>
      <w:r w:rsidR="00A21424" w:rsidRPr="00604EDE">
        <w:rPr>
          <w:rFonts w:ascii="Times New Roman" w:hAnsi="Times New Roman" w:cs="Times New Roman"/>
          <w:sz w:val="24"/>
          <w:szCs w:val="24"/>
        </w:rPr>
        <w:t xml:space="preserve"> may be </w:t>
      </w:r>
      <w:ins w:id="1456" w:author="Caitlin Jeffrey" w:date="2024-04-01T11:24:00Z">
        <w:r w:rsidR="00D666D1">
          <w:rPr>
            <w:rFonts w:ascii="Times New Roman" w:hAnsi="Times New Roman" w:cs="Times New Roman"/>
            <w:sz w:val="24"/>
            <w:szCs w:val="24"/>
          </w:rPr>
          <w:t xml:space="preserve">a </w:t>
        </w:r>
      </w:ins>
      <w:del w:id="1457" w:author="Caitlin Jeffrey" w:date="2024-04-01T11:24:00Z">
        <w:r w:rsidR="00A21424" w:rsidRPr="00604EDE" w:rsidDel="00D666D1">
          <w:rPr>
            <w:rFonts w:ascii="Times New Roman" w:hAnsi="Times New Roman" w:cs="Times New Roman"/>
            <w:sz w:val="24"/>
            <w:szCs w:val="24"/>
          </w:rPr>
          <w:delText xml:space="preserve">an especially </w:delText>
        </w:r>
      </w:del>
      <w:r w:rsidR="00A21424" w:rsidRPr="00604EDE">
        <w:rPr>
          <w:rFonts w:ascii="Times New Roman" w:hAnsi="Times New Roman" w:cs="Times New Roman"/>
          <w:sz w:val="24"/>
          <w:szCs w:val="24"/>
        </w:rPr>
        <w:t xml:space="preserve">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w:t>
      </w:r>
      <w:ins w:id="1458" w:author="Caitlin Jeffrey" w:date="2024-04-01T11:24:00Z">
        <w:r w:rsidR="000D474C">
          <w:rPr>
            <w:rFonts w:ascii="Times New Roman" w:hAnsi="Times New Roman" w:cs="Times New Roman"/>
            <w:sz w:val="24"/>
            <w:szCs w:val="24"/>
          </w:rPr>
          <w:t>.</w:t>
        </w:r>
      </w:ins>
      <w:r w:rsidR="004778FA">
        <w:rPr>
          <w:rFonts w:ascii="Times New Roman" w:hAnsi="Times New Roman" w:cs="Times New Roman"/>
          <w:sz w:val="24"/>
          <w:szCs w:val="24"/>
        </w:rPr>
        <w:t>S</w:t>
      </w:r>
      <w:ins w:id="1459" w:author="Caitlin Jeffrey" w:date="2024-04-01T11:24:00Z">
        <w:r w:rsidR="000D474C">
          <w:rPr>
            <w:rFonts w:ascii="Times New Roman" w:hAnsi="Times New Roman" w:cs="Times New Roman"/>
            <w:sz w:val="24"/>
            <w:szCs w:val="24"/>
          </w:rPr>
          <w:t>.</w:t>
        </w:r>
      </w:ins>
      <w:ins w:id="1460" w:author="Caitlin Jeffrey" w:date="2024-04-01T11:23:00Z">
        <w:r w:rsidR="000D474C">
          <w:rPr>
            <w:rFonts w:ascii="Times New Roman" w:hAnsi="Times New Roman" w:cs="Times New Roman"/>
            <w:sz w:val="24"/>
            <w:szCs w:val="24"/>
          </w:rPr>
          <w:t xml:space="preserve"> </w:t>
        </w:r>
      </w:ins>
      <w:del w:id="1461" w:author="Caitlin Jeffrey" w:date="2024-04-01T11:23:00Z">
        <w:r w:rsidR="004778FA" w:rsidDel="000D474C">
          <w:rPr>
            <w:rFonts w:ascii="Times New Roman" w:hAnsi="Times New Roman" w:cs="Times New Roman"/>
            <w:sz w:val="24"/>
            <w:szCs w:val="24"/>
          </w:rPr>
          <w:delText>.</w:delText>
        </w:r>
      </w:del>
      <w:ins w:id="1462" w:author="Caitlin Jeffrey" w:date="2024-04-01T11:23:00Z">
        <w:r w:rsidR="000D474C" w:rsidRPr="00604EDE">
          <w:rPr>
            <w:rFonts w:ascii="Times New Roman" w:hAnsi="Times New Roman" w:cs="Times New Roman"/>
            <w:sz w:val="24"/>
            <w:szCs w:val="24"/>
          </w:rPr>
          <w:t>when properly managed on farms with excellent milking hygiene practices already in place</w:t>
        </w:r>
      </w:ins>
      <w:ins w:id="1463" w:author="Caitlin Jeffrey" w:date="2024-04-01T11:24:00Z">
        <w:r w:rsidR="00D666D1">
          <w:rPr>
            <w:rFonts w:ascii="Times New Roman" w:hAnsi="Times New Roman" w:cs="Times New Roman"/>
            <w:sz w:val="24"/>
            <w:szCs w:val="24"/>
          </w:rPr>
          <w:t xml:space="preserve">. </w:t>
        </w:r>
        <w:r w:rsidR="00D666D1" w:rsidRPr="00A62D3E">
          <w:rPr>
            <w:rFonts w:ascii="Times New Roman" w:hAnsi="Times New Roman" w:cs="Times New Roman"/>
            <w:sz w:val="24"/>
            <w:szCs w:val="24"/>
            <w:highlight w:val="yellow"/>
            <w:rPrChange w:id="1464" w:author="Caitlin Jeffrey" w:date="2024-04-01T11:25:00Z">
              <w:rPr>
                <w:rFonts w:ascii="Times New Roman" w:hAnsi="Times New Roman" w:cs="Times New Roman"/>
                <w:sz w:val="24"/>
                <w:szCs w:val="24"/>
              </w:rPr>
            </w:rPrChange>
          </w:rPr>
          <w:t>However, more research is needed to confirm that udder health</w:t>
        </w:r>
      </w:ins>
      <w:ins w:id="1465" w:author="Caitlin Jeffrey" w:date="2024-04-01T11:25:00Z">
        <w:r w:rsidR="00D666D1" w:rsidRPr="00A62D3E">
          <w:rPr>
            <w:rFonts w:ascii="Times New Roman" w:hAnsi="Times New Roman" w:cs="Times New Roman"/>
            <w:sz w:val="24"/>
            <w:szCs w:val="24"/>
            <w:highlight w:val="yellow"/>
            <w:rPrChange w:id="1466" w:author="Caitlin Jeffrey" w:date="2024-04-01T11:25:00Z">
              <w:rPr>
                <w:rFonts w:ascii="Times New Roman" w:hAnsi="Times New Roman" w:cs="Times New Roman"/>
                <w:sz w:val="24"/>
                <w:szCs w:val="24"/>
              </w:rPr>
            </w:rPrChange>
          </w:rPr>
          <w:t xml:space="preserve">, milk quality, udder </w:t>
        </w:r>
      </w:ins>
      <w:ins w:id="1467" w:author="Caitlin Jeffrey" w:date="2024-04-01T11:24:00Z">
        <w:r w:rsidR="00D666D1" w:rsidRPr="00A62D3E">
          <w:rPr>
            <w:rFonts w:ascii="Times New Roman" w:hAnsi="Times New Roman" w:cs="Times New Roman"/>
            <w:sz w:val="24"/>
            <w:szCs w:val="24"/>
            <w:highlight w:val="yellow"/>
            <w:rPrChange w:id="1468" w:author="Caitlin Jeffrey" w:date="2024-04-01T11:25:00Z">
              <w:rPr>
                <w:rFonts w:ascii="Times New Roman" w:hAnsi="Times New Roman" w:cs="Times New Roman"/>
                <w:sz w:val="24"/>
                <w:szCs w:val="24"/>
              </w:rPr>
            </w:rPrChange>
          </w:rPr>
          <w:t>hygiene</w:t>
        </w:r>
      </w:ins>
      <w:ins w:id="1469" w:author="Caitlin Jeffrey" w:date="2024-04-01T11:25:00Z">
        <w:r w:rsidR="00D666D1" w:rsidRPr="00A62D3E">
          <w:rPr>
            <w:rFonts w:ascii="Times New Roman" w:hAnsi="Times New Roman" w:cs="Times New Roman"/>
            <w:sz w:val="24"/>
            <w:szCs w:val="24"/>
            <w:highlight w:val="yellow"/>
            <w:rPrChange w:id="1470" w:author="Caitlin Jeffrey" w:date="2024-04-01T11:25:00Z">
              <w:rPr>
                <w:rFonts w:ascii="Times New Roman" w:hAnsi="Times New Roman" w:cs="Times New Roman"/>
                <w:sz w:val="24"/>
                <w:szCs w:val="24"/>
              </w:rPr>
            </w:rPrChange>
          </w:rPr>
          <w:t xml:space="preserve"> and milk production</w:t>
        </w:r>
        <w:r w:rsidR="008D7C65" w:rsidRPr="00A62D3E">
          <w:rPr>
            <w:rFonts w:ascii="Times New Roman" w:hAnsi="Times New Roman" w:cs="Times New Roman"/>
            <w:sz w:val="24"/>
            <w:szCs w:val="24"/>
            <w:highlight w:val="yellow"/>
            <w:rPrChange w:id="1471" w:author="Caitlin Jeffrey" w:date="2024-04-01T11:25:00Z">
              <w:rPr>
                <w:rFonts w:ascii="Times New Roman" w:hAnsi="Times New Roman" w:cs="Times New Roman"/>
                <w:sz w:val="24"/>
                <w:szCs w:val="24"/>
              </w:rPr>
            </w:rPrChange>
          </w:rPr>
          <w:t xml:space="preserve"> compares favorably to more traditional housing systems.</w:t>
        </w:r>
      </w:ins>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142C67B7" w:rsidR="00434369" w:rsidRPr="003B57D5" w:rsidRDefault="00276325" w:rsidP="003B57D5">
      <w:pPr>
        <w:spacing w:line="480" w:lineRule="auto"/>
        <w:ind w:firstLine="720"/>
        <w:rPr>
          <w:rFonts w:ascii="Times New Roman" w:hAnsi="Times New Roman" w:cs="Times New Roman"/>
          <w:sz w:val="24"/>
          <w:szCs w:val="24"/>
          <w:highlight w:val="yellow"/>
          <w:rPrChange w:id="1472" w:author="Caitlin Jeffrey" w:date="2024-04-01T20:45:00Z">
            <w:rPr>
              <w:rFonts w:ascii="Times New Roman" w:hAnsi="Times New Roman" w:cs="Times New Roman"/>
              <w:sz w:val="24"/>
              <w:szCs w:val="24"/>
            </w:rPr>
          </w:rPrChange>
        </w:rPr>
      </w:pPr>
      <w:bookmarkStart w:id="1473" w:name="_Hlk142292502"/>
      <w:ins w:id="1474" w:author="Caitlin Jeffrey" w:date="2024-04-01T20:44:00Z">
        <w:r w:rsidRPr="00276325">
          <w:rPr>
            <w:rFonts w:ascii="Times New Roman" w:hAnsi="Times New Roman" w:cs="Times New Roman"/>
            <w:sz w:val="24"/>
            <w:szCs w:val="24"/>
            <w:highlight w:val="yellow"/>
          </w:rPr>
          <w:t xml:space="preserve">For five of the six studied udder health and production metrics, and both udder hygiene measures, numerically BP either performed slightly better or were equivalent in comparison to the most commonly-used facility types for organic dairy cows in Vermont. However, the relatively large standard errors for </w:t>
        </w:r>
      </w:ins>
      <w:ins w:id="1475" w:author="Caitlin Jeffrey" w:date="2024-04-01T20:45:00Z">
        <w:r w:rsidR="003B57D5">
          <w:rPr>
            <w:rFonts w:ascii="Times New Roman" w:hAnsi="Times New Roman" w:cs="Times New Roman"/>
            <w:sz w:val="24"/>
            <w:szCs w:val="24"/>
            <w:highlight w:val="yellow"/>
          </w:rPr>
          <w:t xml:space="preserve">most </w:t>
        </w:r>
      </w:ins>
      <w:ins w:id="1476" w:author="Caitlin Jeffrey" w:date="2024-04-01T20:44:00Z">
        <w:r w:rsidRPr="00276325">
          <w:rPr>
            <w:rFonts w:ascii="Times New Roman" w:hAnsi="Times New Roman" w:cs="Times New Roman"/>
            <w:sz w:val="24"/>
            <w:szCs w:val="24"/>
            <w:highlight w:val="yellow"/>
          </w:rPr>
          <w:t>of these estimates</w:t>
        </w:r>
      </w:ins>
      <w:ins w:id="1477" w:author="Caitlin Jeffrey" w:date="2024-04-01T20:45:00Z">
        <w:r w:rsidR="003B57D5">
          <w:rPr>
            <w:rFonts w:ascii="Times New Roman" w:hAnsi="Times New Roman" w:cs="Times New Roman"/>
            <w:sz w:val="24"/>
            <w:szCs w:val="24"/>
            <w:highlight w:val="yellow"/>
          </w:rPr>
          <w:t xml:space="preserve"> </w:t>
        </w:r>
      </w:ins>
      <w:ins w:id="1478" w:author="Caitlin Jeffrey" w:date="2024-04-01T20:44:00Z">
        <w:r w:rsidRPr="00276325">
          <w:rPr>
            <w:rFonts w:ascii="Times New Roman" w:hAnsi="Times New Roman" w:cs="Times New Roman"/>
            <w:sz w:val="24"/>
            <w:szCs w:val="24"/>
            <w:highlight w:val="yellow"/>
          </w:rPr>
          <w:t>mak</w:t>
        </w:r>
      </w:ins>
      <w:ins w:id="1479" w:author="Caitlin Jeffrey" w:date="2024-04-01T20:45:00Z">
        <w:r w:rsidR="003B57D5">
          <w:rPr>
            <w:rFonts w:ascii="Times New Roman" w:hAnsi="Times New Roman" w:cs="Times New Roman"/>
            <w:sz w:val="24"/>
            <w:szCs w:val="24"/>
            <w:highlight w:val="yellow"/>
          </w:rPr>
          <w:t>e</w:t>
        </w:r>
      </w:ins>
      <w:ins w:id="1480" w:author="Caitlin Jeffrey" w:date="2024-04-01T20:44:00Z">
        <w:r w:rsidRPr="00276325">
          <w:rPr>
            <w:rFonts w:ascii="Times New Roman" w:hAnsi="Times New Roman" w:cs="Times New Roman"/>
            <w:sz w:val="24"/>
            <w:szCs w:val="24"/>
            <w:highlight w:val="yellow"/>
          </w:rPr>
          <w:t xml:space="preserve"> it difficult to rule out biologically important effects of facility type for these </w:t>
        </w:r>
      </w:ins>
      <w:ins w:id="1481" w:author="Caitlin Jeffrey" w:date="2024-04-01T20:46:00Z">
        <w:r w:rsidR="00003C2D">
          <w:rPr>
            <w:rFonts w:ascii="Times New Roman" w:hAnsi="Times New Roman" w:cs="Times New Roman"/>
            <w:sz w:val="24"/>
            <w:szCs w:val="24"/>
            <w:highlight w:val="yellow"/>
          </w:rPr>
          <w:t>outcomes</w:t>
        </w:r>
      </w:ins>
      <w:ins w:id="1482" w:author="Caitlin Jeffrey" w:date="2024-04-01T20:44:00Z">
        <w:r w:rsidRPr="00276325">
          <w:rPr>
            <w:rFonts w:ascii="Times New Roman" w:hAnsi="Times New Roman" w:cs="Times New Roman"/>
            <w:sz w:val="24"/>
            <w:szCs w:val="24"/>
            <w:highlight w:val="yellow"/>
          </w:rPr>
          <w:t>. This is likely a result of the small group size for each facility type</w:t>
        </w:r>
      </w:ins>
      <w:ins w:id="1483" w:author="Caitlin Jeffrey" w:date="2024-04-01T20:45:00Z">
        <w:r w:rsidR="003B57D5">
          <w:rPr>
            <w:rFonts w:ascii="Times New Roman" w:hAnsi="Times New Roman" w:cs="Times New Roman"/>
            <w:sz w:val="24"/>
            <w:szCs w:val="24"/>
            <w:highlight w:val="yellow"/>
          </w:rPr>
          <w:t>.</w:t>
        </w:r>
      </w:ins>
      <w:ins w:id="1484" w:author="Caitlin Jeffrey" w:date="2024-04-01T20:44:00Z">
        <w:r w:rsidRPr="00276325">
          <w:rPr>
            <w:rFonts w:ascii="Times New Roman" w:hAnsi="Times New Roman" w:cs="Times New Roman"/>
            <w:sz w:val="24"/>
            <w:szCs w:val="24"/>
            <w:highlight w:val="yellow"/>
          </w:rPr>
          <w:t xml:space="preserve"> </w:t>
        </w:r>
      </w:ins>
      <w:ins w:id="1485" w:author="Caitlin Jeffrey" w:date="2024-04-01T20:45:00Z">
        <w:r w:rsidR="003B57D5" w:rsidRPr="0069127C">
          <w:rPr>
            <w:rFonts w:ascii="Times New Roman" w:hAnsi="Times New Roman" w:cs="Times New Roman"/>
            <w:sz w:val="24"/>
            <w:szCs w:val="24"/>
            <w:highlight w:val="yellow"/>
          </w:rPr>
          <w:t>Bedded packs may therefore be a viable option for pasture-based herds looking for a loose-housing system</w:t>
        </w:r>
        <w:r w:rsidR="003B57D5">
          <w:rPr>
            <w:rFonts w:ascii="Times New Roman" w:hAnsi="Times New Roman" w:cs="Times New Roman"/>
            <w:sz w:val="24"/>
            <w:szCs w:val="24"/>
            <w:highlight w:val="yellow"/>
          </w:rPr>
          <w:t xml:space="preserve">, but </w:t>
        </w:r>
      </w:ins>
      <w:ins w:id="1486" w:author="Caitlin Jeffrey" w:date="2024-04-01T20:44:00Z">
        <w:r w:rsidRPr="00276325">
          <w:rPr>
            <w:rFonts w:ascii="Times New Roman" w:hAnsi="Times New Roman" w:cs="Times New Roman"/>
            <w:sz w:val="24"/>
            <w:szCs w:val="24"/>
            <w:highlight w:val="yellow"/>
          </w:rPr>
          <w:t>future studies enrolling larger number of farms using each type of housing are needed to more definitively explore these relationships.</w:t>
        </w:r>
      </w:ins>
      <w:ins w:id="1487" w:author="Caitlin Jeffrey" w:date="2024-04-01T20:45:00Z">
        <w:r w:rsidR="003B57D5">
          <w:rPr>
            <w:rFonts w:ascii="Times New Roman" w:hAnsi="Times New Roman" w:cs="Times New Roman"/>
            <w:sz w:val="24"/>
            <w:szCs w:val="24"/>
            <w:highlight w:val="yellow"/>
          </w:rPr>
          <w:t xml:space="preserve"> </w:t>
        </w:r>
      </w:ins>
      <w:del w:id="1488" w:author="Caitlin Jeffrey" w:date="2024-04-01T20:45:00Z">
        <w:r w:rsidR="0026413C" w:rsidRPr="004A212D" w:rsidDel="003B57D5">
          <w:rPr>
            <w:rFonts w:ascii="Times New Roman" w:hAnsi="Times New Roman" w:cs="Times New Roman"/>
            <w:sz w:val="24"/>
            <w:szCs w:val="24"/>
            <w:highlight w:val="yellow"/>
            <w:rPrChange w:id="1489" w:author="Caitlin Jeffrey" w:date="2024-04-01T11:34:00Z">
              <w:rPr>
                <w:rFonts w:ascii="Times New Roman" w:hAnsi="Times New Roman" w:cs="Times New Roman"/>
                <w:sz w:val="24"/>
                <w:szCs w:val="24"/>
              </w:rPr>
            </w:rPrChange>
          </w:rPr>
          <w:delText xml:space="preserve">Bedded pack systems did not differ significantly in their milk quality, udder health, </w:delText>
        </w:r>
        <w:r w:rsidR="000A2897" w:rsidRPr="004A212D" w:rsidDel="003B57D5">
          <w:rPr>
            <w:rFonts w:ascii="Times New Roman" w:hAnsi="Times New Roman" w:cs="Times New Roman"/>
            <w:sz w:val="24"/>
            <w:szCs w:val="24"/>
            <w:highlight w:val="yellow"/>
            <w:rPrChange w:id="1490" w:author="Caitlin Jeffrey" w:date="2024-04-01T11:34:00Z">
              <w:rPr>
                <w:rFonts w:ascii="Times New Roman" w:hAnsi="Times New Roman" w:cs="Times New Roman"/>
                <w:sz w:val="24"/>
                <w:szCs w:val="24"/>
              </w:rPr>
            </w:rPrChange>
          </w:rPr>
          <w:delText xml:space="preserve">udder </w:delText>
        </w:r>
        <w:r w:rsidR="0026413C" w:rsidRPr="004A212D" w:rsidDel="003B57D5">
          <w:rPr>
            <w:rFonts w:ascii="Times New Roman" w:hAnsi="Times New Roman" w:cs="Times New Roman"/>
            <w:sz w:val="24"/>
            <w:szCs w:val="24"/>
            <w:highlight w:val="yellow"/>
            <w:rPrChange w:id="1491" w:author="Caitlin Jeffrey" w:date="2024-04-01T11:34:00Z">
              <w:rPr>
                <w:rFonts w:ascii="Times New Roman" w:hAnsi="Times New Roman" w:cs="Times New Roman"/>
                <w:sz w:val="24"/>
                <w:szCs w:val="24"/>
              </w:rPr>
            </w:rPrChange>
          </w:rPr>
          <w:delText>hygiene measures</w:delText>
        </w:r>
        <w:r w:rsidR="000A2897" w:rsidRPr="004A212D" w:rsidDel="003B57D5">
          <w:rPr>
            <w:rFonts w:ascii="Times New Roman" w:hAnsi="Times New Roman" w:cs="Times New Roman"/>
            <w:sz w:val="24"/>
            <w:szCs w:val="24"/>
            <w:highlight w:val="yellow"/>
            <w:rPrChange w:id="1492" w:author="Caitlin Jeffrey" w:date="2024-04-01T11:34:00Z">
              <w:rPr>
                <w:rFonts w:ascii="Times New Roman" w:hAnsi="Times New Roman" w:cs="Times New Roman"/>
                <w:sz w:val="24"/>
                <w:szCs w:val="24"/>
              </w:rPr>
            </w:rPrChange>
          </w:rPr>
          <w:delText>, or milk production,</w:delText>
        </w:r>
        <w:r w:rsidR="0026413C" w:rsidRPr="004A212D" w:rsidDel="003B57D5">
          <w:rPr>
            <w:rFonts w:ascii="Times New Roman" w:hAnsi="Times New Roman" w:cs="Times New Roman"/>
            <w:sz w:val="24"/>
            <w:szCs w:val="24"/>
            <w:highlight w:val="yellow"/>
            <w:rPrChange w:id="1493" w:author="Caitlin Jeffrey" w:date="2024-04-01T11:34:00Z">
              <w:rPr>
                <w:rFonts w:ascii="Times New Roman" w:hAnsi="Times New Roman" w:cs="Times New Roman"/>
                <w:sz w:val="24"/>
                <w:szCs w:val="24"/>
              </w:rPr>
            </w:rPrChange>
          </w:rPr>
          <w:delText xml:space="preserve"> </w:delText>
        </w:r>
        <w:r w:rsidR="000A2897" w:rsidRPr="004A212D" w:rsidDel="003B57D5">
          <w:rPr>
            <w:rFonts w:ascii="Times New Roman" w:hAnsi="Times New Roman" w:cs="Times New Roman"/>
            <w:sz w:val="24"/>
            <w:szCs w:val="24"/>
            <w:highlight w:val="yellow"/>
            <w:rPrChange w:id="1494" w:author="Caitlin Jeffrey" w:date="2024-04-01T11:34:00Z">
              <w:rPr>
                <w:rFonts w:ascii="Times New Roman" w:hAnsi="Times New Roman" w:cs="Times New Roman"/>
                <w:sz w:val="24"/>
                <w:szCs w:val="24"/>
              </w:rPr>
            </w:rPrChange>
          </w:rPr>
          <w:delText>as</w:delText>
        </w:r>
        <w:r w:rsidR="0026413C" w:rsidRPr="004A212D" w:rsidDel="003B57D5">
          <w:rPr>
            <w:rFonts w:ascii="Times New Roman" w:hAnsi="Times New Roman" w:cs="Times New Roman"/>
            <w:sz w:val="24"/>
            <w:szCs w:val="24"/>
            <w:highlight w:val="yellow"/>
            <w:rPrChange w:id="1495" w:author="Caitlin Jeffrey" w:date="2024-04-01T11:34:00Z">
              <w:rPr>
                <w:rFonts w:ascii="Times New Roman" w:hAnsi="Times New Roman" w:cs="Times New Roman"/>
                <w:sz w:val="24"/>
                <w:szCs w:val="24"/>
              </w:rPr>
            </w:rPrChange>
          </w:rPr>
          <w:delText xml:space="preserve"> compared to the more commonly used </w:delText>
        </w:r>
        <w:r w:rsidR="00745FAF" w:rsidRPr="004A212D" w:rsidDel="003B57D5">
          <w:rPr>
            <w:rFonts w:ascii="Times New Roman" w:hAnsi="Times New Roman" w:cs="Times New Roman"/>
            <w:sz w:val="24"/>
            <w:szCs w:val="24"/>
            <w:highlight w:val="yellow"/>
            <w:rPrChange w:id="1496" w:author="Caitlin Jeffrey" w:date="2024-04-01T11:34:00Z">
              <w:rPr>
                <w:rFonts w:ascii="Times New Roman" w:hAnsi="Times New Roman" w:cs="Times New Roman"/>
                <w:sz w:val="24"/>
                <w:szCs w:val="24"/>
              </w:rPr>
            </w:rPrChange>
          </w:rPr>
          <w:delText xml:space="preserve">indoor </w:delText>
        </w:r>
        <w:r w:rsidR="0026413C" w:rsidRPr="004A212D" w:rsidDel="003B57D5">
          <w:rPr>
            <w:rFonts w:ascii="Times New Roman" w:hAnsi="Times New Roman" w:cs="Times New Roman"/>
            <w:sz w:val="24"/>
            <w:szCs w:val="24"/>
            <w:highlight w:val="yellow"/>
            <w:rPrChange w:id="1497" w:author="Caitlin Jeffrey" w:date="2024-04-01T11:34:00Z">
              <w:rPr>
                <w:rFonts w:ascii="Times New Roman" w:hAnsi="Times New Roman" w:cs="Times New Roman"/>
                <w:sz w:val="24"/>
                <w:szCs w:val="24"/>
              </w:rPr>
            </w:rPrChange>
          </w:rPr>
          <w:delText xml:space="preserve">housing systems </w:delText>
        </w:r>
        <w:r w:rsidR="000A2897" w:rsidRPr="004A212D" w:rsidDel="003B57D5">
          <w:rPr>
            <w:rFonts w:ascii="Times New Roman" w:hAnsi="Times New Roman" w:cs="Times New Roman"/>
            <w:sz w:val="24"/>
            <w:szCs w:val="24"/>
            <w:highlight w:val="yellow"/>
            <w:rPrChange w:id="1498" w:author="Caitlin Jeffrey" w:date="2024-04-01T11:34:00Z">
              <w:rPr>
                <w:rFonts w:ascii="Times New Roman" w:hAnsi="Times New Roman" w:cs="Times New Roman"/>
                <w:sz w:val="24"/>
                <w:szCs w:val="24"/>
              </w:rPr>
            </w:rPrChange>
          </w:rPr>
          <w:delText>(</w:delText>
        </w:r>
      </w:del>
      <w:del w:id="1499" w:author="Caitlin Jeffrey" w:date="2024-03-18T14:16:00Z">
        <w:r w:rsidR="000A2897" w:rsidRPr="004A212D" w:rsidDel="00730AD3">
          <w:rPr>
            <w:rFonts w:ascii="Times New Roman" w:hAnsi="Times New Roman" w:cs="Times New Roman"/>
            <w:sz w:val="24"/>
            <w:szCs w:val="24"/>
            <w:highlight w:val="yellow"/>
            <w:rPrChange w:id="1500" w:author="Caitlin Jeffrey" w:date="2024-04-01T11:34:00Z">
              <w:rPr>
                <w:rFonts w:ascii="Times New Roman" w:hAnsi="Times New Roman" w:cs="Times New Roman"/>
                <w:sz w:val="24"/>
                <w:szCs w:val="24"/>
              </w:rPr>
            </w:rPrChange>
          </w:rPr>
          <w:delText>freestall</w:delText>
        </w:r>
      </w:del>
      <w:del w:id="1501" w:author="Caitlin Jeffrey" w:date="2024-04-01T20:45:00Z">
        <w:r w:rsidR="000A2897" w:rsidRPr="004A212D" w:rsidDel="003B57D5">
          <w:rPr>
            <w:rFonts w:ascii="Times New Roman" w:hAnsi="Times New Roman" w:cs="Times New Roman"/>
            <w:sz w:val="24"/>
            <w:szCs w:val="24"/>
            <w:highlight w:val="yellow"/>
            <w:rPrChange w:id="1502" w:author="Caitlin Jeffrey" w:date="2024-04-01T11:34:00Z">
              <w:rPr>
                <w:rFonts w:ascii="Times New Roman" w:hAnsi="Times New Roman" w:cs="Times New Roman"/>
                <w:sz w:val="24"/>
                <w:szCs w:val="24"/>
              </w:rPr>
            </w:rPrChange>
          </w:rPr>
          <w:delText xml:space="preserve"> or </w:delText>
        </w:r>
      </w:del>
      <w:del w:id="1503" w:author="Caitlin Jeffrey" w:date="2024-03-18T14:17:00Z">
        <w:r w:rsidR="000A2897" w:rsidRPr="004A212D" w:rsidDel="00730AD3">
          <w:rPr>
            <w:rFonts w:ascii="Times New Roman" w:hAnsi="Times New Roman" w:cs="Times New Roman"/>
            <w:sz w:val="24"/>
            <w:szCs w:val="24"/>
            <w:highlight w:val="yellow"/>
            <w:rPrChange w:id="1504" w:author="Caitlin Jeffrey" w:date="2024-04-01T11:34:00Z">
              <w:rPr>
                <w:rFonts w:ascii="Times New Roman" w:hAnsi="Times New Roman" w:cs="Times New Roman"/>
                <w:sz w:val="24"/>
                <w:szCs w:val="24"/>
              </w:rPr>
            </w:rPrChange>
          </w:rPr>
          <w:delText>tiestall</w:delText>
        </w:r>
      </w:del>
      <w:del w:id="1505" w:author="Caitlin Jeffrey" w:date="2024-04-01T20:45:00Z">
        <w:r w:rsidR="000A2897" w:rsidRPr="004A212D" w:rsidDel="003B57D5">
          <w:rPr>
            <w:rFonts w:ascii="Times New Roman" w:hAnsi="Times New Roman" w:cs="Times New Roman"/>
            <w:sz w:val="24"/>
            <w:szCs w:val="24"/>
            <w:highlight w:val="yellow"/>
            <w:rPrChange w:id="1506" w:author="Caitlin Jeffrey" w:date="2024-04-01T11:34:00Z">
              <w:rPr>
                <w:rFonts w:ascii="Times New Roman" w:hAnsi="Times New Roman" w:cs="Times New Roman"/>
                <w:sz w:val="24"/>
                <w:szCs w:val="24"/>
              </w:rPr>
            </w:rPrChange>
          </w:rPr>
          <w:delText xml:space="preserve">) </w:delText>
        </w:r>
        <w:r w:rsidR="0026413C" w:rsidRPr="004A212D" w:rsidDel="003B57D5">
          <w:rPr>
            <w:rFonts w:ascii="Times New Roman" w:hAnsi="Times New Roman" w:cs="Times New Roman"/>
            <w:sz w:val="24"/>
            <w:szCs w:val="24"/>
            <w:highlight w:val="yellow"/>
            <w:rPrChange w:id="1507" w:author="Caitlin Jeffrey" w:date="2024-04-01T11:34:00Z">
              <w:rPr>
                <w:rFonts w:ascii="Times New Roman" w:hAnsi="Times New Roman" w:cs="Times New Roman"/>
                <w:sz w:val="24"/>
                <w:szCs w:val="24"/>
              </w:rPr>
            </w:rPrChange>
          </w:rPr>
          <w:delText xml:space="preserve">for organic cows in </w:delText>
        </w:r>
        <w:r w:rsidR="002327E7" w:rsidRPr="004A212D" w:rsidDel="003B57D5">
          <w:rPr>
            <w:rFonts w:ascii="Times New Roman" w:hAnsi="Times New Roman" w:cs="Times New Roman"/>
            <w:sz w:val="24"/>
            <w:szCs w:val="24"/>
            <w:highlight w:val="yellow"/>
            <w:rPrChange w:id="1508" w:author="Caitlin Jeffrey" w:date="2024-04-01T11:34:00Z">
              <w:rPr>
                <w:rFonts w:ascii="Times New Roman" w:hAnsi="Times New Roman" w:cs="Times New Roman"/>
                <w:sz w:val="24"/>
                <w:szCs w:val="24"/>
              </w:rPr>
            </w:rPrChange>
          </w:rPr>
          <w:delText>Vermont</w:delText>
        </w:r>
        <w:r w:rsidR="0026413C" w:rsidRPr="004A212D" w:rsidDel="003B57D5">
          <w:rPr>
            <w:rFonts w:ascii="Times New Roman" w:hAnsi="Times New Roman" w:cs="Times New Roman"/>
            <w:sz w:val="24"/>
            <w:szCs w:val="24"/>
            <w:highlight w:val="yellow"/>
            <w:rPrChange w:id="1509" w:author="Caitlin Jeffrey" w:date="2024-04-01T11:34:00Z">
              <w:rPr>
                <w:rFonts w:ascii="Times New Roman" w:hAnsi="Times New Roman" w:cs="Times New Roman"/>
                <w:sz w:val="24"/>
                <w:szCs w:val="24"/>
              </w:rPr>
            </w:rPrChange>
          </w:rPr>
          <w:delText xml:space="preserve">. Bedded packs </w:delText>
        </w:r>
      </w:del>
      <w:del w:id="1510" w:author="Caitlin Jeffrey" w:date="2024-03-31T13:27:00Z">
        <w:r w:rsidR="0026413C" w:rsidRPr="004A212D" w:rsidDel="00AD210E">
          <w:rPr>
            <w:rFonts w:ascii="Times New Roman" w:hAnsi="Times New Roman" w:cs="Times New Roman"/>
            <w:sz w:val="24"/>
            <w:szCs w:val="24"/>
            <w:highlight w:val="yellow"/>
            <w:rPrChange w:id="1511" w:author="Caitlin Jeffrey" w:date="2024-04-01T11:34:00Z">
              <w:rPr>
                <w:rFonts w:ascii="Times New Roman" w:hAnsi="Times New Roman" w:cs="Times New Roman"/>
                <w:sz w:val="24"/>
                <w:szCs w:val="24"/>
              </w:rPr>
            </w:rPrChange>
          </w:rPr>
          <w:delText xml:space="preserve">can </w:delText>
        </w:r>
      </w:del>
      <w:del w:id="1512" w:author="Caitlin Jeffrey" w:date="2024-04-01T20:45:00Z">
        <w:r w:rsidR="0026413C" w:rsidRPr="004A212D" w:rsidDel="003B57D5">
          <w:rPr>
            <w:rFonts w:ascii="Times New Roman" w:hAnsi="Times New Roman" w:cs="Times New Roman"/>
            <w:sz w:val="24"/>
            <w:szCs w:val="24"/>
            <w:highlight w:val="yellow"/>
            <w:rPrChange w:id="1513" w:author="Caitlin Jeffrey" w:date="2024-04-01T11:34:00Z">
              <w:rPr>
                <w:rFonts w:ascii="Times New Roman" w:hAnsi="Times New Roman" w:cs="Times New Roman"/>
                <w:sz w:val="24"/>
                <w:szCs w:val="24"/>
              </w:rPr>
            </w:rPrChange>
          </w:rPr>
          <w:delText xml:space="preserve">therefore be </w:delText>
        </w:r>
      </w:del>
      <w:del w:id="1514" w:author="Caitlin Jeffrey" w:date="2024-03-31T13:27:00Z">
        <w:r w:rsidR="0026413C" w:rsidRPr="004A212D" w:rsidDel="00AD210E">
          <w:rPr>
            <w:rFonts w:ascii="Times New Roman" w:hAnsi="Times New Roman" w:cs="Times New Roman"/>
            <w:sz w:val="24"/>
            <w:szCs w:val="24"/>
            <w:highlight w:val="yellow"/>
            <w:rPrChange w:id="1515" w:author="Caitlin Jeffrey" w:date="2024-04-01T11:34:00Z">
              <w:rPr>
                <w:rFonts w:ascii="Times New Roman" w:hAnsi="Times New Roman" w:cs="Times New Roman"/>
                <w:sz w:val="24"/>
                <w:szCs w:val="24"/>
              </w:rPr>
            </w:rPrChange>
          </w:rPr>
          <w:delText xml:space="preserve">considered as </w:delText>
        </w:r>
      </w:del>
      <w:del w:id="1516" w:author="Caitlin Jeffrey" w:date="2024-04-01T20:45:00Z">
        <w:r w:rsidR="0026413C" w:rsidRPr="004A212D" w:rsidDel="003B57D5">
          <w:rPr>
            <w:rFonts w:ascii="Times New Roman" w:hAnsi="Times New Roman" w:cs="Times New Roman"/>
            <w:sz w:val="24"/>
            <w:szCs w:val="24"/>
            <w:highlight w:val="yellow"/>
            <w:rPrChange w:id="1517" w:author="Caitlin Jeffrey" w:date="2024-04-01T11:34:00Z">
              <w:rPr>
                <w:rFonts w:ascii="Times New Roman" w:hAnsi="Times New Roman" w:cs="Times New Roman"/>
                <w:sz w:val="24"/>
                <w:szCs w:val="24"/>
              </w:rPr>
            </w:rPrChange>
          </w:rPr>
          <w:delText>a viable option for pasture-based herds looking for a loose-housing system.</w:delText>
        </w:r>
        <w:r w:rsidR="00434369" w:rsidDel="003B57D5">
          <w:rPr>
            <w:rFonts w:ascii="Times New Roman" w:hAnsi="Times New Roman" w:cs="Times New Roman"/>
            <w:sz w:val="24"/>
            <w:szCs w:val="24"/>
          </w:rPr>
          <w:delText xml:space="preserve"> </w:delText>
        </w:r>
      </w:del>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 xml:space="preserve">farms using deeper bedding had better milk </w:t>
      </w:r>
      <w:r w:rsidR="00434369" w:rsidRPr="00604EDE">
        <w:rPr>
          <w:rFonts w:ascii="Times New Roman" w:hAnsi="Times New Roman" w:cs="Times New Roman"/>
          <w:sz w:val="24"/>
          <w:szCs w:val="24"/>
        </w:rPr>
        <w:lastRenderedPageBreak/>
        <w:t>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lastRenderedPageBreak/>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lastRenderedPageBreak/>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lastRenderedPageBreak/>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lastRenderedPageBreak/>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1EE2F2BA" w:rsidR="00FA4840" w:rsidRPr="00FA4840" w:rsidRDefault="00FA4840" w:rsidP="00FA4840">
      <w:pPr>
        <w:pStyle w:val="EndNoteBibliography"/>
        <w:spacing w:after="240"/>
      </w:pPr>
      <w:r w:rsidRPr="00FA4840">
        <w:t>Pankey, J. W. 1989. Premilking Udder Hygiene. J. Dairy Sci. 72(5):1308-1312.</w:t>
      </w:r>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lastRenderedPageBreak/>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lastRenderedPageBreak/>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1473"/>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lastRenderedPageBreak/>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Routinely culture mastitic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mastitic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acteria group (cfu/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E8138B">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forestripping</w:t>
            </w:r>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E8138B">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ins w:id="1518" w:author="Caitlin Jeffrey" w:date="2024-04-01T20:41:00Z"/>
          <w:rFonts w:ascii="Times New Roman" w:hAnsi="Times New Roman" w:cs="Times New Roman"/>
          <w:sz w:val="24"/>
          <w:szCs w:val="24"/>
        </w:rPr>
      </w:pPr>
    </w:p>
    <w:p w14:paraId="1CD5C71D" w14:textId="77777777" w:rsidR="00B82117" w:rsidRDefault="00B82117" w:rsidP="00374909">
      <w:pPr>
        <w:spacing w:line="480" w:lineRule="auto"/>
        <w:jc w:val="both"/>
        <w:rPr>
          <w:ins w:id="1519" w:author="Caitlin Jeffrey" w:date="2024-04-01T20:41:00Z"/>
          <w:rFonts w:ascii="Times New Roman" w:hAnsi="Times New Roman" w:cs="Times New Roman"/>
          <w:sz w:val="24"/>
          <w:szCs w:val="24"/>
        </w:rPr>
      </w:pPr>
    </w:p>
    <w:p w14:paraId="4151302B" w14:textId="77777777" w:rsidR="00B82117" w:rsidRDefault="00B82117" w:rsidP="00374909">
      <w:pPr>
        <w:spacing w:line="480" w:lineRule="auto"/>
        <w:jc w:val="both"/>
        <w:rPr>
          <w:ins w:id="1520" w:author="Caitlin Jeffrey" w:date="2024-04-01T20:41:00Z"/>
          <w:rFonts w:ascii="Times New Roman" w:hAnsi="Times New Roman" w:cs="Times New Roman"/>
          <w:sz w:val="24"/>
          <w:szCs w:val="24"/>
        </w:rPr>
      </w:pPr>
    </w:p>
    <w:p w14:paraId="125A0DF9" w14:textId="77777777" w:rsidR="00B82117" w:rsidRPr="00FA4840" w:rsidRDefault="00B82117" w:rsidP="00B82117">
      <w:pPr>
        <w:pStyle w:val="EndNoteBibliography"/>
        <w:spacing w:after="240"/>
        <w:rPr>
          <w:ins w:id="1521" w:author="Caitlin Jeffrey" w:date="2024-04-01T20:41:00Z"/>
        </w:rPr>
      </w:pPr>
      <w:bookmarkStart w:id="1522" w:name="_Hlk162896531"/>
      <w:ins w:id="1523" w:author="Caitlin Jeffrey" w:date="2024-04-01T20:41:00Z">
        <w:r w:rsidRPr="00FA4840">
          <w:t xml:space="preserve">University of </w:t>
        </w:r>
        <w:r>
          <w:t>Minnesota Extension Dairy Team</w:t>
        </w:r>
        <w:bookmarkEnd w:id="1522"/>
        <w:r>
          <w:t>.</w:t>
        </w:r>
        <w:r w:rsidRPr="00FA4840">
          <w:t xml:space="preserve"> </w:t>
        </w:r>
        <w:r>
          <w:t>Using DHIA Records to Benchmark Herd SCC</w:t>
        </w:r>
        <w:r w:rsidRPr="00FA4840">
          <w:t>. Accessed A</w:t>
        </w:r>
        <w:r>
          <w:t>pr</w:t>
        </w:r>
        <w:r w:rsidRPr="00FA4840">
          <w:t>. 1, 202</w:t>
        </w:r>
        <w:r>
          <w:t>4</w:t>
        </w:r>
        <w:r w:rsidRPr="00FA4840">
          <w:t xml:space="preserve">. </w:t>
        </w:r>
        <w:r w:rsidRPr="006C4A4A">
          <w:t>https://qualitycounts.umn.edu/sites/qualitycounts.umn.edu/files/2022-01/w-mp-5.pdf</w:t>
        </w:r>
      </w:ins>
    </w:p>
    <w:p w14:paraId="647E7797" w14:textId="77777777" w:rsidR="00B82117" w:rsidRDefault="00B82117"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3F43B9D3" w14:textId="59EA21C6" w:rsidR="00D45F71" w:rsidRPr="00D45F71" w:rsidRDefault="00256552" w:rsidP="00D45F71">
      <w:pPr>
        <w:pStyle w:val="EndNoteBibliography"/>
        <w:spacing w:after="240"/>
      </w:pPr>
      <w:r>
        <w:rPr>
          <w:szCs w:val="24"/>
        </w:rPr>
        <w:fldChar w:fldCharType="begin"/>
      </w:r>
      <w:r>
        <w:rPr>
          <w:szCs w:val="24"/>
        </w:rPr>
        <w:instrText xml:space="preserve"> ADDIN EN.REFLIST </w:instrText>
      </w:r>
      <w:r>
        <w:rPr>
          <w:szCs w:val="24"/>
        </w:rPr>
        <w:fldChar w:fldCharType="separate"/>
      </w:r>
      <w:r w:rsidR="00D45F71" w:rsidRPr="00D45F71">
        <w:t xml:space="preserve">Benson, A. F. 2012. Consider deep pack barns for cow comfort and manure management. Accessed March 18, 2024. Cornell University, Ithaca, NY. </w:t>
      </w:r>
      <w:hyperlink r:id="rId14" w:history="1">
        <w:r w:rsidR="00D45F71" w:rsidRPr="00D45F71">
          <w:rPr>
            <w:rStyle w:val="Hyperlink"/>
          </w:rPr>
          <w:t>https://smallfarms.cornell.edu/2012/04/consider-deep-pack-barns-for-cow-comfort-and-manure-management/</w:t>
        </w:r>
      </w:hyperlink>
      <w:r w:rsidR="00D45F71" w:rsidRPr="00D45F71">
        <w:t>.</w:t>
      </w:r>
    </w:p>
    <w:p w14:paraId="1A8D850C" w14:textId="77777777" w:rsidR="00D45F71" w:rsidRPr="00D45F71" w:rsidRDefault="00D45F71" w:rsidP="00D45F71">
      <w:pPr>
        <w:pStyle w:val="EndNoteBibliography"/>
        <w:spacing w:after="240"/>
      </w:pPr>
      <w:r w:rsidRPr="00D45F71">
        <w:t>Bewley, J. M., L. M. Robertson, and E. A. Eckelkamp. 2017. A 100-Year Review: Lactating dairy cattle housing management. J. Dairy Sci. 100(12):10418-10431.</w:t>
      </w:r>
    </w:p>
    <w:p w14:paraId="02B6611D" w14:textId="55CD5377" w:rsidR="00D45F71" w:rsidRPr="00D45F71" w:rsidRDefault="00D45F71" w:rsidP="00D45F71">
      <w:pPr>
        <w:pStyle w:val="EndNoteBibliography"/>
        <w:spacing w:after="240"/>
      </w:pPr>
      <w:r w:rsidRPr="00D45F71">
        <w:t xml:space="preserve">The Dairyland Initiative: School of Veterinary Medicine, Univeristy of Wisconsin-Madison. Housing Module: Adult Cow Housing, Bedded Packs. University of Wisconsin-Madison. Accessed March 18, 2024. </w:t>
      </w:r>
      <w:hyperlink r:id="rId15" w:history="1">
        <w:r w:rsidRPr="00D45F71">
          <w:rPr>
            <w:rStyle w:val="Hyperlink"/>
          </w:rPr>
          <w:t>https://thedairylandinitiative.vetmed.wisc.edu/home/housing-module/adult-cow-housing/bedded-pack/</w:t>
        </w:r>
      </w:hyperlink>
      <w:r w:rsidRPr="00D45F71">
        <w:t>.</w:t>
      </w:r>
    </w:p>
    <w:p w14:paraId="264CD831" w14:textId="1133917D" w:rsidR="00D45F71" w:rsidRPr="00D45F71" w:rsidRDefault="00D45F71" w:rsidP="00D45F71">
      <w:pPr>
        <w:pStyle w:val="EndNoteBibliography"/>
        <w:spacing w:after="240"/>
      </w:pPr>
      <w:r w:rsidRPr="00D45F71">
        <w:t xml:space="preserve">Endres, M., K. Janni. 2021. Compost-bedded pack barns for dairy cows. University of Minnesota Extension. Minneapolis, MN. Accessed March 18, 2024. </w:t>
      </w:r>
      <w:hyperlink r:id="rId16" w:anchor="a-wall-borders-the-pack-727910" w:history="1">
        <w:r w:rsidRPr="00D45F71">
          <w:rPr>
            <w:rStyle w:val="Hyperlink"/>
          </w:rPr>
          <w:t>https://extension.umn.edu/dairy-milking-cows/compost-bedded-pack-barns-dairy-cows#a-wall-borders-the-pack-727910</w:t>
        </w:r>
      </w:hyperlink>
      <w:r w:rsidRPr="00D45F71">
        <w:t>.</w:t>
      </w:r>
    </w:p>
    <w:p w14:paraId="2CB052AB" w14:textId="77777777" w:rsidR="00D45F71" w:rsidRPr="00D45F71" w:rsidRDefault="00D45F71" w:rsidP="00D45F71">
      <w:pPr>
        <w:pStyle w:val="EndNoteBibliography"/>
        <w:spacing w:after="240"/>
      </w:pPr>
      <w:r w:rsidRPr="00D45F71">
        <w:t>Fregonesi, J. A. and J. D. Leaver. 2002. Influence of space allowance and milk yield level on behaviour, performance and health of dairy cows housed in strawyard and cubicle systems. Livestock Production Science 78(3):245-257.</w:t>
      </w:r>
    </w:p>
    <w:p w14:paraId="6E0AB21F" w14:textId="77777777" w:rsidR="00D45F71" w:rsidRPr="00D45F71" w:rsidRDefault="00D45F71" w:rsidP="00D45F71">
      <w:pPr>
        <w:pStyle w:val="EndNoteBibliography"/>
        <w:spacing w:after="240"/>
      </w:pPr>
      <w:r w:rsidRPr="00D45F71">
        <w:t>Grohn, Y. 2000. Milk Yield and Disease: Towards Optimizing Dairy Herd Health and Management Decisions. Bovine Practice 34:32-40.</w:t>
      </w:r>
    </w:p>
    <w:p w14:paraId="4181F6AD" w14:textId="77777777" w:rsidR="00D45F71" w:rsidRPr="00D45F71" w:rsidRDefault="00D45F71" w:rsidP="00D45F71">
      <w:pPr>
        <w:pStyle w:val="EndNoteBibliography"/>
        <w:spacing w:after="240"/>
      </w:pPr>
      <w:r w:rsidRPr="00D45F71">
        <w:t>Neher, D. A., T. D. Andrews, T. R. Weicht, A. Hurd, and J. W. Barlow. 2022. Organic Farm Bedded Pack System Microbiomes: A Case Study with Comparisons to Similar and Different Bedded Packs. Dairy. doi:10.3390/dairy3030042.</w:t>
      </w:r>
    </w:p>
    <w:p w14:paraId="23499CA2" w14:textId="77777777" w:rsidR="00D45F71" w:rsidRPr="00D45F71" w:rsidRDefault="00D45F71" w:rsidP="00D45F71">
      <w:pPr>
        <w:pStyle w:val="EndNoteBibliography"/>
        <w:spacing w:after="240"/>
      </w:pPr>
      <w:r w:rsidRPr="00D45F71">
        <w:t>Pantoja, J. C. F., D. J. Reinemann, and P. L. Ruegg. 2009. Associations among milk quality indicators in raw bulk milk. J. Dairy Sci. 92(10):4978-4987.</w:t>
      </w:r>
    </w:p>
    <w:p w14:paraId="411052B4" w14:textId="77777777" w:rsidR="00D45F71" w:rsidRPr="00D45F71" w:rsidRDefault="00D45F71" w:rsidP="00D45F71">
      <w:pPr>
        <w:pStyle w:val="EndNoteBibliography"/>
        <w:spacing w:after="240"/>
      </w:pPr>
      <w:r w:rsidRPr="00D45F71">
        <w:t>Peeler, E. J., M. J. Green, J. L. Fitzpatrick, K. L. Morgan, and L. E. Green. 2000. Risk Factors Associated with Clinical Mastitis in Low Somatic Cell Count British Dairy Herds. J. Dairy Sci. 83(11):2464-2472.</w:t>
      </w:r>
    </w:p>
    <w:p w14:paraId="42D44388" w14:textId="269D690F" w:rsidR="00D45F71" w:rsidRPr="00D45F71" w:rsidRDefault="00D45F71" w:rsidP="00D45F71">
      <w:pPr>
        <w:pStyle w:val="EndNoteBibliography"/>
        <w:spacing w:after="240"/>
      </w:pPr>
      <w:r w:rsidRPr="00D45F71">
        <w:lastRenderedPageBreak/>
        <w:t xml:space="preserve">Progressive Dairy. 2022. U.S. Dairy Statistics. Accessed March 19, 2024. </w:t>
      </w:r>
      <w:hyperlink r:id="rId17" w:history="1">
        <w:r w:rsidRPr="00D45F71">
          <w:rPr>
            <w:rStyle w:val="Hyperlink"/>
          </w:rPr>
          <w:t>https://www.progressivepublish.com/downloads/2023/general/2022-pd-stats-highres.pdf</w:t>
        </w:r>
      </w:hyperlink>
      <w:r w:rsidRPr="00D45F71">
        <w:t>.</w:t>
      </w:r>
    </w:p>
    <w:p w14:paraId="0F9191FE" w14:textId="77777777" w:rsidR="00D45F71" w:rsidRPr="00D45F71" w:rsidRDefault="00D45F71" w:rsidP="00D45F71">
      <w:pPr>
        <w:pStyle w:val="EndNoteBibliography"/>
        <w:spacing w:after="240"/>
      </w:pPr>
      <w:r w:rsidRPr="00D45F71">
        <w:t>Ruegg, P. L. and J. C. F. Pantoja. 2013. Understanding and using somatic cell counts to improve milk quality. Irish Journal of Agricultural and Food Research 52(2):101-117.</w:t>
      </w:r>
    </w:p>
    <w:p w14:paraId="47FEB7A2" w14:textId="77777777" w:rsidR="00D45F71" w:rsidRPr="00D45F71" w:rsidRDefault="00D45F71" w:rsidP="00D45F71">
      <w:pPr>
        <w:pStyle w:val="EndNoteBibliography"/>
        <w:spacing w:after="240"/>
      </w:pPr>
      <w:r w:rsidRPr="00D45F71">
        <w:t>Schukken, Y. H., D. J. Wilson, F. Welcome, L. Garrison-Tikofsky, and R. N. Gonzalez. 2003. Monitoring udder health and milk quality using somatic cell counts. Vet Res 34(5):579-596.</w:t>
      </w:r>
    </w:p>
    <w:p w14:paraId="25E63ECE" w14:textId="77777777" w:rsidR="00D45F71" w:rsidRPr="00D45F71" w:rsidRDefault="00D45F71" w:rsidP="00D45F71">
      <w:pPr>
        <w:pStyle w:val="EndNoteBibliography"/>
        <w:spacing w:after="240"/>
      </w:pPr>
      <w:r w:rsidRPr="00D45F71">
        <w:t>Stiglbauer, K. E., K. M. Cicconi-Hogan, R. Richert, Y. H. Schukken, P. L. Ruegg, and M. Gamroth. 2013. Assessment of herd management on organic and conventional dairy farms in the United States. J. Dairy Sci. 96(2):1290-1300.</w:t>
      </w:r>
    </w:p>
    <w:p w14:paraId="0BF3796C" w14:textId="3092DAAA" w:rsidR="00D45F71" w:rsidRPr="00D45F71" w:rsidRDefault="00D45F71" w:rsidP="00D45F71">
      <w:pPr>
        <w:pStyle w:val="EndNoteBibliography"/>
        <w:spacing w:after="240"/>
      </w:pPr>
      <w:r w:rsidRPr="00D45F71">
        <w:t xml:space="preserve">Thurgood, J. M., C. M. Comer, D. J. Flaherty, and M. Kiraly. 2009. Bedded pack management system case study. Pages 184–188 in Proc. Proc. 5th National Small Farm Conference, Springfield,  IL. Accessed March 18, 2024. </w:t>
      </w:r>
      <w:hyperlink r:id="rId18" w:history="1">
        <w:r w:rsidRPr="00D45F71">
          <w:rPr>
            <w:rStyle w:val="Hyperlink"/>
          </w:rPr>
          <w:t>https://conferences.illinois.edu/resources/20033/Proceedings_8-12-13.pdf</w:t>
        </w:r>
      </w:hyperlink>
      <w:r w:rsidRPr="00D45F71">
        <w:t>.</w:t>
      </w:r>
    </w:p>
    <w:p w14:paraId="2C771A37" w14:textId="77777777" w:rsidR="00D45F71" w:rsidRPr="00D45F71" w:rsidRDefault="00D45F71" w:rsidP="00D45F71">
      <w:pPr>
        <w:pStyle w:val="EndNoteBibliography"/>
      </w:pPr>
      <w:r w:rsidRPr="00D45F71">
        <w:t>Ward, W. R., J. W. Hughes, W. B. Faull, P. J. Cripps, J. P. Sutherland, and J. E. Sutherst. 2002. Observational study of temperature, moisture, pH and bacteria in straw bedding, and faecal consistency, cleanliness and mastitis in cows in four dairy herds. Vet Rec 151(7):199-206.</w:t>
      </w:r>
    </w:p>
    <w:p w14:paraId="75560755" w14:textId="285DAB08"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E8138B">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19F4F405" w:rsidR="008F7F1D" w:rsidRDefault="008F7F1D">
      <w:pPr>
        <w:pStyle w:val="CommentText"/>
      </w:pPr>
      <w:r>
        <w:rPr>
          <w:rStyle w:val="CommentReference"/>
        </w:rPr>
        <w:annotationRef/>
      </w:r>
      <w:r>
        <w:t>V</w:t>
      </w:r>
      <w:r w:rsidR="00541629">
        <w:t>3</w:t>
      </w:r>
      <w:r>
        <w:t>:</w:t>
      </w:r>
    </w:p>
    <w:p w14:paraId="758FF60E" w14:textId="77777777" w:rsidR="008F7F1D" w:rsidRDefault="008F7F1D">
      <w:pPr>
        <w:pStyle w:val="CommentText"/>
      </w:pPr>
    </w:p>
    <w:p w14:paraId="30299A21" w14:textId="623D6078" w:rsidR="00EC5614" w:rsidRDefault="003C1CD6" w:rsidP="00EC5614">
      <w:pPr>
        <w:pStyle w:val="CommentText"/>
        <w:ind w:left="360"/>
      </w:pPr>
      <w:r>
        <w:t>R</w:t>
      </w:r>
      <w:r w:rsidR="00EC5614">
        <w:t>ework</w:t>
      </w:r>
      <w:r>
        <w:t xml:space="preserve"> discussion I guess</w:t>
      </w:r>
    </w:p>
    <w:p w14:paraId="3B1D0E86" w14:textId="77777777" w:rsidR="003C1CD6" w:rsidRDefault="003C1CD6" w:rsidP="00EC5614">
      <w:pPr>
        <w:pStyle w:val="CommentText"/>
        <w:ind w:left="360"/>
      </w:pPr>
    </w:p>
    <w:p w14:paraId="23C030D8" w14:textId="4EF5361B" w:rsidR="008F7F1D" w:rsidRDefault="00EC5614" w:rsidP="00EC5614">
      <w:pPr>
        <w:pStyle w:val="CommentText"/>
        <w:ind w:left="360"/>
      </w:pPr>
      <w:r>
        <w:t>[</w:t>
      </w:r>
      <w:r w:rsidR="00541629">
        <w:t>Try to address limited sample size comments</w:t>
      </w:r>
      <w:r>
        <w:t>]</w:t>
      </w:r>
    </w:p>
  </w:comment>
  <w:comment w:id="83" w:author="John Barlow" w:date="2024-03-27T04:28:00Z" w:initials="JB">
    <w:p w14:paraId="58C0960F" w14:textId="77777777" w:rsidR="000A684E" w:rsidRDefault="000A684E" w:rsidP="005D28E0">
      <w:pPr>
        <w:pStyle w:val="CommentText"/>
      </w:pPr>
      <w:r>
        <w:rPr>
          <w:rStyle w:val="CommentReference"/>
        </w:rPr>
        <w:annotationRef/>
      </w:r>
      <w:r>
        <w:t>Need to revise</w:t>
      </w:r>
    </w:p>
  </w:comment>
  <w:comment w:id="230" w:author="John Barlow" w:date="2024-03-27T05:30:00Z" w:initials="JB">
    <w:p w14:paraId="3A2AD62F" w14:textId="77777777" w:rsidR="004569A6" w:rsidRDefault="004569A6" w:rsidP="004204AE">
      <w:pPr>
        <w:pStyle w:val="CommentText"/>
      </w:pPr>
      <w:r>
        <w:rPr>
          <w:rStyle w:val="CommentReference"/>
        </w:rPr>
        <w:annotationRef/>
      </w:r>
      <w:r>
        <w:t xml:space="preserve">Thurgood, J.M., Bagley, P.C., Comer, C.M., Flaherty D. J., Karszes, J., Kiraly, M. 2009. Bedded pack management system case study. Cornell University Cooperative Extension of Delaware County Extension Bulletin 2009-16. </w:t>
      </w:r>
      <w:hyperlink r:id="rId1" w:history="1">
        <w:r w:rsidRPr="004204AE">
          <w:rPr>
            <w:rStyle w:val="Hyperlink"/>
          </w:rPr>
          <w:t>http://publications.dyson.cornell.edu/outreach/extensionpdf/2009/Cornell_AEM_eb0916.pdf</w:t>
        </w:r>
      </w:hyperlink>
      <w:r>
        <w:t xml:space="preserve"> (accessed March 27, 2024.</w:t>
      </w:r>
    </w:p>
  </w:comment>
  <w:comment w:id="232" w:author="John Barlow" w:date="2024-03-27T05:31:00Z" w:initials="JB">
    <w:p w14:paraId="619D6835" w14:textId="77777777" w:rsidR="004569A6" w:rsidRDefault="004569A6" w:rsidP="007A0765">
      <w:pPr>
        <w:pStyle w:val="CommentText"/>
      </w:pPr>
      <w:r>
        <w:rPr>
          <w:rStyle w:val="CommentReference"/>
        </w:rPr>
        <w:annotationRef/>
      </w:r>
      <w:r>
        <w:t>I think this might be in methods</w:t>
      </w:r>
    </w:p>
  </w:comment>
  <w:comment w:id="286" w:author="John Barlow" w:date="2024-03-27T06:10:00Z" w:initials="JB">
    <w:p w14:paraId="6D448267" w14:textId="77777777" w:rsidR="00955376" w:rsidRDefault="00955376">
      <w:pPr>
        <w:pStyle w:val="CommentText"/>
      </w:pPr>
      <w:r>
        <w:rPr>
          <w:rStyle w:val="CommentReference"/>
        </w:rPr>
        <w:annotationRef/>
      </w:r>
      <w:r>
        <w:t>Properties of conventional and alternative bedding materials for dairy cattle</w:t>
      </w:r>
    </w:p>
    <w:p w14:paraId="55D4C293" w14:textId="77777777" w:rsidR="00955376" w:rsidRDefault="00955376" w:rsidP="003F40F7">
      <w:pPr>
        <w:pStyle w:val="CommentText"/>
      </w:pPr>
      <w:r>
        <w:t>Patrícia Ferreira Ponciano Ferraz, Gabriel Araújo E. Silva Ferraz, Lorenzo Leso, Marija Klopčič, Matteo Barbari, Giuseppe Rossi Journal of Dairy Science - 2020 - 9 - 8661-8674</w:t>
      </w:r>
    </w:p>
  </w:comment>
  <w:comment w:id="290" w:author="John Barlow" w:date="2024-03-30T09:19:00Z" w:initials="JB">
    <w:p w14:paraId="1966E051" w14:textId="77777777" w:rsidR="00562CA4" w:rsidRDefault="00562CA4" w:rsidP="0031450B">
      <w:pPr>
        <w:pStyle w:val="CommentText"/>
      </w:pPr>
      <w:r>
        <w:rPr>
          <w:rStyle w:val="CommentReference"/>
        </w:rPr>
        <w:annotationRef/>
      </w:r>
      <w:hyperlink r:id="rId2" w:history="1">
        <w:r w:rsidRPr="0031450B">
          <w:rPr>
            <w:rStyle w:val="Hyperlink"/>
          </w:rPr>
          <w:t>https://thedairylandinitiative.vetmed.wisc.edu/home/housing-module/adult-cow-housing/bedded-pac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Ex w15:paraId="58C0960F" w15:done="0"/>
  <w15:commentEx w15:paraId="3A2AD62F" w15:done="0"/>
  <w15:commentEx w15:paraId="619D6835" w15:done="0"/>
  <w15:commentEx w15:paraId="55D4C293" w15:done="0"/>
  <w15:commentEx w15:paraId="1966E0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Extensible w16cex:durableId="29AE1ED9" w16cex:dateUtc="2024-03-27T08:28:00Z"/>
  <w16cex:commentExtensible w16cex:durableId="29AE2D80" w16cex:dateUtc="2024-03-27T09:30:00Z"/>
  <w16cex:commentExtensible w16cex:durableId="29AE2D97" w16cex:dateUtc="2024-03-27T09:31:00Z"/>
  <w16cex:commentExtensible w16cex:durableId="29AE36D7" w16cex:dateUtc="2024-03-27T10:10:00Z"/>
  <w16cex:commentExtensible w16cex:durableId="29B25789" w16cex:dateUtc="2024-03-3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Id w16cid:paraId="58C0960F" w16cid:durableId="29AE1ED9"/>
  <w16cid:commentId w16cid:paraId="3A2AD62F" w16cid:durableId="29AE2D80"/>
  <w16cid:commentId w16cid:paraId="619D6835" w16cid:durableId="29AE2D97"/>
  <w16cid:commentId w16cid:paraId="55D4C293" w16cid:durableId="29AE36D7"/>
  <w16cid:commentId w16cid:paraId="1966E051" w16cid:durableId="29B25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F20EE" w14:textId="77777777" w:rsidR="00E8138B" w:rsidRDefault="00E8138B">
      <w:pPr>
        <w:spacing w:after="0" w:line="240" w:lineRule="auto"/>
      </w:pPr>
      <w:r>
        <w:separator/>
      </w:r>
    </w:p>
  </w:endnote>
  <w:endnote w:type="continuationSeparator" w:id="0">
    <w:p w14:paraId="6B4700E2" w14:textId="77777777" w:rsidR="00E8138B" w:rsidRDefault="00E8138B">
      <w:pPr>
        <w:spacing w:after="0" w:line="240" w:lineRule="auto"/>
      </w:pPr>
      <w:r>
        <w:continuationSeparator/>
      </w:r>
    </w:p>
  </w:endnote>
  <w:endnote w:type="continuationNotice" w:id="1">
    <w:p w14:paraId="1356E4BE" w14:textId="77777777" w:rsidR="00E8138B" w:rsidRDefault="00E813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3413E" w14:textId="77777777" w:rsidR="00E8138B" w:rsidRDefault="00E8138B">
      <w:pPr>
        <w:spacing w:after="0" w:line="240" w:lineRule="auto"/>
      </w:pPr>
      <w:r>
        <w:separator/>
      </w:r>
    </w:p>
  </w:footnote>
  <w:footnote w:type="continuationSeparator" w:id="0">
    <w:p w14:paraId="0F2A0D35" w14:textId="77777777" w:rsidR="00E8138B" w:rsidRDefault="00E8138B">
      <w:pPr>
        <w:spacing w:after="0" w:line="240" w:lineRule="auto"/>
      </w:pPr>
      <w:r>
        <w:continuationSeparator/>
      </w:r>
    </w:p>
  </w:footnote>
  <w:footnote w:type="continuationNotice" w:id="1">
    <w:p w14:paraId="27530F7B" w14:textId="77777777" w:rsidR="00E8138B" w:rsidRDefault="00E813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091"/>
    <w:multiLevelType w:val="hybridMultilevel"/>
    <w:tmpl w:val="3626A894"/>
    <w:lvl w:ilvl="0" w:tplc="19D67E5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9"/>
  </w:num>
  <w:num w:numId="2" w16cid:durableId="1283075441">
    <w:abstractNumId w:val="12"/>
  </w:num>
  <w:num w:numId="3" w16cid:durableId="715590058">
    <w:abstractNumId w:val="0"/>
  </w:num>
  <w:num w:numId="4" w16cid:durableId="530606503">
    <w:abstractNumId w:val="2"/>
  </w:num>
  <w:num w:numId="5" w16cid:durableId="107169358">
    <w:abstractNumId w:val="11"/>
  </w:num>
  <w:num w:numId="6" w16cid:durableId="803817127">
    <w:abstractNumId w:val="15"/>
  </w:num>
  <w:num w:numId="7" w16cid:durableId="568535122">
    <w:abstractNumId w:val="1"/>
  </w:num>
  <w:num w:numId="8" w16cid:durableId="418060929">
    <w:abstractNumId w:val="13"/>
  </w:num>
  <w:num w:numId="9" w16cid:durableId="1400054849">
    <w:abstractNumId w:val="7"/>
  </w:num>
  <w:num w:numId="10" w16cid:durableId="1827045216">
    <w:abstractNumId w:val="6"/>
  </w:num>
  <w:num w:numId="11" w16cid:durableId="1229611013">
    <w:abstractNumId w:val="8"/>
  </w:num>
  <w:num w:numId="12" w16cid:durableId="1382830265">
    <w:abstractNumId w:val="3"/>
  </w:num>
  <w:num w:numId="13" w16cid:durableId="530651383">
    <w:abstractNumId w:val="5"/>
  </w:num>
  <w:num w:numId="14" w16cid:durableId="721831952">
    <w:abstractNumId w:val="10"/>
  </w:num>
  <w:num w:numId="15" w16cid:durableId="15738822">
    <w:abstractNumId w:val="14"/>
  </w:num>
  <w:num w:numId="16" w16cid:durableId="157365890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581&lt;/item&gt;&lt;item&gt;643&lt;/item&gt;&lt;item&gt;644&lt;/item&gt;&lt;item&gt;668&lt;/item&gt;&lt;item&gt;669&lt;/item&gt;&lt;item&gt;670&lt;/item&gt;&lt;item&gt;671&lt;/item&gt;&lt;item&gt;672&lt;/item&gt;&lt;item&gt;673&lt;/item&gt;&lt;item&gt;674&lt;/item&gt;&lt;item&gt;676&lt;/item&gt;&lt;item&gt;693&lt;/item&gt;&lt;item&gt;694&lt;/item&gt;&lt;item&gt;695&lt;/item&gt;&lt;item&gt;697&lt;/item&gt;&lt;/record-ids&gt;&lt;/item&gt;&lt;/Libraries&gt;"/>
  </w:docVars>
  <w:rsids>
    <w:rsidRoot w:val="00B91228"/>
    <w:rsid w:val="00000440"/>
    <w:rsid w:val="0000064B"/>
    <w:rsid w:val="000007CD"/>
    <w:rsid w:val="00001759"/>
    <w:rsid w:val="000018DC"/>
    <w:rsid w:val="00001C89"/>
    <w:rsid w:val="00002331"/>
    <w:rsid w:val="00003741"/>
    <w:rsid w:val="00003C2D"/>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9FE"/>
    <w:rsid w:val="00021DF8"/>
    <w:rsid w:val="000233B5"/>
    <w:rsid w:val="000235AB"/>
    <w:rsid w:val="000236DD"/>
    <w:rsid w:val="00023C77"/>
    <w:rsid w:val="00023F2C"/>
    <w:rsid w:val="00023F67"/>
    <w:rsid w:val="00024CE6"/>
    <w:rsid w:val="0002533B"/>
    <w:rsid w:val="00025A77"/>
    <w:rsid w:val="000263B5"/>
    <w:rsid w:val="00026EE6"/>
    <w:rsid w:val="00027612"/>
    <w:rsid w:val="00027A10"/>
    <w:rsid w:val="00030551"/>
    <w:rsid w:val="00030B71"/>
    <w:rsid w:val="00031872"/>
    <w:rsid w:val="00031DED"/>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3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137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870"/>
    <w:rsid w:val="00084B59"/>
    <w:rsid w:val="00084E80"/>
    <w:rsid w:val="000852C0"/>
    <w:rsid w:val="0008541E"/>
    <w:rsid w:val="00085515"/>
    <w:rsid w:val="00085C80"/>
    <w:rsid w:val="000861B6"/>
    <w:rsid w:val="000863CD"/>
    <w:rsid w:val="000865EB"/>
    <w:rsid w:val="00086AB3"/>
    <w:rsid w:val="00086C71"/>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4E0C"/>
    <w:rsid w:val="000961DB"/>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A5E"/>
    <w:rsid w:val="000A3FE6"/>
    <w:rsid w:val="000A4286"/>
    <w:rsid w:val="000A4397"/>
    <w:rsid w:val="000A49DC"/>
    <w:rsid w:val="000A4E5E"/>
    <w:rsid w:val="000A501A"/>
    <w:rsid w:val="000A52D2"/>
    <w:rsid w:val="000A60FF"/>
    <w:rsid w:val="000A684E"/>
    <w:rsid w:val="000A7137"/>
    <w:rsid w:val="000A77F2"/>
    <w:rsid w:val="000A7DE6"/>
    <w:rsid w:val="000B0363"/>
    <w:rsid w:val="000B13AD"/>
    <w:rsid w:val="000B163A"/>
    <w:rsid w:val="000B1A57"/>
    <w:rsid w:val="000B227E"/>
    <w:rsid w:val="000B2C0A"/>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535"/>
    <w:rsid w:val="000B7B61"/>
    <w:rsid w:val="000B7DE1"/>
    <w:rsid w:val="000C05E2"/>
    <w:rsid w:val="000C1159"/>
    <w:rsid w:val="000C13FA"/>
    <w:rsid w:val="000C1F98"/>
    <w:rsid w:val="000C2369"/>
    <w:rsid w:val="000C26E4"/>
    <w:rsid w:val="000C305F"/>
    <w:rsid w:val="000C4272"/>
    <w:rsid w:val="000C43B5"/>
    <w:rsid w:val="000C4970"/>
    <w:rsid w:val="000C4C15"/>
    <w:rsid w:val="000C5796"/>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474C"/>
    <w:rsid w:val="000D520E"/>
    <w:rsid w:val="000D540C"/>
    <w:rsid w:val="000D556E"/>
    <w:rsid w:val="000D57B2"/>
    <w:rsid w:val="000D589C"/>
    <w:rsid w:val="000D5C92"/>
    <w:rsid w:val="000D5DFD"/>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7D8"/>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1D8"/>
    <w:rsid w:val="000F25AA"/>
    <w:rsid w:val="000F26D0"/>
    <w:rsid w:val="000F2DB9"/>
    <w:rsid w:val="000F3AB5"/>
    <w:rsid w:val="000F3D18"/>
    <w:rsid w:val="000F4F05"/>
    <w:rsid w:val="000F4FA6"/>
    <w:rsid w:val="000F52EF"/>
    <w:rsid w:val="000F597F"/>
    <w:rsid w:val="000F63D9"/>
    <w:rsid w:val="000F6DBD"/>
    <w:rsid w:val="0010085C"/>
    <w:rsid w:val="00100A6A"/>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08C"/>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C9B"/>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015"/>
    <w:rsid w:val="0013211F"/>
    <w:rsid w:val="00132D44"/>
    <w:rsid w:val="00132EFF"/>
    <w:rsid w:val="0013344E"/>
    <w:rsid w:val="00133E58"/>
    <w:rsid w:val="0013451F"/>
    <w:rsid w:val="001345A9"/>
    <w:rsid w:val="00134A1E"/>
    <w:rsid w:val="00134C44"/>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1C40"/>
    <w:rsid w:val="00142515"/>
    <w:rsid w:val="00142ED8"/>
    <w:rsid w:val="00143304"/>
    <w:rsid w:val="0014349E"/>
    <w:rsid w:val="0014366B"/>
    <w:rsid w:val="001437C7"/>
    <w:rsid w:val="00143FD8"/>
    <w:rsid w:val="00144457"/>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3EA0"/>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5D3"/>
    <w:rsid w:val="001639BD"/>
    <w:rsid w:val="00164229"/>
    <w:rsid w:val="00164364"/>
    <w:rsid w:val="00164D39"/>
    <w:rsid w:val="00165C16"/>
    <w:rsid w:val="00165FE8"/>
    <w:rsid w:val="0016600B"/>
    <w:rsid w:val="001663BE"/>
    <w:rsid w:val="001663BF"/>
    <w:rsid w:val="001669CB"/>
    <w:rsid w:val="00166A70"/>
    <w:rsid w:val="001674F8"/>
    <w:rsid w:val="00170DE3"/>
    <w:rsid w:val="00170FD8"/>
    <w:rsid w:val="0017128D"/>
    <w:rsid w:val="001713B4"/>
    <w:rsid w:val="00171E08"/>
    <w:rsid w:val="00172372"/>
    <w:rsid w:val="001725A9"/>
    <w:rsid w:val="0017279B"/>
    <w:rsid w:val="00172993"/>
    <w:rsid w:val="00172E4A"/>
    <w:rsid w:val="0017348A"/>
    <w:rsid w:val="001734D2"/>
    <w:rsid w:val="0017357C"/>
    <w:rsid w:val="00173A46"/>
    <w:rsid w:val="0017491E"/>
    <w:rsid w:val="0017522D"/>
    <w:rsid w:val="001759E1"/>
    <w:rsid w:val="00176167"/>
    <w:rsid w:val="00176329"/>
    <w:rsid w:val="00176480"/>
    <w:rsid w:val="001765B4"/>
    <w:rsid w:val="00176B80"/>
    <w:rsid w:val="00177309"/>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0346"/>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A4"/>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81"/>
    <w:rsid w:val="001C35D2"/>
    <w:rsid w:val="001C3CDE"/>
    <w:rsid w:val="001C47D6"/>
    <w:rsid w:val="001C4A4D"/>
    <w:rsid w:val="001C53A0"/>
    <w:rsid w:val="001C5917"/>
    <w:rsid w:val="001C5B19"/>
    <w:rsid w:val="001C5BD8"/>
    <w:rsid w:val="001C6061"/>
    <w:rsid w:val="001C6445"/>
    <w:rsid w:val="001C679D"/>
    <w:rsid w:val="001C7083"/>
    <w:rsid w:val="001C7146"/>
    <w:rsid w:val="001C71CA"/>
    <w:rsid w:val="001D1BF8"/>
    <w:rsid w:val="001D3306"/>
    <w:rsid w:val="001D34B1"/>
    <w:rsid w:val="001D4226"/>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3B4"/>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6A26"/>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5FCD"/>
    <w:rsid w:val="002162F9"/>
    <w:rsid w:val="00216780"/>
    <w:rsid w:val="0021704C"/>
    <w:rsid w:val="0021712A"/>
    <w:rsid w:val="002171C2"/>
    <w:rsid w:val="002172F8"/>
    <w:rsid w:val="00217508"/>
    <w:rsid w:val="002177F1"/>
    <w:rsid w:val="002205FD"/>
    <w:rsid w:val="00220CB6"/>
    <w:rsid w:val="00221300"/>
    <w:rsid w:val="00221B01"/>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C4E"/>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4F26"/>
    <w:rsid w:val="002359D1"/>
    <w:rsid w:val="00235ADD"/>
    <w:rsid w:val="00235CBD"/>
    <w:rsid w:val="00236998"/>
    <w:rsid w:val="00236B5F"/>
    <w:rsid w:val="00236DC1"/>
    <w:rsid w:val="00237C1B"/>
    <w:rsid w:val="00237E88"/>
    <w:rsid w:val="002401F3"/>
    <w:rsid w:val="002402BA"/>
    <w:rsid w:val="00240C61"/>
    <w:rsid w:val="00241A2D"/>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1CE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476"/>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5F04"/>
    <w:rsid w:val="002760B4"/>
    <w:rsid w:val="00276325"/>
    <w:rsid w:val="00276D6E"/>
    <w:rsid w:val="00277118"/>
    <w:rsid w:val="002773F9"/>
    <w:rsid w:val="00277545"/>
    <w:rsid w:val="002776CC"/>
    <w:rsid w:val="0027790F"/>
    <w:rsid w:val="00277D4B"/>
    <w:rsid w:val="00280554"/>
    <w:rsid w:val="002806AC"/>
    <w:rsid w:val="0028092C"/>
    <w:rsid w:val="0028139A"/>
    <w:rsid w:val="002824DB"/>
    <w:rsid w:val="002827C8"/>
    <w:rsid w:val="002845E6"/>
    <w:rsid w:val="002848F4"/>
    <w:rsid w:val="00284A18"/>
    <w:rsid w:val="00284AA5"/>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27B"/>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0DB3"/>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21D"/>
    <w:rsid w:val="002B07CE"/>
    <w:rsid w:val="002B088F"/>
    <w:rsid w:val="002B0D11"/>
    <w:rsid w:val="002B0FFA"/>
    <w:rsid w:val="002B104D"/>
    <w:rsid w:val="002B1585"/>
    <w:rsid w:val="002B182D"/>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6ACE"/>
    <w:rsid w:val="002B746A"/>
    <w:rsid w:val="002B7672"/>
    <w:rsid w:val="002B7D70"/>
    <w:rsid w:val="002C0096"/>
    <w:rsid w:val="002C1134"/>
    <w:rsid w:val="002C11B2"/>
    <w:rsid w:val="002C20FD"/>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0D8"/>
    <w:rsid w:val="002D1373"/>
    <w:rsid w:val="002D1696"/>
    <w:rsid w:val="002D1937"/>
    <w:rsid w:val="002D2888"/>
    <w:rsid w:val="002D2C78"/>
    <w:rsid w:val="002D349F"/>
    <w:rsid w:val="002D3803"/>
    <w:rsid w:val="002D39A2"/>
    <w:rsid w:val="002D4191"/>
    <w:rsid w:val="002D447E"/>
    <w:rsid w:val="002D4852"/>
    <w:rsid w:val="002D499C"/>
    <w:rsid w:val="002D4B29"/>
    <w:rsid w:val="002D4E30"/>
    <w:rsid w:val="002D5745"/>
    <w:rsid w:val="002D5B52"/>
    <w:rsid w:val="002D647A"/>
    <w:rsid w:val="002D69DB"/>
    <w:rsid w:val="002D734A"/>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1CC8"/>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A9E"/>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95E"/>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674"/>
    <w:rsid w:val="00346779"/>
    <w:rsid w:val="003467F9"/>
    <w:rsid w:val="00346BB7"/>
    <w:rsid w:val="00346E3B"/>
    <w:rsid w:val="00347067"/>
    <w:rsid w:val="00347FC2"/>
    <w:rsid w:val="003505CC"/>
    <w:rsid w:val="00351026"/>
    <w:rsid w:val="00351E65"/>
    <w:rsid w:val="00352A11"/>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4EE"/>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3F45"/>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0DC"/>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D03"/>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7D5"/>
    <w:rsid w:val="003B5A9E"/>
    <w:rsid w:val="003B65B5"/>
    <w:rsid w:val="003B69F1"/>
    <w:rsid w:val="003B723B"/>
    <w:rsid w:val="003C00FD"/>
    <w:rsid w:val="003C01F0"/>
    <w:rsid w:val="003C029F"/>
    <w:rsid w:val="003C0668"/>
    <w:rsid w:val="003C0693"/>
    <w:rsid w:val="003C09CC"/>
    <w:rsid w:val="003C0B04"/>
    <w:rsid w:val="003C1185"/>
    <w:rsid w:val="003C1765"/>
    <w:rsid w:val="003C1B5C"/>
    <w:rsid w:val="003C1CA2"/>
    <w:rsid w:val="003C1CD6"/>
    <w:rsid w:val="003C1E0B"/>
    <w:rsid w:val="003C1EC8"/>
    <w:rsid w:val="003C261F"/>
    <w:rsid w:val="003C2D6F"/>
    <w:rsid w:val="003C33A3"/>
    <w:rsid w:val="003C4155"/>
    <w:rsid w:val="003C429C"/>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4AC"/>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55DB"/>
    <w:rsid w:val="003E64D4"/>
    <w:rsid w:val="003E6E1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32"/>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34E"/>
    <w:rsid w:val="00447915"/>
    <w:rsid w:val="00447CAF"/>
    <w:rsid w:val="00450CBA"/>
    <w:rsid w:val="00450D44"/>
    <w:rsid w:val="00450E02"/>
    <w:rsid w:val="0045115A"/>
    <w:rsid w:val="004513DC"/>
    <w:rsid w:val="00451DCC"/>
    <w:rsid w:val="004523A0"/>
    <w:rsid w:val="00452642"/>
    <w:rsid w:val="004526F3"/>
    <w:rsid w:val="004527BC"/>
    <w:rsid w:val="00452BFE"/>
    <w:rsid w:val="00452F24"/>
    <w:rsid w:val="0045326B"/>
    <w:rsid w:val="004534A8"/>
    <w:rsid w:val="00453B36"/>
    <w:rsid w:val="00454087"/>
    <w:rsid w:val="004552FC"/>
    <w:rsid w:val="00456494"/>
    <w:rsid w:val="00456683"/>
    <w:rsid w:val="004568EE"/>
    <w:rsid w:val="004569A6"/>
    <w:rsid w:val="0045711B"/>
    <w:rsid w:val="004578D5"/>
    <w:rsid w:val="00457A80"/>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E4F"/>
    <w:rsid w:val="00472F90"/>
    <w:rsid w:val="0047372A"/>
    <w:rsid w:val="00474075"/>
    <w:rsid w:val="00474426"/>
    <w:rsid w:val="00475B20"/>
    <w:rsid w:val="00476E51"/>
    <w:rsid w:val="004778FA"/>
    <w:rsid w:val="00477AC0"/>
    <w:rsid w:val="00480DE5"/>
    <w:rsid w:val="00480F5B"/>
    <w:rsid w:val="00481415"/>
    <w:rsid w:val="004820DA"/>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5740"/>
    <w:rsid w:val="00496158"/>
    <w:rsid w:val="00496972"/>
    <w:rsid w:val="00497091"/>
    <w:rsid w:val="00497BEC"/>
    <w:rsid w:val="00497CF9"/>
    <w:rsid w:val="004A0167"/>
    <w:rsid w:val="004A0383"/>
    <w:rsid w:val="004A0671"/>
    <w:rsid w:val="004A0761"/>
    <w:rsid w:val="004A1260"/>
    <w:rsid w:val="004A139B"/>
    <w:rsid w:val="004A139C"/>
    <w:rsid w:val="004A199D"/>
    <w:rsid w:val="004A212D"/>
    <w:rsid w:val="004A27FF"/>
    <w:rsid w:val="004A30F3"/>
    <w:rsid w:val="004A32E4"/>
    <w:rsid w:val="004A3736"/>
    <w:rsid w:val="004A3935"/>
    <w:rsid w:val="004A3E74"/>
    <w:rsid w:val="004A4195"/>
    <w:rsid w:val="004A535C"/>
    <w:rsid w:val="004A5A9B"/>
    <w:rsid w:val="004A5ACF"/>
    <w:rsid w:val="004A5C42"/>
    <w:rsid w:val="004A5DB2"/>
    <w:rsid w:val="004A5E84"/>
    <w:rsid w:val="004A63E7"/>
    <w:rsid w:val="004A67AD"/>
    <w:rsid w:val="004A6CBD"/>
    <w:rsid w:val="004A6FED"/>
    <w:rsid w:val="004A7B5E"/>
    <w:rsid w:val="004A7E61"/>
    <w:rsid w:val="004B041D"/>
    <w:rsid w:val="004B0960"/>
    <w:rsid w:val="004B1779"/>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089D"/>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25F"/>
    <w:rsid w:val="004F2A53"/>
    <w:rsid w:val="004F2A8A"/>
    <w:rsid w:val="004F2E8C"/>
    <w:rsid w:val="004F3302"/>
    <w:rsid w:val="004F40E1"/>
    <w:rsid w:val="004F4323"/>
    <w:rsid w:val="004F568B"/>
    <w:rsid w:val="004F6027"/>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A11"/>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830"/>
    <w:rsid w:val="00520DCD"/>
    <w:rsid w:val="0052149C"/>
    <w:rsid w:val="0052154F"/>
    <w:rsid w:val="00521D67"/>
    <w:rsid w:val="005223BD"/>
    <w:rsid w:val="005227D8"/>
    <w:rsid w:val="00523264"/>
    <w:rsid w:val="00523F25"/>
    <w:rsid w:val="005240E2"/>
    <w:rsid w:val="00524267"/>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629"/>
    <w:rsid w:val="00541943"/>
    <w:rsid w:val="00541FA3"/>
    <w:rsid w:val="00543213"/>
    <w:rsid w:val="005440C1"/>
    <w:rsid w:val="00544D3F"/>
    <w:rsid w:val="005457B2"/>
    <w:rsid w:val="00545C45"/>
    <w:rsid w:val="00546383"/>
    <w:rsid w:val="0054653B"/>
    <w:rsid w:val="00546A1F"/>
    <w:rsid w:val="00546D0C"/>
    <w:rsid w:val="00546D7C"/>
    <w:rsid w:val="00547D80"/>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57C3E"/>
    <w:rsid w:val="0056024D"/>
    <w:rsid w:val="00561217"/>
    <w:rsid w:val="005613FF"/>
    <w:rsid w:val="005616C5"/>
    <w:rsid w:val="005618BD"/>
    <w:rsid w:val="00561B94"/>
    <w:rsid w:val="00562CA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0B8"/>
    <w:rsid w:val="005725BB"/>
    <w:rsid w:val="00572773"/>
    <w:rsid w:val="0057302D"/>
    <w:rsid w:val="005730A8"/>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1D95"/>
    <w:rsid w:val="00582B7B"/>
    <w:rsid w:val="00583A36"/>
    <w:rsid w:val="005840D4"/>
    <w:rsid w:val="005843E1"/>
    <w:rsid w:val="005843FF"/>
    <w:rsid w:val="00584779"/>
    <w:rsid w:val="0058480B"/>
    <w:rsid w:val="0058486F"/>
    <w:rsid w:val="005852D8"/>
    <w:rsid w:val="005857A9"/>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2D2A"/>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196"/>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0ED"/>
    <w:rsid w:val="005C03F1"/>
    <w:rsid w:val="005C0A3D"/>
    <w:rsid w:val="005C0CC9"/>
    <w:rsid w:val="005C0F0F"/>
    <w:rsid w:val="005C140C"/>
    <w:rsid w:val="005C1D90"/>
    <w:rsid w:val="005C2F9C"/>
    <w:rsid w:val="005C34D7"/>
    <w:rsid w:val="005C34EE"/>
    <w:rsid w:val="005C3C8F"/>
    <w:rsid w:val="005C3E1E"/>
    <w:rsid w:val="005C490E"/>
    <w:rsid w:val="005C4E02"/>
    <w:rsid w:val="005C5207"/>
    <w:rsid w:val="005C5F0D"/>
    <w:rsid w:val="005C62B7"/>
    <w:rsid w:val="005C62DE"/>
    <w:rsid w:val="005C6832"/>
    <w:rsid w:val="005C6835"/>
    <w:rsid w:val="005C6862"/>
    <w:rsid w:val="005C6FF1"/>
    <w:rsid w:val="005C70D5"/>
    <w:rsid w:val="005C70FE"/>
    <w:rsid w:val="005C7542"/>
    <w:rsid w:val="005C76E8"/>
    <w:rsid w:val="005C7C17"/>
    <w:rsid w:val="005D11F8"/>
    <w:rsid w:val="005D17DE"/>
    <w:rsid w:val="005D1B1C"/>
    <w:rsid w:val="005D2180"/>
    <w:rsid w:val="005D224F"/>
    <w:rsid w:val="005D2E49"/>
    <w:rsid w:val="005D333E"/>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5F7ED6"/>
    <w:rsid w:val="006001DB"/>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53B"/>
    <w:rsid w:val="00611D93"/>
    <w:rsid w:val="00612B99"/>
    <w:rsid w:val="00612EAC"/>
    <w:rsid w:val="006131B5"/>
    <w:rsid w:val="006131E5"/>
    <w:rsid w:val="00613845"/>
    <w:rsid w:val="006141F8"/>
    <w:rsid w:val="0061422E"/>
    <w:rsid w:val="006151F1"/>
    <w:rsid w:val="0061562A"/>
    <w:rsid w:val="0061580E"/>
    <w:rsid w:val="00615AAD"/>
    <w:rsid w:val="00615B91"/>
    <w:rsid w:val="00615F5A"/>
    <w:rsid w:val="00615FB1"/>
    <w:rsid w:val="00616503"/>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48C"/>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189D"/>
    <w:rsid w:val="0067290B"/>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2E32"/>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2A79"/>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B44"/>
    <w:rsid w:val="006B1C4D"/>
    <w:rsid w:val="006B1D2B"/>
    <w:rsid w:val="006B2491"/>
    <w:rsid w:val="006B29D4"/>
    <w:rsid w:val="006B2C7E"/>
    <w:rsid w:val="006B2D68"/>
    <w:rsid w:val="006B30EA"/>
    <w:rsid w:val="006B350C"/>
    <w:rsid w:val="006B35B6"/>
    <w:rsid w:val="006B3966"/>
    <w:rsid w:val="006B5EE8"/>
    <w:rsid w:val="006B60AB"/>
    <w:rsid w:val="006B7007"/>
    <w:rsid w:val="006C012B"/>
    <w:rsid w:val="006C05CA"/>
    <w:rsid w:val="006C0C9C"/>
    <w:rsid w:val="006C10EB"/>
    <w:rsid w:val="006C2278"/>
    <w:rsid w:val="006C22BA"/>
    <w:rsid w:val="006C24A7"/>
    <w:rsid w:val="006C27BB"/>
    <w:rsid w:val="006C299C"/>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2AD4"/>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C8D"/>
    <w:rsid w:val="006E4D06"/>
    <w:rsid w:val="006E592D"/>
    <w:rsid w:val="006E5943"/>
    <w:rsid w:val="006E5B71"/>
    <w:rsid w:val="006E774A"/>
    <w:rsid w:val="006E7763"/>
    <w:rsid w:val="006E7801"/>
    <w:rsid w:val="006F1673"/>
    <w:rsid w:val="006F1F82"/>
    <w:rsid w:val="006F20CC"/>
    <w:rsid w:val="006F218D"/>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6D5D"/>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50B"/>
    <w:rsid w:val="007216E1"/>
    <w:rsid w:val="007222D7"/>
    <w:rsid w:val="007227C4"/>
    <w:rsid w:val="00722B91"/>
    <w:rsid w:val="00722BBC"/>
    <w:rsid w:val="00722D0E"/>
    <w:rsid w:val="00724228"/>
    <w:rsid w:val="007242CB"/>
    <w:rsid w:val="00724C90"/>
    <w:rsid w:val="007251B5"/>
    <w:rsid w:val="00725358"/>
    <w:rsid w:val="007258E0"/>
    <w:rsid w:val="00726408"/>
    <w:rsid w:val="0072726D"/>
    <w:rsid w:val="0073047F"/>
    <w:rsid w:val="0073067A"/>
    <w:rsid w:val="0073072D"/>
    <w:rsid w:val="00730AD3"/>
    <w:rsid w:val="00730ED6"/>
    <w:rsid w:val="0073147E"/>
    <w:rsid w:val="007319E4"/>
    <w:rsid w:val="00732094"/>
    <w:rsid w:val="00732607"/>
    <w:rsid w:val="0073274D"/>
    <w:rsid w:val="00732D54"/>
    <w:rsid w:val="00733421"/>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6E7A"/>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3B3"/>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664"/>
    <w:rsid w:val="00761AEF"/>
    <w:rsid w:val="00761C43"/>
    <w:rsid w:val="00762290"/>
    <w:rsid w:val="00762379"/>
    <w:rsid w:val="00762D02"/>
    <w:rsid w:val="0076306B"/>
    <w:rsid w:val="00763870"/>
    <w:rsid w:val="00763F71"/>
    <w:rsid w:val="00764063"/>
    <w:rsid w:val="007648A4"/>
    <w:rsid w:val="00764AA4"/>
    <w:rsid w:val="007658DE"/>
    <w:rsid w:val="007660A1"/>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9B5"/>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879EE"/>
    <w:rsid w:val="00787A83"/>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BB6"/>
    <w:rsid w:val="00797FB4"/>
    <w:rsid w:val="007A11F8"/>
    <w:rsid w:val="007A23CF"/>
    <w:rsid w:val="007A2AB8"/>
    <w:rsid w:val="007A2AF8"/>
    <w:rsid w:val="007A2D3E"/>
    <w:rsid w:val="007A36F6"/>
    <w:rsid w:val="007A3C72"/>
    <w:rsid w:val="007A461E"/>
    <w:rsid w:val="007A4641"/>
    <w:rsid w:val="007A54E8"/>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517"/>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913"/>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4C95"/>
    <w:rsid w:val="0082550C"/>
    <w:rsid w:val="0082647E"/>
    <w:rsid w:val="00826DA1"/>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BD7"/>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381"/>
    <w:rsid w:val="00852911"/>
    <w:rsid w:val="00853A7F"/>
    <w:rsid w:val="00853BD6"/>
    <w:rsid w:val="00854517"/>
    <w:rsid w:val="00854D87"/>
    <w:rsid w:val="008557B2"/>
    <w:rsid w:val="00855806"/>
    <w:rsid w:val="0085641D"/>
    <w:rsid w:val="00856BF7"/>
    <w:rsid w:val="0085735C"/>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6E2B"/>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3DCD"/>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6F2"/>
    <w:rsid w:val="008907DD"/>
    <w:rsid w:val="00890A70"/>
    <w:rsid w:val="00890FF1"/>
    <w:rsid w:val="0089192F"/>
    <w:rsid w:val="00891BA9"/>
    <w:rsid w:val="00891F31"/>
    <w:rsid w:val="0089283C"/>
    <w:rsid w:val="0089289E"/>
    <w:rsid w:val="0089310C"/>
    <w:rsid w:val="008941A3"/>
    <w:rsid w:val="0089445B"/>
    <w:rsid w:val="008955B0"/>
    <w:rsid w:val="00895B31"/>
    <w:rsid w:val="00895B63"/>
    <w:rsid w:val="00895C61"/>
    <w:rsid w:val="0089626C"/>
    <w:rsid w:val="00896F2C"/>
    <w:rsid w:val="008A0F92"/>
    <w:rsid w:val="008A12B7"/>
    <w:rsid w:val="008A2FC8"/>
    <w:rsid w:val="008A3293"/>
    <w:rsid w:val="008A3C93"/>
    <w:rsid w:val="008A3C9B"/>
    <w:rsid w:val="008A4011"/>
    <w:rsid w:val="008A505B"/>
    <w:rsid w:val="008A528E"/>
    <w:rsid w:val="008A52C0"/>
    <w:rsid w:val="008A5E20"/>
    <w:rsid w:val="008A62FC"/>
    <w:rsid w:val="008A64E8"/>
    <w:rsid w:val="008A755B"/>
    <w:rsid w:val="008A77DB"/>
    <w:rsid w:val="008A7A36"/>
    <w:rsid w:val="008A7D40"/>
    <w:rsid w:val="008B0342"/>
    <w:rsid w:val="008B05BA"/>
    <w:rsid w:val="008B0BEF"/>
    <w:rsid w:val="008B145E"/>
    <w:rsid w:val="008B2085"/>
    <w:rsid w:val="008B2384"/>
    <w:rsid w:val="008B2BDA"/>
    <w:rsid w:val="008B2DFF"/>
    <w:rsid w:val="008B302E"/>
    <w:rsid w:val="008B3614"/>
    <w:rsid w:val="008B4A1E"/>
    <w:rsid w:val="008B4D95"/>
    <w:rsid w:val="008B544E"/>
    <w:rsid w:val="008B5FA0"/>
    <w:rsid w:val="008B6200"/>
    <w:rsid w:val="008B6411"/>
    <w:rsid w:val="008B666D"/>
    <w:rsid w:val="008B6C38"/>
    <w:rsid w:val="008B6FAB"/>
    <w:rsid w:val="008B79B9"/>
    <w:rsid w:val="008B7BD0"/>
    <w:rsid w:val="008C0EBF"/>
    <w:rsid w:val="008C186C"/>
    <w:rsid w:val="008C19B6"/>
    <w:rsid w:val="008C37B1"/>
    <w:rsid w:val="008C48E3"/>
    <w:rsid w:val="008C4A8E"/>
    <w:rsid w:val="008C5635"/>
    <w:rsid w:val="008C5B20"/>
    <w:rsid w:val="008C5B31"/>
    <w:rsid w:val="008C63A1"/>
    <w:rsid w:val="008C67C1"/>
    <w:rsid w:val="008C6CB4"/>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D70ED"/>
    <w:rsid w:val="008D7C65"/>
    <w:rsid w:val="008E033E"/>
    <w:rsid w:val="008E088C"/>
    <w:rsid w:val="008E0E61"/>
    <w:rsid w:val="008E10BB"/>
    <w:rsid w:val="008E1263"/>
    <w:rsid w:val="008E21DB"/>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812"/>
    <w:rsid w:val="00901A69"/>
    <w:rsid w:val="00901BD6"/>
    <w:rsid w:val="00901D88"/>
    <w:rsid w:val="00902265"/>
    <w:rsid w:val="00902811"/>
    <w:rsid w:val="009028A5"/>
    <w:rsid w:val="0090310E"/>
    <w:rsid w:val="00903259"/>
    <w:rsid w:val="0090353D"/>
    <w:rsid w:val="00903783"/>
    <w:rsid w:val="0090394E"/>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7C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27FBD"/>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1F6"/>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18DF"/>
    <w:rsid w:val="00952571"/>
    <w:rsid w:val="00952748"/>
    <w:rsid w:val="0095279D"/>
    <w:rsid w:val="009528D7"/>
    <w:rsid w:val="00952F97"/>
    <w:rsid w:val="00953123"/>
    <w:rsid w:val="00954075"/>
    <w:rsid w:val="00955110"/>
    <w:rsid w:val="009552B0"/>
    <w:rsid w:val="00955301"/>
    <w:rsid w:val="00955376"/>
    <w:rsid w:val="009556D8"/>
    <w:rsid w:val="00955C0E"/>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5A7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056"/>
    <w:rsid w:val="0097709E"/>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67F"/>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343"/>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877"/>
    <w:rsid w:val="009A6C5D"/>
    <w:rsid w:val="009A6C87"/>
    <w:rsid w:val="009A6D7B"/>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38A"/>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08A"/>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2A2"/>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AA1"/>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600"/>
    <w:rsid w:val="00A1187F"/>
    <w:rsid w:val="00A126EB"/>
    <w:rsid w:val="00A127E4"/>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467D"/>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5D0"/>
    <w:rsid w:val="00A42D72"/>
    <w:rsid w:val="00A43086"/>
    <w:rsid w:val="00A43987"/>
    <w:rsid w:val="00A43F25"/>
    <w:rsid w:val="00A44D52"/>
    <w:rsid w:val="00A44E66"/>
    <w:rsid w:val="00A44F37"/>
    <w:rsid w:val="00A45632"/>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2D3E"/>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1E5"/>
    <w:rsid w:val="00A93B6C"/>
    <w:rsid w:val="00A93D4A"/>
    <w:rsid w:val="00A93F18"/>
    <w:rsid w:val="00A93F35"/>
    <w:rsid w:val="00A93FCF"/>
    <w:rsid w:val="00A942E8"/>
    <w:rsid w:val="00A94A13"/>
    <w:rsid w:val="00A94F49"/>
    <w:rsid w:val="00A95387"/>
    <w:rsid w:val="00A9547E"/>
    <w:rsid w:val="00A95922"/>
    <w:rsid w:val="00A95DDA"/>
    <w:rsid w:val="00A95DE5"/>
    <w:rsid w:val="00A96A95"/>
    <w:rsid w:val="00A96AD0"/>
    <w:rsid w:val="00AA007E"/>
    <w:rsid w:val="00AA012D"/>
    <w:rsid w:val="00AA01AE"/>
    <w:rsid w:val="00AA04EF"/>
    <w:rsid w:val="00AA0C91"/>
    <w:rsid w:val="00AA0F56"/>
    <w:rsid w:val="00AA172A"/>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606"/>
    <w:rsid w:val="00AA79DC"/>
    <w:rsid w:val="00AA7AE6"/>
    <w:rsid w:val="00AA7C5E"/>
    <w:rsid w:val="00AB1485"/>
    <w:rsid w:val="00AB241D"/>
    <w:rsid w:val="00AB2CB3"/>
    <w:rsid w:val="00AB3821"/>
    <w:rsid w:val="00AB4145"/>
    <w:rsid w:val="00AB42E3"/>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C7D2F"/>
    <w:rsid w:val="00AD1691"/>
    <w:rsid w:val="00AD210E"/>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841"/>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31BA"/>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D0B"/>
    <w:rsid w:val="00B03F1C"/>
    <w:rsid w:val="00B0463F"/>
    <w:rsid w:val="00B04A69"/>
    <w:rsid w:val="00B05194"/>
    <w:rsid w:val="00B0578E"/>
    <w:rsid w:val="00B05AE0"/>
    <w:rsid w:val="00B067F2"/>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3C1C"/>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33F3"/>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117"/>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459B"/>
    <w:rsid w:val="00B951FE"/>
    <w:rsid w:val="00B95C37"/>
    <w:rsid w:val="00B962A7"/>
    <w:rsid w:val="00B97343"/>
    <w:rsid w:val="00B97407"/>
    <w:rsid w:val="00B9770F"/>
    <w:rsid w:val="00B97B45"/>
    <w:rsid w:val="00B97EF9"/>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6BA9"/>
    <w:rsid w:val="00BC773A"/>
    <w:rsid w:val="00BD016E"/>
    <w:rsid w:val="00BD04DF"/>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275"/>
    <w:rsid w:val="00BD79EF"/>
    <w:rsid w:val="00BD7BEB"/>
    <w:rsid w:val="00BD7FE9"/>
    <w:rsid w:val="00BE0351"/>
    <w:rsid w:val="00BE07BF"/>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68E"/>
    <w:rsid w:val="00BF0912"/>
    <w:rsid w:val="00BF11EA"/>
    <w:rsid w:val="00BF1712"/>
    <w:rsid w:val="00BF184A"/>
    <w:rsid w:val="00BF1C45"/>
    <w:rsid w:val="00BF2003"/>
    <w:rsid w:val="00BF21C6"/>
    <w:rsid w:val="00BF2790"/>
    <w:rsid w:val="00BF33C1"/>
    <w:rsid w:val="00BF3E6B"/>
    <w:rsid w:val="00BF403E"/>
    <w:rsid w:val="00BF41D2"/>
    <w:rsid w:val="00BF4405"/>
    <w:rsid w:val="00BF5433"/>
    <w:rsid w:val="00BF5813"/>
    <w:rsid w:val="00BF61BB"/>
    <w:rsid w:val="00BF65EE"/>
    <w:rsid w:val="00BF7183"/>
    <w:rsid w:val="00BF7AAC"/>
    <w:rsid w:val="00BF7BE8"/>
    <w:rsid w:val="00BF7C8F"/>
    <w:rsid w:val="00BF7F8F"/>
    <w:rsid w:val="00C005A0"/>
    <w:rsid w:val="00C008DD"/>
    <w:rsid w:val="00C010DB"/>
    <w:rsid w:val="00C01258"/>
    <w:rsid w:val="00C01691"/>
    <w:rsid w:val="00C01F03"/>
    <w:rsid w:val="00C02C7D"/>
    <w:rsid w:val="00C02CBC"/>
    <w:rsid w:val="00C02DB2"/>
    <w:rsid w:val="00C03590"/>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3887"/>
    <w:rsid w:val="00C144A3"/>
    <w:rsid w:val="00C145F3"/>
    <w:rsid w:val="00C15B57"/>
    <w:rsid w:val="00C15C29"/>
    <w:rsid w:val="00C15D9D"/>
    <w:rsid w:val="00C15F86"/>
    <w:rsid w:val="00C16B28"/>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238"/>
    <w:rsid w:val="00C31587"/>
    <w:rsid w:val="00C325CC"/>
    <w:rsid w:val="00C32F60"/>
    <w:rsid w:val="00C3310E"/>
    <w:rsid w:val="00C33204"/>
    <w:rsid w:val="00C33859"/>
    <w:rsid w:val="00C33CF2"/>
    <w:rsid w:val="00C3433A"/>
    <w:rsid w:val="00C350AE"/>
    <w:rsid w:val="00C35893"/>
    <w:rsid w:val="00C35B74"/>
    <w:rsid w:val="00C35D1C"/>
    <w:rsid w:val="00C3768A"/>
    <w:rsid w:val="00C37D56"/>
    <w:rsid w:val="00C40251"/>
    <w:rsid w:val="00C403F6"/>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400"/>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529"/>
    <w:rsid w:val="00C569B5"/>
    <w:rsid w:val="00C56CB8"/>
    <w:rsid w:val="00C6040E"/>
    <w:rsid w:val="00C607E5"/>
    <w:rsid w:val="00C60AB4"/>
    <w:rsid w:val="00C60EA2"/>
    <w:rsid w:val="00C61169"/>
    <w:rsid w:val="00C612CA"/>
    <w:rsid w:val="00C616A6"/>
    <w:rsid w:val="00C61B84"/>
    <w:rsid w:val="00C61C9D"/>
    <w:rsid w:val="00C61E91"/>
    <w:rsid w:val="00C61F54"/>
    <w:rsid w:val="00C61F5E"/>
    <w:rsid w:val="00C634D7"/>
    <w:rsid w:val="00C63699"/>
    <w:rsid w:val="00C637B9"/>
    <w:rsid w:val="00C64A42"/>
    <w:rsid w:val="00C64CCF"/>
    <w:rsid w:val="00C657B5"/>
    <w:rsid w:val="00C66040"/>
    <w:rsid w:val="00C664AD"/>
    <w:rsid w:val="00C66A83"/>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EA9"/>
    <w:rsid w:val="00C85F92"/>
    <w:rsid w:val="00C86086"/>
    <w:rsid w:val="00C868BF"/>
    <w:rsid w:val="00C86E90"/>
    <w:rsid w:val="00C87A72"/>
    <w:rsid w:val="00C909D3"/>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B4A"/>
    <w:rsid w:val="00CA4C74"/>
    <w:rsid w:val="00CA4E25"/>
    <w:rsid w:val="00CA5994"/>
    <w:rsid w:val="00CA5ADE"/>
    <w:rsid w:val="00CA5D44"/>
    <w:rsid w:val="00CA6099"/>
    <w:rsid w:val="00CA6474"/>
    <w:rsid w:val="00CA65F5"/>
    <w:rsid w:val="00CA6613"/>
    <w:rsid w:val="00CA664F"/>
    <w:rsid w:val="00CA6C50"/>
    <w:rsid w:val="00CA74DE"/>
    <w:rsid w:val="00CA7A90"/>
    <w:rsid w:val="00CA7C97"/>
    <w:rsid w:val="00CA7FC5"/>
    <w:rsid w:val="00CB02EB"/>
    <w:rsid w:val="00CB0355"/>
    <w:rsid w:val="00CB0E82"/>
    <w:rsid w:val="00CB0FD6"/>
    <w:rsid w:val="00CB1207"/>
    <w:rsid w:val="00CB12C8"/>
    <w:rsid w:val="00CB1303"/>
    <w:rsid w:val="00CB2481"/>
    <w:rsid w:val="00CB31B5"/>
    <w:rsid w:val="00CB39D2"/>
    <w:rsid w:val="00CB3A93"/>
    <w:rsid w:val="00CB3DF8"/>
    <w:rsid w:val="00CB4116"/>
    <w:rsid w:val="00CB4903"/>
    <w:rsid w:val="00CB4B1F"/>
    <w:rsid w:val="00CB4B53"/>
    <w:rsid w:val="00CB4FE0"/>
    <w:rsid w:val="00CB542E"/>
    <w:rsid w:val="00CB597E"/>
    <w:rsid w:val="00CB5ADC"/>
    <w:rsid w:val="00CB6BD8"/>
    <w:rsid w:val="00CB6F7A"/>
    <w:rsid w:val="00CB6FBF"/>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4653"/>
    <w:rsid w:val="00D05020"/>
    <w:rsid w:val="00D056F9"/>
    <w:rsid w:val="00D0570C"/>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50C"/>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27F1D"/>
    <w:rsid w:val="00D30055"/>
    <w:rsid w:val="00D30108"/>
    <w:rsid w:val="00D303DD"/>
    <w:rsid w:val="00D3068A"/>
    <w:rsid w:val="00D30A10"/>
    <w:rsid w:val="00D30D0F"/>
    <w:rsid w:val="00D30EEC"/>
    <w:rsid w:val="00D31217"/>
    <w:rsid w:val="00D31CCB"/>
    <w:rsid w:val="00D326E8"/>
    <w:rsid w:val="00D33BAE"/>
    <w:rsid w:val="00D34419"/>
    <w:rsid w:val="00D34B6A"/>
    <w:rsid w:val="00D34CAC"/>
    <w:rsid w:val="00D3588C"/>
    <w:rsid w:val="00D3629E"/>
    <w:rsid w:val="00D364AB"/>
    <w:rsid w:val="00D36914"/>
    <w:rsid w:val="00D36C33"/>
    <w:rsid w:val="00D37A74"/>
    <w:rsid w:val="00D4009A"/>
    <w:rsid w:val="00D406F6"/>
    <w:rsid w:val="00D40BB5"/>
    <w:rsid w:val="00D410E5"/>
    <w:rsid w:val="00D41522"/>
    <w:rsid w:val="00D41641"/>
    <w:rsid w:val="00D417A4"/>
    <w:rsid w:val="00D43DF2"/>
    <w:rsid w:val="00D44920"/>
    <w:rsid w:val="00D44D10"/>
    <w:rsid w:val="00D45617"/>
    <w:rsid w:val="00D4599E"/>
    <w:rsid w:val="00D45BBF"/>
    <w:rsid w:val="00D45E41"/>
    <w:rsid w:val="00D45F71"/>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0D71"/>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6D1"/>
    <w:rsid w:val="00D6694F"/>
    <w:rsid w:val="00D66CEE"/>
    <w:rsid w:val="00D671F9"/>
    <w:rsid w:val="00D67577"/>
    <w:rsid w:val="00D67B1F"/>
    <w:rsid w:val="00D67FA7"/>
    <w:rsid w:val="00D7066E"/>
    <w:rsid w:val="00D70E23"/>
    <w:rsid w:val="00D713A9"/>
    <w:rsid w:val="00D715F3"/>
    <w:rsid w:val="00D72067"/>
    <w:rsid w:val="00D7206D"/>
    <w:rsid w:val="00D73291"/>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40B"/>
    <w:rsid w:val="00D805FB"/>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AD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5CCD"/>
    <w:rsid w:val="00DA683F"/>
    <w:rsid w:val="00DA6FDD"/>
    <w:rsid w:val="00DA729C"/>
    <w:rsid w:val="00DA7384"/>
    <w:rsid w:val="00DA7B00"/>
    <w:rsid w:val="00DA7BA3"/>
    <w:rsid w:val="00DA7EFA"/>
    <w:rsid w:val="00DB01A2"/>
    <w:rsid w:val="00DB1381"/>
    <w:rsid w:val="00DB169E"/>
    <w:rsid w:val="00DB2194"/>
    <w:rsid w:val="00DB21AE"/>
    <w:rsid w:val="00DB31F1"/>
    <w:rsid w:val="00DB3304"/>
    <w:rsid w:val="00DB44BF"/>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26A"/>
    <w:rsid w:val="00DE4380"/>
    <w:rsid w:val="00DE47CA"/>
    <w:rsid w:val="00DE4813"/>
    <w:rsid w:val="00DE4E8F"/>
    <w:rsid w:val="00DE649E"/>
    <w:rsid w:val="00DE6985"/>
    <w:rsid w:val="00DE76A0"/>
    <w:rsid w:val="00DF0010"/>
    <w:rsid w:val="00DF056B"/>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37DE"/>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5DE"/>
    <w:rsid w:val="00E23686"/>
    <w:rsid w:val="00E23E31"/>
    <w:rsid w:val="00E24A97"/>
    <w:rsid w:val="00E24EF5"/>
    <w:rsid w:val="00E25B71"/>
    <w:rsid w:val="00E2695D"/>
    <w:rsid w:val="00E26BBF"/>
    <w:rsid w:val="00E26D7C"/>
    <w:rsid w:val="00E3023B"/>
    <w:rsid w:val="00E30585"/>
    <w:rsid w:val="00E30C63"/>
    <w:rsid w:val="00E31762"/>
    <w:rsid w:val="00E31EB0"/>
    <w:rsid w:val="00E3264F"/>
    <w:rsid w:val="00E327FE"/>
    <w:rsid w:val="00E32D71"/>
    <w:rsid w:val="00E33E3F"/>
    <w:rsid w:val="00E33E9E"/>
    <w:rsid w:val="00E33F92"/>
    <w:rsid w:val="00E346F2"/>
    <w:rsid w:val="00E349BA"/>
    <w:rsid w:val="00E3509E"/>
    <w:rsid w:val="00E35AA9"/>
    <w:rsid w:val="00E36496"/>
    <w:rsid w:val="00E3719B"/>
    <w:rsid w:val="00E37831"/>
    <w:rsid w:val="00E3797C"/>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653"/>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11F"/>
    <w:rsid w:val="00E75D4A"/>
    <w:rsid w:val="00E75DBB"/>
    <w:rsid w:val="00E76306"/>
    <w:rsid w:val="00E76969"/>
    <w:rsid w:val="00E76A80"/>
    <w:rsid w:val="00E76DC7"/>
    <w:rsid w:val="00E76E07"/>
    <w:rsid w:val="00E77543"/>
    <w:rsid w:val="00E801D2"/>
    <w:rsid w:val="00E80599"/>
    <w:rsid w:val="00E8138B"/>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903"/>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095B"/>
    <w:rsid w:val="00EB0C75"/>
    <w:rsid w:val="00EB13BD"/>
    <w:rsid w:val="00EB13EB"/>
    <w:rsid w:val="00EB18F6"/>
    <w:rsid w:val="00EB1C2F"/>
    <w:rsid w:val="00EB1FCF"/>
    <w:rsid w:val="00EB2457"/>
    <w:rsid w:val="00EB2EF0"/>
    <w:rsid w:val="00EB324F"/>
    <w:rsid w:val="00EB346A"/>
    <w:rsid w:val="00EB38BF"/>
    <w:rsid w:val="00EB3D9B"/>
    <w:rsid w:val="00EB491A"/>
    <w:rsid w:val="00EB50AD"/>
    <w:rsid w:val="00EB5D74"/>
    <w:rsid w:val="00EB5EB0"/>
    <w:rsid w:val="00EB6151"/>
    <w:rsid w:val="00EB6192"/>
    <w:rsid w:val="00EB63D8"/>
    <w:rsid w:val="00EB69F3"/>
    <w:rsid w:val="00EB712A"/>
    <w:rsid w:val="00EB7405"/>
    <w:rsid w:val="00EB7520"/>
    <w:rsid w:val="00EB7839"/>
    <w:rsid w:val="00EB7D90"/>
    <w:rsid w:val="00EB7D9F"/>
    <w:rsid w:val="00EB7EFB"/>
    <w:rsid w:val="00EC0169"/>
    <w:rsid w:val="00EC0291"/>
    <w:rsid w:val="00EC11BB"/>
    <w:rsid w:val="00EC12A2"/>
    <w:rsid w:val="00EC1674"/>
    <w:rsid w:val="00EC19E8"/>
    <w:rsid w:val="00EC1ACB"/>
    <w:rsid w:val="00EC21DC"/>
    <w:rsid w:val="00EC283C"/>
    <w:rsid w:val="00EC2B54"/>
    <w:rsid w:val="00EC32F3"/>
    <w:rsid w:val="00EC4759"/>
    <w:rsid w:val="00EC4A02"/>
    <w:rsid w:val="00EC4B9B"/>
    <w:rsid w:val="00EC54E5"/>
    <w:rsid w:val="00EC5614"/>
    <w:rsid w:val="00EC5673"/>
    <w:rsid w:val="00EC5893"/>
    <w:rsid w:val="00EC693F"/>
    <w:rsid w:val="00EC6E74"/>
    <w:rsid w:val="00EC71B1"/>
    <w:rsid w:val="00EC73C4"/>
    <w:rsid w:val="00EC7456"/>
    <w:rsid w:val="00EC74BE"/>
    <w:rsid w:val="00ED0830"/>
    <w:rsid w:val="00ED0AFB"/>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044"/>
    <w:rsid w:val="00EE2251"/>
    <w:rsid w:val="00EE30F0"/>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2E4"/>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17C9F"/>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801"/>
    <w:rsid w:val="00F31955"/>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2F38"/>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0F0C"/>
    <w:rsid w:val="00F5137E"/>
    <w:rsid w:val="00F5159D"/>
    <w:rsid w:val="00F515E7"/>
    <w:rsid w:val="00F51DF4"/>
    <w:rsid w:val="00F5229F"/>
    <w:rsid w:val="00F5253E"/>
    <w:rsid w:val="00F534A5"/>
    <w:rsid w:val="00F54A09"/>
    <w:rsid w:val="00F55073"/>
    <w:rsid w:val="00F55921"/>
    <w:rsid w:val="00F56811"/>
    <w:rsid w:val="00F5696D"/>
    <w:rsid w:val="00F573F8"/>
    <w:rsid w:val="00F57E9E"/>
    <w:rsid w:val="00F607CA"/>
    <w:rsid w:val="00F60C6B"/>
    <w:rsid w:val="00F60DA6"/>
    <w:rsid w:val="00F617AB"/>
    <w:rsid w:val="00F618DF"/>
    <w:rsid w:val="00F61B6B"/>
    <w:rsid w:val="00F61BA0"/>
    <w:rsid w:val="00F61CBE"/>
    <w:rsid w:val="00F62877"/>
    <w:rsid w:val="00F6423B"/>
    <w:rsid w:val="00F64318"/>
    <w:rsid w:val="00F64F9D"/>
    <w:rsid w:val="00F653D7"/>
    <w:rsid w:val="00F6590E"/>
    <w:rsid w:val="00F65A63"/>
    <w:rsid w:val="00F6616B"/>
    <w:rsid w:val="00F663AA"/>
    <w:rsid w:val="00F664C8"/>
    <w:rsid w:val="00F6672D"/>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2A"/>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1E3"/>
    <w:rsid w:val="00F94706"/>
    <w:rsid w:val="00F94ADA"/>
    <w:rsid w:val="00F95518"/>
    <w:rsid w:val="00F95DC2"/>
    <w:rsid w:val="00F95F81"/>
    <w:rsid w:val="00F9634D"/>
    <w:rsid w:val="00F96439"/>
    <w:rsid w:val="00F964BA"/>
    <w:rsid w:val="00F96BD9"/>
    <w:rsid w:val="00F96E6C"/>
    <w:rsid w:val="00F97D44"/>
    <w:rsid w:val="00FA13BE"/>
    <w:rsid w:val="00FA1A35"/>
    <w:rsid w:val="00FA1A61"/>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67A"/>
    <w:rsid w:val="00FB2875"/>
    <w:rsid w:val="00FB2D04"/>
    <w:rsid w:val="00FB2E2E"/>
    <w:rsid w:val="00FB33D4"/>
    <w:rsid w:val="00FB375B"/>
    <w:rsid w:val="00FB3762"/>
    <w:rsid w:val="00FB403E"/>
    <w:rsid w:val="00FB457A"/>
    <w:rsid w:val="00FB4789"/>
    <w:rsid w:val="00FB4F04"/>
    <w:rsid w:val="00FB57AC"/>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E04"/>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058"/>
    <w:rsid w:val="00FE56B5"/>
    <w:rsid w:val="00FE5838"/>
    <w:rsid w:val="00FE5B1B"/>
    <w:rsid w:val="00FE5B71"/>
    <w:rsid w:val="00FE5D74"/>
    <w:rsid w:val="00FE5E62"/>
    <w:rsid w:val="00FE64DD"/>
    <w:rsid w:val="00FE6B9E"/>
    <w:rsid w:val="00FE72FE"/>
    <w:rsid w:val="00FE7B58"/>
    <w:rsid w:val="00FE7D37"/>
    <w:rsid w:val="00FF078B"/>
    <w:rsid w:val="00FF167E"/>
    <w:rsid w:val="00FF1B8D"/>
    <w:rsid w:val="00FF293C"/>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thedairylandinitiative.vetmed.wisc.edu/home/housing-module/adult-cow-housing/bedded-pack/" TargetMode="External"/><Relationship Id="rId1" Type="http://schemas.openxmlformats.org/officeDocument/2006/relationships/hyperlink" Target="http://publications.dyson.cornell.edu/outreach/extensionpdf/2009/Cornell_AEM_eb0916.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8</Pages>
  <Words>20032</Words>
  <Characters>114188</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0</cp:revision>
  <dcterms:created xsi:type="dcterms:W3CDTF">2024-04-02T00:23:00Z</dcterms:created>
  <dcterms:modified xsi:type="dcterms:W3CDTF">2024-04-03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